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839CF8" w14:textId="36E98992" w:rsidR="00066FAC" w:rsidRPr="00452BDB" w:rsidRDefault="00476FAA" w:rsidP="00066FAC">
      <w:pPr>
        <w:spacing w:line="240" w:lineRule="auto"/>
        <w:jc w:val="center"/>
        <w:rPr>
          <w:b/>
          <w:bCs/>
          <w:color w:val="000000" w:themeColor="text1"/>
        </w:rPr>
      </w:pPr>
      <w:r>
        <w:rPr>
          <w:b/>
          <w:bCs/>
          <w:color w:val="000000" w:themeColor="text1"/>
        </w:rPr>
        <w:t>INPUT NILAI</w:t>
      </w:r>
    </w:p>
    <w:p w14:paraId="542983E0" w14:textId="77777777" w:rsidR="00066FAC" w:rsidRPr="00452BDB" w:rsidRDefault="00066FAC" w:rsidP="00066FAC">
      <w:pPr>
        <w:spacing w:line="240" w:lineRule="auto"/>
        <w:jc w:val="center"/>
        <w:rPr>
          <w:b/>
          <w:bCs/>
          <w:color w:val="000000" w:themeColor="text1"/>
        </w:rPr>
      </w:pPr>
    </w:p>
    <w:p w14:paraId="57B5018A" w14:textId="77777777" w:rsidR="00066FAC" w:rsidRPr="00452BDB" w:rsidRDefault="00066FAC" w:rsidP="00066FAC">
      <w:pPr>
        <w:spacing w:line="240" w:lineRule="auto"/>
        <w:jc w:val="center"/>
        <w:rPr>
          <w:b/>
          <w:bCs/>
          <w:color w:val="000000" w:themeColor="text1"/>
        </w:rPr>
      </w:pPr>
    </w:p>
    <w:p w14:paraId="5608F647" w14:textId="77777777" w:rsidR="00066FAC" w:rsidRPr="00452BDB" w:rsidRDefault="00066FAC" w:rsidP="00066FAC">
      <w:pPr>
        <w:spacing w:line="240" w:lineRule="auto"/>
        <w:jc w:val="center"/>
        <w:rPr>
          <w:b/>
          <w:bCs/>
          <w:color w:val="000000" w:themeColor="text1"/>
        </w:rPr>
      </w:pPr>
      <w:r w:rsidRPr="00452BDB">
        <w:rPr>
          <w:b/>
          <w:bCs/>
          <w:color w:val="000000" w:themeColor="text1"/>
        </w:rPr>
        <w:t>PROPOSAL</w:t>
      </w:r>
    </w:p>
    <w:p w14:paraId="30DCF841" w14:textId="77777777" w:rsidR="00066FAC" w:rsidRPr="00452BDB" w:rsidRDefault="00066FAC" w:rsidP="00066FAC">
      <w:pPr>
        <w:spacing w:line="240" w:lineRule="auto"/>
        <w:jc w:val="center"/>
        <w:rPr>
          <w:b/>
          <w:bCs/>
          <w:color w:val="000000" w:themeColor="text1"/>
        </w:rPr>
      </w:pPr>
    </w:p>
    <w:p w14:paraId="282CB61F" w14:textId="77777777" w:rsidR="00066FAC" w:rsidRPr="00452BDB" w:rsidRDefault="00066FAC" w:rsidP="00066FAC">
      <w:pPr>
        <w:spacing w:line="240" w:lineRule="auto"/>
        <w:jc w:val="center"/>
        <w:rPr>
          <w:b/>
          <w:bCs/>
          <w:color w:val="000000" w:themeColor="text1"/>
        </w:rPr>
      </w:pPr>
    </w:p>
    <w:p w14:paraId="56539B4D" w14:textId="77777777" w:rsidR="00066FAC" w:rsidRPr="00452BDB" w:rsidRDefault="00066FAC" w:rsidP="00066FAC">
      <w:pPr>
        <w:spacing w:line="240" w:lineRule="auto"/>
        <w:jc w:val="center"/>
        <w:rPr>
          <w:b/>
          <w:bCs/>
          <w:color w:val="000000" w:themeColor="text1"/>
        </w:rPr>
      </w:pPr>
    </w:p>
    <w:p w14:paraId="6079C338" w14:textId="77777777" w:rsidR="00066FAC" w:rsidRPr="00452BDB" w:rsidRDefault="00066FAC" w:rsidP="00066FAC">
      <w:pPr>
        <w:spacing w:line="240" w:lineRule="auto"/>
        <w:jc w:val="center"/>
        <w:rPr>
          <w:b/>
          <w:bCs/>
          <w:color w:val="000000" w:themeColor="text1"/>
        </w:rPr>
      </w:pPr>
    </w:p>
    <w:p w14:paraId="3A432AEA" w14:textId="77777777" w:rsidR="00066FAC" w:rsidRPr="00452BDB" w:rsidRDefault="00066FAC" w:rsidP="00066FAC">
      <w:pPr>
        <w:spacing w:line="240" w:lineRule="auto"/>
        <w:jc w:val="center"/>
        <w:rPr>
          <w:b/>
          <w:bCs/>
          <w:color w:val="000000" w:themeColor="text1"/>
        </w:rPr>
      </w:pPr>
    </w:p>
    <w:p w14:paraId="3DD2183E" w14:textId="77777777" w:rsidR="00066FAC" w:rsidRPr="00452BDB" w:rsidRDefault="00066FAC" w:rsidP="00066FAC">
      <w:pPr>
        <w:spacing w:line="240" w:lineRule="auto"/>
        <w:jc w:val="center"/>
        <w:rPr>
          <w:b/>
          <w:bCs/>
          <w:color w:val="000000" w:themeColor="text1"/>
        </w:rPr>
      </w:pPr>
    </w:p>
    <w:p w14:paraId="3FF8D612" w14:textId="77777777" w:rsidR="00066FAC" w:rsidRPr="00452BDB" w:rsidRDefault="00066FAC" w:rsidP="00066FAC">
      <w:pPr>
        <w:spacing w:line="240" w:lineRule="auto"/>
        <w:jc w:val="center"/>
        <w:rPr>
          <w:b/>
          <w:bCs/>
          <w:color w:val="000000" w:themeColor="text1"/>
        </w:rPr>
      </w:pPr>
    </w:p>
    <w:p w14:paraId="48393852" w14:textId="77777777" w:rsidR="00066FAC" w:rsidRPr="00452BDB" w:rsidRDefault="00066FAC" w:rsidP="00066FAC">
      <w:pPr>
        <w:spacing w:line="240" w:lineRule="auto"/>
        <w:jc w:val="center"/>
        <w:rPr>
          <w:b/>
          <w:bCs/>
          <w:color w:val="000000" w:themeColor="text1"/>
        </w:rPr>
      </w:pPr>
    </w:p>
    <w:p w14:paraId="56327C14" w14:textId="77777777" w:rsidR="00066FAC" w:rsidRPr="00452BDB" w:rsidRDefault="00066FAC" w:rsidP="00066FAC">
      <w:pPr>
        <w:spacing w:line="240" w:lineRule="auto"/>
        <w:jc w:val="center"/>
        <w:rPr>
          <w:b/>
          <w:bCs/>
          <w:color w:val="000000" w:themeColor="text1"/>
        </w:rPr>
      </w:pPr>
    </w:p>
    <w:p w14:paraId="69CEE062" w14:textId="77777777" w:rsidR="00066FAC" w:rsidRPr="00452BDB" w:rsidRDefault="00066FAC" w:rsidP="00066FAC">
      <w:pPr>
        <w:spacing w:line="240" w:lineRule="auto"/>
        <w:jc w:val="center"/>
        <w:rPr>
          <w:color w:val="000000" w:themeColor="text1"/>
        </w:rPr>
      </w:pPr>
      <w:r w:rsidRPr="00452BDB">
        <w:rPr>
          <w:b/>
          <w:noProof/>
          <w:color w:val="000000" w:themeColor="text1"/>
        </w:rPr>
        <w:drawing>
          <wp:inline distT="0" distB="0" distL="0" distR="0" wp14:anchorId="4313BE7A" wp14:editId="677F1B45">
            <wp:extent cx="1478915" cy="14389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8915" cy="1438910"/>
                    </a:xfrm>
                    <a:prstGeom prst="rect">
                      <a:avLst/>
                    </a:prstGeom>
                    <a:noFill/>
                    <a:ln>
                      <a:noFill/>
                    </a:ln>
                  </pic:spPr>
                </pic:pic>
              </a:graphicData>
            </a:graphic>
          </wp:inline>
        </w:drawing>
      </w:r>
    </w:p>
    <w:p w14:paraId="4082F6A1" w14:textId="77777777" w:rsidR="00066FAC" w:rsidRPr="00452BDB" w:rsidRDefault="00066FAC" w:rsidP="00066FAC">
      <w:pPr>
        <w:spacing w:line="240" w:lineRule="auto"/>
        <w:jc w:val="center"/>
        <w:rPr>
          <w:color w:val="000000" w:themeColor="text1"/>
        </w:rPr>
      </w:pPr>
    </w:p>
    <w:p w14:paraId="7B3C4EF5" w14:textId="77777777" w:rsidR="00066FAC" w:rsidRPr="00452BDB" w:rsidRDefault="00066FAC" w:rsidP="00066FAC">
      <w:pPr>
        <w:spacing w:line="240" w:lineRule="auto"/>
        <w:jc w:val="center"/>
        <w:rPr>
          <w:color w:val="000000" w:themeColor="text1"/>
        </w:rPr>
      </w:pPr>
    </w:p>
    <w:p w14:paraId="53AE105A" w14:textId="77777777" w:rsidR="00066FAC" w:rsidRPr="00452BDB" w:rsidRDefault="00066FAC" w:rsidP="00066FAC">
      <w:pPr>
        <w:spacing w:line="240" w:lineRule="auto"/>
        <w:jc w:val="center"/>
        <w:rPr>
          <w:color w:val="000000" w:themeColor="text1"/>
        </w:rPr>
      </w:pPr>
    </w:p>
    <w:p w14:paraId="57B63691" w14:textId="77777777" w:rsidR="00066FAC" w:rsidRPr="00452BDB" w:rsidRDefault="00066FAC" w:rsidP="00066FAC">
      <w:pPr>
        <w:spacing w:line="240" w:lineRule="auto"/>
        <w:jc w:val="center"/>
        <w:rPr>
          <w:color w:val="000000" w:themeColor="text1"/>
        </w:rPr>
      </w:pPr>
    </w:p>
    <w:p w14:paraId="04584BC5" w14:textId="77777777" w:rsidR="00066FAC" w:rsidRPr="00452BDB" w:rsidRDefault="00066FAC" w:rsidP="00066FAC">
      <w:pPr>
        <w:spacing w:line="240" w:lineRule="auto"/>
        <w:jc w:val="center"/>
        <w:rPr>
          <w:color w:val="000000" w:themeColor="text1"/>
        </w:rPr>
      </w:pPr>
    </w:p>
    <w:p w14:paraId="4A5F780B" w14:textId="77777777" w:rsidR="00066FAC" w:rsidRPr="00452BDB" w:rsidRDefault="00066FAC" w:rsidP="00066FAC">
      <w:pPr>
        <w:spacing w:line="240" w:lineRule="auto"/>
        <w:jc w:val="center"/>
        <w:rPr>
          <w:color w:val="000000" w:themeColor="text1"/>
        </w:rPr>
      </w:pPr>
    </w:p>
    <w:p w14:paraId="4B8D0FAB" w14:textId="77777777" w:rsidR="00066FAC" w:rsidRPr="00452BDB" w:rsidRDefault="00066FAC" w:rsidP="00066FAC">
      <w:pPr>
        <w:spacing w:line="240" w:lineRule="auto"/>
        <w:jc w:val="center"/>
        <w:rPr>
          <w:color w:val="000000" w:themeColor="text1"/>
        </w:rPr>
      </w:pPr>
    </w:p>
    <w:p w14:paraId="7D9EEC82" w14:textId="77777777" w:rsidR="00066FAC" w:rsidRPr="00452BDB" w:rsidRDefault="00066FAC" w:rsidP="00066FAC">
      <w:pPr>
        <w:spacing w:line="240" w:lineRule="auto"/>
        <w:jc w:val="center"/>
        <w:rPr>
          <w:color w:val="000000" w:themeColor="text1"/>
        </w:rPr>
      </w:pPr>
    </w:p>
    <w:p w14:paraId="54E42BD0" w14:textId="77777777" w:rsidR="00066FAC" w:rsidRPr="00452BDB" w:rsidRDefault="00066FAC" w:rsidP="00066FAC">
      <w:pPr>
        <w:spacing w:line="240" w:lineRule="auto"/>
        <w:jc w:val="center"/>
        <w:rPr>
          <w:color w:val="000000" w:themeColor="text1"/>
        </w:rPr>
      </w:pPr>
    </w:p>
    <w:p w14:paraId="5071BCAD" w14:textId="77777777" w:rsidR="00066FAC" w:rsidRPr="00452BDB" w:rsidRDefault="00066FAC" w:rsidP="00066FAC">
      <w:pPr>
        <w:spacing w:line="240" w:lineRule="auto"/>
        <w:jc w:val="center"/>
        <w:rPr>
          <w:color w:val="000000" w:themeColor="text1"/>
        </w:rPr>
      </w:pPr>
    </w:p>
    <w:p w14:paraId="36602B30" w14:textId="77777777" w:rsidR="00066FAC" w:rsidRPr="00452BDB" w:rsidRDefault="00066FAC" w:rsidP="00066FAC">
      <w:pPr>
        <w:spacing w:line="240" w:lineRule="auto"/>
        <w:jc w:val="center"/>
        <w:rPr>
          <w:color w:val="000000" w:themeColor="text1"/>
        </w:rPr>
      </w:pPr>
    </w:p>
    <w:p w14:paraId="2265B152" w14:textId="77777777" w:rsidR="00066FAC" w:rsidRPr="00452BDB" w:rsidRDefault="00066FAC" w:rsidP="00066FAC">
      <w:pPr>
        <w:spacing w:line="240" w:lineRule="auto"/>
        <w:jc w:val="center"/>
        <w:rPr>
          <w:color w:val="000000" w:themeColor="text1"/>
        </w:rPr>
      </w:pPr>
      <w:proofErr w:type="gramStart"/>
      <w:r w:rsidRPr="00452BDB">
        <w:rPr>
          <w:color w:val="000000" w:themeColor="text1"/>
        </w:rPr>
        <w:t>OLEH :</w:t>
      </w:r>
      <w:proofErr w:type="gramEnd"/>
    </w:p>
    <w:p w14:paraId="32506B4F" w14:textId="77777777" w:rsidR="00066FAC" w:rsidRPr="00452BDB" w:rsidRDefault="00066FAC" w:rsidP="00066FAC">
      <w:pPr>
        <w:spacing w:line="240" w:lineRule="auto"/>
        <w:jc w:val="center"/>
        <w:rPr>
          <w:color w:val="000000" w:themeColor="text1"/>
        </w:rPr>
      </w:pPr>
    </w:p>
    <w:p w14:paraId="52318B57" w14:textId="77777777" w:rsidR="00066FAC" w:rsidRPr="00452BDB" w:rsidRDefault="00A06B80" w:rsidP="00066FAC">
      <w:pPr>
        <w:spacing w:line="240" w:lineRule="auto"/>
        <w:jc w:val="center"/>
        <w:rPr>
          <w:b/>
          <w:bCs/>
          <w:color w:val="000000" w:themeColor="text1"/>
        </w:rPr>
      </w:pPr>
      <w:r>
        <w:rPr>
          <w:b/>
          <w:bCs/>
          <w:color w:val="000000" w:themeColor="text1"/>
        </w:rPr>
        <w:t>DEVI RIDMAYANA</w:t>
      </w:r>
    </w:p>
    <w:p w14:paraId="51BB7A0C" w14:textId="77777777" w:rsidR="00066FAC" w:rsidRPr="00452BDB" w:rsidRDefault="00066FAC" w:rsidP="00066FAC">
      <w:pPr>
        <w:spacing w:line="240" w:lineRule="auto"/>
        <w:jc w:val="center"/>
        <w:rPr>
          <w:color w:val="000000" w:themeColor="text1"/>
        </w:rPr>
      </w:pPr>
      <w:r w:rsidRPr="00452BDB">
        <w:rPr>
          <w:color w:val="000000" w:themeColor="text1"/>
        </w:rPr>
        <w:t>2002505010</w:t>
      </w:r>
    </w:p>
    <w:p w14:paraId="2045F85A" w14:textId="77777777" w:rsidR="00066FAC" w:rsidRPr="00452BDB" w:rsidRDefault="00066FAC" w:rsidP="00066FAC">
      <w:pPr>
        <w:spacing w:line="240" w:lineRule="auto"/>
        <w:jc w:val="center"/>
        <w:rPr>
          <w:b/>
          <w:bCs/>
          <w:color w:val="000000" w:themeColor="text1"/>
        </w:rPr>
      </w:pPr>
    </w:p>
    <w:p w14:paraId="37554DF1" w14:textId="77777777" w:rsidR="00066FAC" w:rsidRPr="00452BDB" w:rsidRDefault="00066FAC" w:rsidP="00066FAC">
      <w:pPr>
        <w:spacing w:line="240" w:lineRule="auto"/>
        <w:jc w:val="center"/>
        <w:rPr>
          <w:b/>
          <w:bCs/>
          <w:color w:val="000000" w:themeColor="text1"/>
        </w:rPr>
      </w:pPr>
    </w:p>
    <w:p w14:paraId="5E9BE7B2" w14:textId="77777777" w:rsidR="00066FAC" w:rsidRPr="00452BDB" w:rsidRDefault="00066FAC" w:rsidP="00066FAC">
      <w:pPr>
        <w:spacing w:line="240" w:lineRule="auto"/>
        <w:jc w:val="center"/>
        <w:rPr>
          <w:b/>
          <w:bCs/>
          <w:color w:val="000000" w:themeColor="text1"/>
        </w:rPr>
      </w:pPr>
    </w:p>
    <w:p w14:paraId="1E148D01" w14:textId="77777777" w:rsidR="00066FAC" w:rsidRPr="00452BDB" w:rsidRDefault="00066FAC" w:rsidP="00066FAC">
      <w:pPr>
        <w:spacing w:line="240" w:lineRule="auto"/>
        <w:jc w:val="center"/>
        <w:rPr>
          <w:b/>
          <w:bCs/>
          <w:color w:val="000000" w:themeColor="text1"/>
        </w:rPr>
      </w:pPr>
      <w:r w:rsidRPr="00452BDB">
        <w:rPr>
          <w:b/>
          <w:bCs/>
          <w:color w:val="000000" w:themeColor="text1"/>
        </w:rPr>
        <w:t>FAKULTAS ILMU KOMPUTER</w:t>
      </w:r>
    </w:p>
    <w:p w14:paraId="15722413" w14:textId="77777777" w:rsidR="00066FAC" w:rsidRPr="00452BDB" w:rsidRDefault="00066FAC" w:rsidP="00452BDB">
      <w:pPr>
        <w:spacing w:line="240" w:lineRule="auto"/>
        <w:jc w:val="center"/>
        <w:rPr>
          <w:b/>
          <w:bCs/>
          <w:color w:val="000000" w:themeColor="text1"/>
        </w:rPr>
      </w:pPr>
      <w:r w:rsidRPr="00452BDB">
        <w:rPr>
          <w:b/>
          <w:bCs/>
          <w:color w:val="000000" w:themeColor="text1"/>
        </w:rPr>
        <w:t>PROGRAM STUDI SISTEM INFORMASI</w:t>
      </w:r>
    </w:p>
    <w:p w14:paraId="56DEB608" w14:textId="77777777" w:rsidR="00066FAC" w:rsidRPr="00452BDB" w:rsidRDefault="00066FAC" w:rsidP="00452BDB">
      <w:pPr>
        <w:spacing w:line="240" w:lineRule="auto"/>
        <w:jc w:val="center"/>
        <w:rPr>
          <w:b/>
          <w:bCs/>
          <w:color w:val="000000" w:themeColor="text1"/>
        </w:rPr>
      </w:pPr>
      <w:r w:rsidRPr="00452BDB">
        <w:rPr>
          <w:b/>
          <w:bCs/>
          <w:color w:val="000000" w:themeColor="text1"/>
        </w:rPr>
        <w:t>UNIVERSITAS TOMAKAKA MAMUJU</w:t>
      </w:r>
    </w:p>
    <w:p w14:paraId="38FA3589" w14:textId="77777777" w:rsidR="00452BDB" w:rsidRDefault="00452BDB" w:rsidP="00452BDB">
      <w:pPr>
        <w:spacing w:line="240" w:lineRule="auto"/>
        <w:jc w:val="center"/>
        <w:rPr>
          <w:color w:val="000000" w:themeColor="text1"/>
        </w:rPr>
      </w:pPr>
    </w:p>
    <w:p w14:paraId="71E4A06F" w14:textId="77777777" w:rsidR="00431D35" w:rsidRDefault="00452BDB" w:rsidP="00452BDB">
      <w:pPr>
        <w:spacing w:line="240" w:lineRule="auto"/>
        <w:jc w:val="center"/>
        <w:rPr>
          <w:b/>
          <w:bCs/>
          <w:color w:val="000000" w:themeColor="text1"/>
        </w:rPr>
        <w:sectPr w:rsidR="00431D35" w:rsidSect="006D5232">
          <w:pgSz w:w="11906" w:h="16838" w:code="9"/>
          <w:pgMar w:top="2268" w:right="1701" w:bottom="1701" w:left="2268" w:header="709" w:footer="709" w:gutter="0"/>
          <w:cols w:space="708"/>
          <w:docGrid w:linePitch="360"/>
        </w:sectPr>
      </w:pPr>
      <w:r w:rsidRPr="00452BDB">
        <w:rPr>
          <w:b/>
          <w:bCs/>
          <w:color w:val="000000" w:themeColor="text1"/>
        </w:rPr>
        <w:t>2021</w:t>
      </w:r>
    </w:p>
    <w:p w14:paraId="6AEBB018" w14:textId="77777777" w:rsidR="00D11246" w:rsidRDefault="00D11246" w:rsidP="00D11246">
      <w:pPr>
        <w:jc w:val="center"/>
        <w:rPr>
          <w:b/>
          <w:bCs/>
          <w:color w:val="000000" w:themeColor="text1"/>
        </w:rPr>
      </w:pPr>
      <w:r>
        <w:rPr>
          <w:b/>
          <w:bCs/>
          <w:color w:val="000000" w:themeColor="text1"/>
        </w:rPr>
        <w:lastRenderedPageBreak/>
        <w:t>KATA PENGANTAR</w:t>
      </w:r>
    </w:p>
    <w:p w14:paraId="6ECF669A" w14:textId="77777777" w:rsidR="00B25419" w:rsidRDefault="00B25419" w:rsidP="00B25419">
      <w:pPr>
        <w:spacing w:line="240" w:lineRule="auto"/>
        <w:jc w:val="center"/>
        <w:rPr>
          <w:b/>
          <w:bCs/>
          <w:color w:val="000000" w:themeColor="text1"/>
        </w:rPr>
      </w:pPr>
    </w:p>
    <w:p w14:paraId="25A012B7" w14:textId="3806F8E8" w:rsidR="00A9093F" w:rsidRDefault="00A9093F" w:rsidP="0010119E">
      <w:pPr>
        <w:ind w:firstLine="567"/>
        <w:jc w:val="both"/>
      </w:pPr>
      <w:r w:rsidRPr="00F529BA">
        <w:t>Puji syukur saya</w:t>
      </w:r>
      <w:r w:rsidR="00F12B61">
        <w:t xml:space="preserve"> panjatkan kehadirat Allah SWT</w:t>
      </w:r>
      <w:r w:rsidR="00347F51">
        <w:t xml:space="preserve"> yang telah melimpahkan rahmat dan hidayahnya sehingga saya dapat menyelesaikan proposal </w:t>
      </w:r>
      <w:r w:rsidR="00F566EB">
        <w:t>“</w:t>
      </w:r>
      <w:r w:rsidR="002916B4" w:rsidRPr="002916B4">
        <w:rPr>
          <w:b/>
        </w:rPr>
        <w:t>INPUT</w:t>
      </w:r>
      <w:r w:rsidR="002916B4" w:rsidRPr="002916B4">
        <w:rPr>
          <w:b/>
          <w:lang w:val="id-ID"/>
        </w:rPr>
        <w:t xml:space="preserve"> N</w:t>
      </w:r>
      <w:r w:rsidR="002916B4" w:rsidRPr="002916B4">
        <w:rPr>
          <w:b/>
        </w:rPr>
        <w:t>ILAI</w:t>
      </w:r>
      <w:r w:rsidR="00CC522B">
        <w:t>”</w:t>
      </w:r>
    </w:p>
    <w:p w14:paraId="08FAB832" w14:textId="77777777" w:rsidR="00A9093F" w:rsidRDefault="00A9093F" w:rsidP="0010119E">
      <w:pPr>
        <w:ind w:firstLine="567"/>
        <w:jc w:val="both"/>
      </w:pPr>
      <w:proofErr w:type="gramStart"/>
      <w:r>
        <w:t>Proposal ini disusun untuk memenuhi tugas</w:t>
      </w:r>
      <w:r w:rsidR="00F12B61">
        <w:t xml:space="preserve"> MID (uts) mata kuliah Pemrograman Mobile</w:t>
      </w:r>
      <w:r w:rsidR="00900E98">
        <w:t>.</w:t>
      </w:r>
      <w:proofErr w:type="gramEnd"/>
      <w:r w:rsidR="00900E98">
        <w:t xml:space="preserve"> </w:t>
      </w:r>
      <w:proofErr w:type="gramStart"/>
      <w:r w:rsidR="00347F51">
        <w:t>Selain itu</w:t>
      </w:r>
      <w:r w:rsidR="00B25419">
        <w:t>,</w:t>
      </w:r>
      <w:r w:rsidR="00347F51">
        <w:t xml:space="preserve"> proposal ini juga bertujuan untuk </w:t>
      </w:r>
      <w:r w:rsidR="00CC522B">
        <w:t>menambah wawasan</w:t>
      </w:r>
      <w:r w:rsidR="0086224A">
        <w:t xml:space="preserve"> tentang perancangan dan pembuatan aplikasi</w:t>
      </w:r>
      <w:r w:rsidR="00B25419">
        <w:t>.</w:t>
      </w:r>
      <w:proofErr w:type="gramEnd"/>
    </w:p>
    <w:p w14:paraId="1579151B" w14:textId="77777777" w:rsidR="009F72DC" w:rsidRDefault="0086224A" w:rsidP="0010119E">
      <w:pPr>
        <w:ind w:firstLine="567"/>
        <w:jc w:val="both"/>
      </w:pPr>
      <w:r>
        <w:t>Saya mengucapkan terima kasih kepada Bapak Musliadi KH, S.Kom</w:t>
      </w:r>
      <w:proofErr w:type="gramStart"/>
      <w:r>
        <w:t>,M.Kom</w:t>
      </w:r>
      <w:proofErr w:type="gramEnd"/>
      <w:r w:rsidR="009F72DC">
        <w:t xml:space="preserve">. </w:t>
      </w:r>
      <w:proofErr w:type="gramStart"/>
      <w:r w:rsidR="00B25419">
        <w:t>s</w:t>
      </w:r>
      <w:r w:rsidR="009F72DC">
        <w:t>elaku</w:t>
      </w:r>
      <w:proofErr w:type="gramEnd"/>
      <w:r w:rsidR="009F72DC">
        <w:t xml:space="preserve"> dosen pengampuh mata kuliah Pemrograman Mobile yang telah memberikan tugas ini sehingga dapat menambah pengetahuan dan wawasan sesuai program studi yang saya tekuni. </w:t>
      </w:r>
      <w:proofErr w:type="gramStart"/>
      <w:r w:rsidR="009F72DC">
        <w:t xml:space="preserve">Saya juga mengucapkan terima kasih kepada semua pihak yang telah membagi sebagian pengetahuannya sehingga saya dapat menyelesaikan </w:t>
      </w:r>
      <w:r w:rsidR="00B25419">
        <w:t>proposal ini.</w:t>
      </w:r>
      <w:proofErr w:type="gramEnd"/>
    </w:p>
    <w:p w14:paraId="612B7676" w14:textId="4D88CA98" w:rsidR="0010119E" w:rsidRDefault="00B25419" w:rsidP="0010119E">
      <w:pPr>
        <w:ind w:firstLine="720"/>
        <w:jc w:val="both"/>
      </w:pPr>
      <w:r w:rsidRPr="00F529BA">
        <w:t>Dalam penyusunan proposal ini</w:t>
      </w:r>
      <w:r>
        <w:t xml:space="preserve"> saya </w:t>
      </w:r>
      <w:r w:rsidRPr="00F529BA">
        <w:t xml:space="preserve">sangat menyadari </w:t>
      </w:r>
      <w:proofErr w:type="gramStart"/>
      <w:r w:rsidRPr="00F529BA">
        <w:t>akan</w:t>
      </w:r>
      <w:proofErr w:type="gramEnd"/>
      <w:r w:rsidRPr="00F529BA">
        <w:t xml:space="preserve"> banyaknya</w:t>
      </w:r>
      <w:r w:rsidR="000512BD">
        <w:t xml:space="preserve"> </w:t>
      </w:r>
      <w:r w:rsidRPr="00F529BA">
        <w:t xml:space="preserve">kekurangan dari berbagai sisi. </w:t>
      </w:r>
      <w:proofErr w:type="gramStart"/>
      <w:r w:rsidRPr="00F529BA">
        <w:t xml:space="preserve">Karena itu, </w:t>
      </w:r>
      <w:r>
        <w:t xml:space="preserve">saya </w:t>
      </w:r>
      <w:r w:rsidRPr="00F529BA">
        <w:t>mengharapkan kritik dan saran yang sifat nya membangun demi kesempurnaan penulisan kedepannya.</w:t>
      </w:r>
      <w:proofErr w:type="gramEnd"/>
    </w:p>
    <w:p w14:paraId="5B6C7BE9" w14:textId="77777777" w:rsidR="009960F8" w:rsidRDefault="009960F8" w:rsidP="009960F8">
      <w:pPr>
        <w:ind w:left="3600" w:firstLine="720"/>
      </w:pPr>
    </w:p>
    <w:p w14:paraId="6BDA7AD3" w14:textId="77777777" w:rsidR="009960F8" w:rsidRDefault="009960F8" w:rsidP="009960F8">
      <w:pPr>
        <w:ind w:left="3600" w:firstLine="720"/>
      </w:pPr>
      <w:r>
        <w:t>Mamuju, 25 November 2021</w:t>
      </w:r>
    </w:p>
    <w:p w14:paraId="37A6E10C" w14:textId="77777777" w:rsidR="009960F8" w:rsidRDefault="009960F8" w:rsidP="009960F8">
      <w:pPr>
        <w:ind w:left="3600" w:firstLine="720"/>
        <w:jc w:val="both"/>
      </w:pPr>
    </w:p>
    <w:p w14:paraId="18144E85" w14:textId="5AFF95FB" w:rsidR="009960F8" w:rsidRDefault="000512BD" w:rsidP="009960F8">
      <w:pPr>
        <w:ind w:left="3600" w:firstLine="720"/>
        <w:jc w:val="both"/>
      </w:pPr>
      <w:r>
        <w:t>Devi ridmayana</w:t>
      </w:r>
    </w:p>
    <w:p w14:paraId="5E1510E4" w14:textId="77777777" w:rsidR="00B25419" w:rsidRDefault="0010119E" w:rsidP="009960F8">
      <w:pPr>
        <w:jc w:val="center"/>
        <w:rPr>
          <w:b/>
          <w:bCs/>
        </w:rPr>
      </w:pPr>
      <w:r>
        <w:br w:type="page"/>
      </w:r>
      <w:r w:rsidR="009960F8">
        <w:rPr>
          <w:b/>
          <w:bCs/>
        </w:rPr>
        <w:lastRenderedPageBreak/>
        <w:t>DAFTAR ISI</w:t>
      </w:r>
    </w:p>
    <w:p w14:paraId="641591F6" w14:textId="16A61A96" w:rsidR="005E0055" w:rsidRDefault="005E0055" w:rsidP="00D15D2E">
      <w:pPr>
        <w:tabs>
          <w:tab w:val="left" w:leader="dot" w:pos="7371"/>
          <w:tab w:val="right" w:pos="7655"/>
        </w:tabs>
        <w:rPr>
          <w:b/>
          <w:bCs/>
        </w:rPr>
      </w:pPr>
      <w:r>
        <w:rPr>
          <w:b/>
          <w:bCs/>
        </w:rPr>
        <w:t>HALAMAN JUDUL</w:t>
      </w:r>
      <w:r w:rsidR="00D15D2E">
        <w:rPr>
          <w:b/>
          <w:bCs/>
        </w:rPr>
        <w:tab/>
      </w:r>
      <w:r w:rsidR="00D15D2E">
        <w:rPr>
          <w:b/>
          <w:bCs/>
        </w:rPr>
        <w:tab/>
        <w:t>i</w:t>
      </w:r>
    </w:p>
    <w:p w14:paraId="2A8D6EB3" w14:textId="7D56B2FF" w:rsidR="005E0055" w:rsidRDefault="005E0055" w:rsidP="00D15D2E">
      <w:pPr>
        <w:tabs>
          <w:tab w:val="left" w:leader="dot" w:pos="7371"/>
          <w:tab w:val="right" w:pos="7655"/>
        </w:tabs>
        <w:rPr>
          <w:b/>
          <w:bCs/>
        </w:rPr>
      </w:pPr>
      <w:r>
        <w:rPr>
          <w:b/>
          <w:bCs/>
        </w:rPr>
        <w:t>KATA PENGANTAR</w:t>
      </w:r>
      <w:r w:rsidR="00D15D2E">
        <w:rPr>
          <w:b/>
          <w:bCs/>
        </w:rPr>
        <w:tab/>
      </w:r>
      <w:r w:rsidR="00D15D2E">
        <w:rPr>
          <w:b/>
          <w:bCs/>
        </w:rPr>
        <w:tab/>
        <w:t>ii</w:t>
      </w:r>
    </w:p>
    <w:p w14:paraId="3F082B5A" w14:textId="7296F851" w:rsidR="005E0055" w:rsidRDefault="005E0055" w:rsidP="00D15D2E">
      <w:pPr>
        <w:tabs>
          <w:tab w:val="left" w:leader="dot" w:pos="7371"/>
          <w:tab w:val="right" w:pos="7655"/>
        </w:tabs>
        <w:rPr>
          <w:b/>
          <w:bCs/>
        </w:rPr>
      </w:pPr>
      <w:r>
        <w:rPr>
          <w:b/>
          <w:bCs/>
        </w:rPr>
        <w:t>DAFTAR ISI</w:t>
      </w:r>
      <w:r w:rsidR="00D15D2E">
        <w:rPr>
          <w:b/>
          <w:bCs/>
        </w:rPr>
        <w:tab/>
      </w:r>
      <w:r w:rsidR="00BF2AE1">
        <w:rPr>
          <w:b/>
          <w:bCs/>
        </w:rPr>
        <w:tab/>
        <w:t>iii</w:t>
      </w:r>
    </w:p>
    <w:p w14:paraId="73665F8E" w14:textId="5B5AE660" w:rsidR="005E0055" w:rsidRDefault="005E0055" w:rsidP="00D15D2E">
      <w:pPr>
        <w:tabs>
          <w:tab w:val="left" w:leader="dot" w:pos="7371"/>
          <w:tab w:val="right" w:pos="7655"/>
        </w:tabs>
        <w:rPr>
          <w:b/>
          <w:bCs/>
        </w:rPr>
      </w:pPr>
      <w:r>
        <w:rPr>
          <w:b/>
          <w:bCs/>
        </w:rPr>
        <w:t>BAB I PENDAHULUAN</w:t>
      </w:r>
    </w:p>
    <w:p w14:paraId="1CA12516" w14:textId="2389A7B4" w:rsidR="005E0055" w:rsidRPr="005E0055" w:rsidRDefault="005E0055" w:rsidP="00D15D2E">
      <w:pPr>
        <w:pStyle w:val="ListParagraph"/>
        <w:numPr>
          <w:ilvl w:val="1"/>
          <w:numId w:val="50"/>
        </w:numPr>
        <w:tabs>
          <w:tab w:val="left" w:leader="dot" w:pos="7371"/>
          <w:tab w:val="right" w:pos="7655"/>
        </w:tabs>
        <w:ind w:left="567"/>
        <w:rPr>
          <w:b/>
          <w:bCs/>
        </w:rPr>
      </w:pPr>
      <w:r w:rsidRPr="005E0055">
        <w:rPr>
          <w:b/>
          <w:bCs/>
        </w:rPr>
        <w:t>Latar Belakang</w:t>
      </w:r>
      <w:r w:rsidR="00D15D2E">
        <w:rPr>
          <w:b/>
          <w:bCs/>
        </w:rPr>
        <w:tab/>
      </w:r>
      <w:r w:rsidR="00BF2AE1">
        <w:rPr>
          <w:b/>
          <w:bCs/>
        </w:rPr>
        <w:tab/>
        <w:t>iv</w:t>
      </w:r>
    </w:p>
    <w:p w14:paraId="3A1DA046" w14:textId="17230B0D" w:rsidR="005E0055" w:rsidRDefault="005E0055" w:rsidP="00D15D2E">
      <w:pPr>
        <w:pStyle w:val="ListParagraph"/>
        <w:numPr>
          <w:ilvl w:val="1"/>
          <w:numId w:val="50"/>
        </w:numPr>
        <w:tabs>
          <w:tab w:val="left" w:leader="dot" w:pos="7371"/>
          <w:tab w:val="right" w:pos="7655"/>
        </w:tabs>
        <w:ind w:left="567"/>
        <w:rPr>
          <w:b/>
          <w:bCs/>
        </w:rPr>
      </w:pPr>
      <w:r>
        <w:rPr>
          <w:b/>
          <w:bCs/>
        </w:rPr>
        <w:t>Rumusan Masalah</w:t>
      </w:r>
      <w:r w:rsidR="00D15D2E">
        <w:rPr>
          <w:b/>
          <w:bCs/>
        </w:rPr>
        <w:tab/>
      </w:r>
      <w:r w:rsidR="00BF2AE1">
        <w:rPr>
          <w:b/>
          <w:bCs/>
        </w:rPr>
        <w:tab/>
        <w:t>v</w:t>
      </w:r>
    </w:p>
    <w:p w14:paraId="3A18D853" w14:textId="5C4B5493" w:rsidR="005E0055" w:rsidRDefault="005E0055" w:rsidP="00D15D2E">
      <w:pPr>
        <w:pStyle w:val="ListParagraph"/>
        <w:numPr>
          <w:ilvl w:val="1"/>
          <w:numId w:val="50"/>
        </w:numPr>
        <w:tabs>
          <w:tab w:val="left" w:leader="dot" w:pos="7371"/>
          <w:tab w:val="right" w:pos="7655"/>
        </w:tabs>
        <w:ind w:left="567"/>
        <w:rPr>
          <w:b/>
          <w:bCs/>
        </w:rPr>
      </w:pPr>
      <w:r>
        <w:rPr>
          <w:b/>
          <w:bCs/>
        </w:rPr>
        <w:t>Batasan Masalah</w:t>
      </w:r>
      <w:r w:rsidR="00D15D2E">
        <w:rPr>
          <w:b/>
          <w:bCs/>
        </w:rPr>
        <w:tab/>
      </w:r>
      <w:r w:rsidR="00BF2AE1">
        <w:rPr>
          <w:b/>
          <w:bCs/>
        </w:rPr>
        <w:tab/>
        <w:t>vi</w:t>
      </w:r>
    </w:p>
    <w:p w14:paraId="02A1FDBF" w14:textId="674D6ACB" w:rsidR="005E0055" w:rsidRDefault="005E0055" w:rsidP="00D15D2E">
      <w:pPr>
        <w:pStyle w:val="ListParagraph"/>
        <w:numPr>
          <w:ilvl w:val="1"/>
          <w:numId w:val="50"/>
        </w:numPr>
        <w:tabs>
          <w:tab w:val="left" w:leader="dot" w:pos="7371"/>
          <w:tab w:val="right" w:pos="7655"/>
        </w:tabs>
        <w:ind w:left="567"/>
        <w:rPr>
          <w:b/>
          <w:bCs/>
        </w:rPr>
      </w:pPr>
      <w:r>
        <w:rPr>
          <w:b/>
          <w:bCs/>
        </w:rPr>
        <w:t>Tujuan dan Manfaat Penelitian</w:t>
      </w:r>
      <w:r w:rsidR="00D15D2E">
        <w:rPr>
          <w:b/>
          <w:bCs/>
        </w:rPr>
        <w:tab/>
      </w:r>
      <w:r w:rsidR="00BF2AE1">
        <w:rPr>
          <w:b/>
          <w:bCs/>
        </w:rPr>
        <w:tab/>
        <w:t>vii</w:t>
      </w:r>
    </w:p>
    <w:p w14:paraId="5F1A2ED8" w14:textId="4184FBBF" w:rsidR="005E0055" w:rsidRDefault="005E0055" w:rsidP="00D15D2E">
      <w:pPr>
        <w:pStyle w:val="ListParagraph"/>
        <w:numPr>
          <w:ilvl w:val="2"/>
          <w:numId w:val="50"/>
        </w:numPr>
        <w:tabs>
          <w:tab w:val="left" w:pos="993"/>
          <w:tab w:val="left" w:leader="dot" w:pos="7371"/>
          <w:tab w:val="right" w:pos="7655"/>
        </w:tabs>
        <w:ind w:left="993"/>
        <w:rPr>
          <w:b/>
          <w:bCs/>
        </w:rPr>
      </w:pPr>
      <w:r>
        <w:rPr>
          <w:b/>
          <w:bCs/>
        </w:rPr>
        <w:t>Tujuan Penelitian</w:t>
      </w:r>
      <w:r w:rsidR="00D15D2E">
        <w:rPr>
          <w:b/>
          <w:bCs/>
        </w:rPr>
        <w:tab/>
      </w:r>
      <w:r w:rsidR="00BF2AE1">
        <w:rPr>
          <w:b/>
          <w:bCs/>
        </w:rPr>
        <w:tab/>
        <w:t>1</w:t>
      </w:r>
    </w:p>
    <w:p w14:paraId="46952E6B" w14:textId="0610BC85" w:rsidR="005E0055" w:rsidRDefault="005E0055" w:rsidP="00D15D2E">
      <w:pPr>
        <w:pStyle w:val="ListParagraph"/>
        <w:numPr>
          <w:ilvl w:val="2"/>
          <w:numId w:val="50"/>
        </w:numPr>
        <w:tabs>
          <w:tab w:val="left" w:pos="993"/>
          <w:tab w:val="left" w:leader="dot" w:pos="7371"/>
          <w:tab w:val="right" w:pos="7655"/>
        </w:tabs>
        <w:ind w:left="993"/>
        <w:rPr>
          <w:b/>
          <w:bCs/>
        </w:rPr>
      </w:pPr>
      <w:r>
        <w:rPr>
          <w:b/>
          <w:bCs/>
        </w:rPr>
        <w:t>Manfaat Penelitian</w:t>
      </w:r>
      <w:r w:rsidR="00D15D2E">
        <w:rPr>
          <w:b/>
          <w:bCs/>
        </w:rPr>
        <w:tab/>
      </w:r>
      <w:r w:rsidR="00BF2AE1">
        <w:rPr>
          <w:b/>
          <w:bCs/>
        </w:rPr>
        <w:tab/>
        <w:t>2</w:t>
      </w:r>
    </w:p>
    <w:p w14:paraId="46034619" w14:textId="7F14C873" w:rsidR="005E0055" w:rsidRDefault="005E0055" w:rsidP="00D15D2E">
      <w:pPr>
        <w:pStyle w:val="ListParagraph"/>
        <w:tabs>
          <w:tab w:val="left" w:leader="dot" w:pos="7371"/>
          <w:tab w:val="right" w:pos="7655"/>
        </w:tabs>
        <w:ind w:left="0"/>
        <w:rPr>
          <w:b/>
          <w:bCs/>
        </w:rPr>
      </w:pPr>
      <w:r>
        <w:rPr>
          <w:b/>
          <w:bCs/>
        </w:rPr>
        <w:t xml:space="preserve">BAB II LANDASAN TEORI </w:t>
      </w:r>
    </w:p>
    <w:p w14:paraId="06C79DBA" w14:textId="30D84B0A" w:rsidR="005E0055" w:rsidRPr="00DC0E88" w:rsidRDefault="00DC0E88" w:rsidP="00D15D2E">
      <w:pPr>
        <w:tabs>
          <w:tab w:val="left" w:leader="dot" w:pos="7371"/>
          <w:tab w:val="right" w:pos="7655"/>
        </w:tabs>
        <w:ind w:left="142"/>
        <w:rPr>
          <w:b/>
          <w:bCs/>
        </w:rPr>
      </w:pPr>
      <w:r w:rsidRPr="00DC0E88">
        <w:rPr>
          <w:b/>
          <w:bCs/>
        </w:rPr>
        <w:t>2.1</w:t>
      </w:r>
      <w:r>
        <w:rPr>
          <w:b/>
          <w:bCs/>
        </w:rPr>
        <w:t xml:space="preserve"> </w:t>
      </w:r>
      <w:r w:rsidR="005E0055" w:rsidRPr="00DC0E88">
        <w:rPr>
          <w:b/>
          <w:bCs/>
        </w:rPr>
        <w:t>Alat Perancang Sistem</w:t>
      </w:r>
      <w:r w:rsidR="00D15D2E">
        <w:rPr>
          <w:b/>
          <w:bCs/>
        </w:rPr>
        <w:tab/>
      </w:r>
      <w:r w:rsidR="00BF2AE1">
        <w:rPr>
          <w:b/>
          <w:bCs/>
        </w:rPr>
        <w:tab/>
        <w:t>viii</w:t>
      </w:r>
    </w:p>
    <w:p w14:paraId="269F2B51" w14:textId="0C110A69" w:rsidR="005E0055" w:rsidRDefault="00251887" w:rsidP="00D15D2E">
      <w:pPr>
        <w:pStyle w:val="ListParagraph"/>
        <w:tabs>
          <w:tab w:val="left" w:leader="dot" w:pos="7371"/>
          <w:tab w:val="right" w:pos="7655"/>
        </w:tabs>
        <w:ind w:left="284"/>
        <w:rPr>
          <w:b/>
          <w:bCs/>
        </w:rPr>
      </w:pPr>
      <w:r>
        <w:rPr>
          <w:b/>
          <w:bCs/>
        </w:rPr>
        <w:t>2.1.1 Alat Bantu Perancang Sistem</w:t>
      </w:r>
      <w:r w:rsidR="00D15D2E">
        <w:rPr>
          <w:b/>
          <w:bCs/>
        </w:rPr>
        <w:tab/>
      </w:r>
      <w:r w:rsidR="00BF2AE1">
        <w:rPr>
          <w:b/>
          <w:bCs/>
        </w:rPr>
        <w:tab/>
        <w:t>3</w:t>
      </w:r>
    </w:p>
    <w:p w14:paraId="4B253D6B" w14:textId="33E62DB5" w:rsidR="00251887" w:rsidRDefault="00251887" w:rsidP="00D15D2E">
      <w:pPr>
        <w:pStyle w:val="ListParagraph"/>
        <w:tabs>
          <w:tab w:val="left" w:leader="dot" w:pos="7371"/>
          <w:tab w:val="right" w:pos="7655"/>
        </w:tabs>
        <w:ind w:left="284"/>
        <w:rPr>
          <w:b/>
          <w:bCs/>
        </w:rPr>
      </w:pPr>
      <w:r>
        <w:rPr>
          <w:b/>
          <w:bCs/>
        </w:rPr>
        <w:t>2.</w:t>
      </w:r>
      <w:r w:rsidR="00D92678">
        <w:rPr>
          <w:b/>
          <w:bCs/>
        </w:rPr>
        <w:t>1.2 Alat Bantu Perancangan Logika Program</w:t>
      </w:r>
      <w:r w:rsidR="00D15D2E">
        <w:rPr>
          <w:b/>
          <w:bCs/>
        </w:rPr>
        <w:tab/>
      </w:r>
      <w:r w:rsidR="00BF2AE1">
        <w:rPr>
          <w:b/>
          <w:bCs/>
        </w:rPr>
        <w:tab/>
        <w:t>4</w:t>
      </w:r>
    </w:p>
    <w:p w14:paraId="7B207E16" w14:textId="2694C54B" w:rsidR="00D92678" w:rsidRDefault="00D92678" w:rsidP="00D15D2E">
      <w:pPr>
        <w:pStyle w:val="ListParagraph"/>
        <w:tabs>
          <w:tab w:val="left" w:leader="dot" w:pos="7371"/>
          <w:tab w:val="right" w:pos="7655"/>
        </w:tabs>
        <w:ind w:left="284"/>
        <w:rPr>
          <w:b/>
          <w:bCs/>
        </w:rPr>
      </w:pPr>
      <w:r>
        <w:rPr>
          <w:b/>
          <w:bCs/>
        </w:rPr>
        <w:t>2.1.3 Alat Bantu Perancangan Databes</w:t>
      </w:r>
      <w:r w:rsidR="00D15D2E">
        <w:rPr>
          <w:b/>
          <w:bCs/>
        </w:rPr>
        <w:tab/>
      </w:r>
      <w:r w:rsidR="00BF2AE1">
        <w:rPr>
          <w:b/>
          <w:bCs/>
        </w:rPr>
        <w:tab/>
        <w:t>5</w:t>
      </w:r>
    </w:p>
    <w:p w14:paraId="10DD0F02" w14:textId="1EF642A3" w:rsidR="00D92678" w:rsidRDefault="00D92678" w:rsidP="00D15D2E">
      <w:pPr>
        <w:pStyle w:val="ListParagraph"/>
        <w:tabs>
          <w:tab w:val="left" w:pos="284"/>
          <w:tab w:val="left" w:leader="dot" w:pos="7371"/>
          <w:tab w:val="right" w:pos="7655"/>
        </w:tabs>
        <w:ind w:left="142"/>
        <w:rPr>
          <w:b/>
          <w:bCs/>
        </w:rPr>
      </w:pPr>
      <w:r>
        <w:rPr>
          <w:b/>
          <w:bCs/>
        </w:rPr>
        <w:t>2.2 Sistem Basis Data</w:t>
      </w:r>
      <w:r w:rsidR="00D15D2E">
        <w:rPr>
          <w:b/>
          <w:bCs/>
        </w:rPr>
        <w:tab/>
      </w:r>
      <w:r w:rsidR="00BF2AE1">
        <w:rPr>
          <w:b/>
          <w:bCs/>
        </w:rPr>
        <w:tab/>
        <w:t>ix</w:t>
      </w:r>
    </w:p>
    <w:p w14:paraId="278F3F1E" w14:textId="56C2869C" w:rsidR="00D92678" w:rsidRDefault="00D92678" w:rsidP="00D15D2E">
      <w:pPr>
        <w:pStyle w:val="ListParagraph"/>
        <w:tabs>
          <w:tab w:val="left" w:leader="dot" w:pos="7371"/>
          <w:tab w:val="right" w:pos="7655"/>
        </w:tabs>
        <w:ind w:left="426"/>
        <w:rPr>
          <w:b/>
          <w:bCs/>
        </w:rPr>
      </w:pPr>
      <w:r>
        <w:rPr>
          <w:b/>
          <w:bCs/>
        </w:rPr>
        <w:t>2.2.1 Pengertian Basis Data</w:t>
      </w:r>
      <w:r w:rsidR="00D15D2E">
        <w:rPr>
          <w:b/>
          <w:bCs/>
        </w:rPr>
        <w:tab/>
      </w:r>
      <w:r w:rsidR="00BF2AE1">
        <w:rPr>
          <w:b/>
          <w:bCs/>
        </w:rPr>
        <w:tab/>
        <w:t>7</w:t>
      </w:r>
    </w:p>
    <w:p w14:paraId="6F678C6F" w14:textId="0EAE2E55" w:rsidR="00D92678" w:rsidRDefault="00D92678" w:rsidP="00D15D2E">
      <w:pPr>
        <w:pStyle w:val="ListParagraph"/>
        <w:tabs>
          <w:tab w:val="left" w:leader="dot" w:pos="7371"/>
          <w:tab w:val="right" w:pos="7655"/>
        </w:tabs>
        <w:ind w:left="426"/>
        <w:rPr>
          <w:b/>
          <w:bCs/>
        </w:rPr>
      </w:pPr>
      <w:r>
        <w:rPr>
          <w:b/>
          <w:bCs/>
        </w:rPr>
        <w:t>2.2.2 Normalisasi</w:t>
      </w:r>
      <w:r w:rsidR="00D15D2E">
        <w:rPr>
          <w:b/>
          <w:bCs/>
        </w:rPr>
        <w:tab/>
      </w:r>
      <w:r w:rsidR="00BF2AE1">
        <w:rPr>
          <w:b/>
          <w:bCs/>
        </w:rPr>
        <w:tab/>
        <w:t>8</w:t>
      </w:r>
    </w:p>
    <w:p w14:paraId="496FEAD6" w14:textId="2C1A7270" w:rsidR="00D92678" w:rsidRDefault="00D92678" w:rsidP="00D15D2E">
      <w:pPr>
        <w:pStyle w:val="ListParagraph"/>
        <w:tabs>
          <w:tab w:val="left" w:leader="dot" w:pos="7371"/>
          <w:tab w:val="right" w:pos="7655"/>
        </w:tabs>
        <w:ind w:left="142"/>
        <w:rPr>
          <w:b/>
          <w:bCs/>
        </w:rPr>
      </w:pPr>
      <w:r>
        <w:rPr>
          <w:b/>
          <w:bCs/>
        </w:rPr>
        <w:t>2.3 Adobe XD</w:t>
      </w:r>
      <w:r w:rsidR="00D15D2E">
        <w:rPr>
          <w:b/>
          <w:bCs/>
        </w:rPr>
        <w:tab/>
      </w:r>
      <w:r w:rsidR="00BF2AE1">
        <w:rPr>
          <w:b/>
          <w:bCs/>
        </w:rPr>
        <w:tab/>
        <w:t>x</w:t>
      </w:r>
    </w:p>
    <w:p w14:paraId="1654F59D" w14:textId="0CB98CEE" w:rsidR="00D92678" w:rsidRDefault="00D92678" w:rsidP="00D15D2E">
      <w:pPr>
        <w:pStyle w:val="ListParagraph"/>
        <w:tabs>
          <w:tab w:val="left" w:leader="dot" w:pos="7371"/>
          <w:tab w:val="right" w:pos="7655"/>
        </w:tabs>
        <w:ind w:left="426"/>
        <w:rPr>
          <w:b/>
          <w:bCs/>
        </w:rPr>
      </w:pPr>
      <w:r>
        <w:rPr>
          <w:b/>
          <w:bCs/>
        </w:rPr>
        <w:t>2.3.1 Pengertian Adobe XD</w:t>
      </w:r>
      <w:r w:rsidR="00D15D2E">
        <w:rPr>
          <w:b/>
          <w:bCs/>
        </w:rPr>
        <w:tab/>
      </w:r>
      <w:r w:rsidR="00BF2AE1">
        <w:rPr>
          <w:b/>
          <w:bCs/>
        </w:rPr>
        <w:tab/>
        <w:t>9</w:t>
      </w:r>
    </w:p>
    <w:p w14:paraId="413056DD" w14:textId="17FD3977" w:rsidR="00D92678" w:rsidRDefault="00D92678" w:rsidP="00D15D2E">
      <w:pPr>
        <w:pStyle w:val="ListParagraph"/>
        <w:tabs>
          <w:tab w:val="left" w:leader="dot" w:pos="7371"/>
          <w:tab w:val="right" w:pos="7655"/>
        </w:tabs>
        <w:ind w:left="426"/>
        <w:rPr>
          <w:b/>
          <w:bCs/>
        </w:rPr>
      </w:pPr>
      <w:r>
        <w:rPr>
          <w:b/>
          <w:bCs/>
        </w:rPr>
        <w:t>2.3.2 Fungsi Adobe XD</w:t>
      </w:r>
      <w:r w:rsidR="00D15D2E">
        <w:rPr>
          <w:b/>
          <w:bCs/>
        </w:rPr>
        <w:tab/>
      </w:r>
      <w:r w:rsidR="00BF2AE1">
        <w:rPr>
          <w:b/>
          <w:bCs/>
        </w:rPr>
        <w:tab/>
        <w:t>10</w:t>
      </w:r>
    </w:p>
    <w:p w14:paraId="2848E2FB" w14:textId="4F44842E" w:rsidR="00D92678" w:rsidRDefault="00D92678" w:rsidP="00D15D2E">
      <w:pPr>
        <w:pStyle w:val="ListParagraph"/>
        <w:tabs>
          <w:tab w:val="left" w:pos="142"/>
          <w:tab w:val="left" w:leader="dot" w:pos="7371"/>
          <w:tab w:val="right" w:pos="7655"/>
        </w:tabs>
        <w:ind w:left="142"/>
        <w:rPr>
          <w:b/>
          <w:bCs/>
        </w:rPr>
      </w:pPr>
      <w:r>
        <w:rPr>
          <w:b/>
          <w:bCs/>
        </w:rPr>
        <w:t>2.4 Android Studio</w:t>
      </w:r>
      <w:r w:rsidR="00D15D2E">
        <w:rPr>
          <w:b/>
          <w:bCs/>
        </w:rPr>
        <w:tab/>
      </w:r>
      <w:r w:rsidR="00BF2AE1">
        <w:rPr>
          <w:b/>
          <w:bCs/>
        </w:rPr>
        <w:tab/>
        <w:t>xii</w:t>
      </w:r>
    </w:p>
    <w:p w14:paraId="60B4BC25" w14:textId="30B2BB03" w:rsidR="00D92678" w:rsidRDefault="00D92678" w:rsidP="00D15D2E">
      <w:pPr>
        <w:pStyle w:val="ListParagraph"/>
        <w:tabs>
          <w:tab w:val="left" w:leader="dot" w:pos="7371"/>
          <w:tab w:val="right" w:pos="7655"/>
        </w:tabs>
        <w:ind w:left="426"/>
        <w:rPr>
          <w:b/>
          <w:bCs/>
        </w:rPr>
      </w:pPr>
      <w:r>
        <w:rPr>
          <w:b/>
          <w:bCs/>
        </w:rPr>
        <w:lastRenderedPageBreak/>
        <w:t>2.4.1 Pengertian Android Studio</w:t>
      </w:r>
      <w:r w:rsidR="00D15D2E">
        <w:rPr>
          <w:b/>
          <w:bCs/>
        </w:rPr>
        <w:tab/>
      </w:r>
      <w:r w:rsidR="00BF2AE1">
        <w:rPr>
          <w:b/>
          <w:bCs/>
        </w:rPr>
        <w:tab/>
        <w:t>11</w:t>
      </w:r>
    </w:p>
    <w:p w14:paraId="1FE8F8EE" w14:textId="1CCAF57B" w:rsidR="00D92678" w:rsidRDefault="00D92678" w:rsidP="00D15D2E">
      <w:pPr>
        <w:pStyle w:val="ListParagraph"/>
        <w:tabs>
          <w:tab w:val="left" w:leader="dot" w:pos="7371"/>
          <w:tab w:val="right" w:pos="7655"/>
        </w:tabs>
        <w:ind w:left="426"/>
        <w:rPr>
          <w:b/>
          <w:bCs/>
        </w:rPr>
      </w:pPr>
      <w:r>
        <w:rPr>
          <w:b/>
          <w:bCs/>
        </w:rPr>
        <w:t>2.4.2 Fungsi Android Studio</w:t>
      </w:r>
      <w:r w:rsidR="00D15D2E">
        <w:rPr>
          <w:b/>
          <w:bCs/>
        </w:rPr>
        <w:tab/>
      </w:r>
      <w:r w:rsidR="00BF2AE1">
        <w:rPr>
          <w:b/>
          <w:bCs/>
        </w:rPr>
        <w:tab/>
        <w:t>12</w:t>
      </w:r>
    </w:p>
    <w:p w14:paraId="1B2E3A25" w14:textId="55024707" w:rsidR="00D92678" w:rsidRDefault="00D92678" w:rsidP="00D15D2E">
      <w:pPr>
        <w:pStyle w:val="ListParagraph"/>
        <w:tabs>
          <w:tab w:val="left" w:leader="dot" w:pos="7371"/>
          <w:tab w:val="right" w:pos="7655"/>
        </w:tabs>
        <w:ind w:left="284"/>
        <w:rPr>
          <w:b/>
          <w:bCs/>
        </w:rPr>
      </w:pPr>
      <w:r>
        <w:rPr>
          <w:b/>
          <w:bCs/>
        </w:rPr>
        <w:t>2.5 Waterfall (Air Terjun)</w:t>
      </w:r>
      <w:r w:rsidR="00D15D2E">
        <w:rPr>
          <w:b/>
          <w:bCs/>
        </w:rPr>
        <w:tab/>
      </w:r>
      <w:r w:rsidR="00BF2AE1">
        <w:rPr>
          <w:b/>
          <w:bCs/>
        </w:rPr>
        <w:tab/>
        <w:t>xiii</w:t>
      </w:r>
    </w:p>
    <w:p w14:paraId="320399BB" w14:textId="35BC07F2" w:rsidR="002916B4" w:rsidRDefault="002916B4" w:rsidP="00D15D2E">
      <w:pPr>
        <w:pStyle w:val="ListParagraph"/>
        <w:tabs>
          <w:tab w:val="left" w:leader="dot" w:pos="7371"/>
          <w:tab w:val="right" w:pos="7655"/>
        </w:tabs>
        <w:ind w:left="0"/>
        <w:rPr>
          <w:b/>
          <w:bCs/>
        </w:rPr>
      </w:pPr>
      <w:r>
        <w:rPr>
          <w:b/>
          <w:bCs/>
        </w:rPr>
        <w:t>BAB III PERANCANGAN SISTEM</w:t>
      </w:r>
    </w:p>
    <w:p w14:paraId="7E87AB1A" w14:textId="1C92C9D2" w:rsidR="002916B4" w:rsidRDefault="002916B4" w:rsidP="00D15D2E">
      <w:pPr>
        <w:pStyle w:val="ListParagraph"/>
        <w:tabs>
          <w:tab w:val="left" w:leader="dot" w:pos="7371"/>
          <w:tab w:val="right" w:pos="7655"/>
        </w:tabs>
        <w:ind w:left="284"/>
        <w:rPr>
          <w:b/>
          <w:bCs/>
        </w:rPr>
      </w:pPr>
      <w:r>
        <w:rPr>
          <w:b/>
          <w:bCs/>
        </w:rPr>
        <w:t>3.1 Waktu Dan Tempat Penelitian</w:t>
      </w:r>
      <w:r w:rsidR="00D15D2E">
        <w:rPr>
          <w:b/>
          <w:bCs/>
        </w:rPr>
        <w:tab/>
      </w:r>
      <w:r w:rsidR="0085033E">
        <w:rPr>
          <w:b/>
          <w:bCs/>
        </w:rPr>
        <w:tab/>
        <w:t>xiv</w:t>
      </w:r>
    </w:p>
    <w:p w14:paraId="1696A418" w14:textId="46554B24" w:rsidR="002916B4" w:rsidRDefault="002916B4" w:rsidP="00D15D2E">
      <w:pPr>
        <w:pStyle w:val="ListParagraph"/>
        <w:tabs>
          <w:tab w:val="left" w:leader="dot" w:pos="7371"/>
          <w:tab w:val="right" w:pos="7655"/>
        </w:tabs>
        <w:ind w:left="426"/>
        <w:rPr>
          <w:b/>
          <w:bCs/>
        </w:rPr>
      </w:pPr>
      <w:r>
        <w:rPr>
          <w:b/>
          <w:bCs/>
        </w:rPr>
        <w:t>3.1.1 Waktu Penelitian</w:t>
      </w:r>
      <w:r w:rsidR="00D15D2E">
        <w:rPr>
          <w:b/>
          <w:bCs/>
        </w:rPr>
        <w:tab/>
      </w:r>
      <w:r w:rsidR="00BF2AE1">
        <w:rPr>
          <w:b/>
          <w:bCs/>
        </w:rPr>
        <w:tab/>
      </w:r>
      <w:r w:rsidR="0085033E">
        <w:rPr>
          <w:b/>
          <w:bCs/>
        </w:rPr>
        <w:t>13</w:t>
      </w:r>
    </w:p>
    <w:p w14:paraId="22F0E410" w14:textId="4AC62447" w:rsidR="002916B4" w:rsidRDefault="002916B4" w:rsidP="00D15D2E">
      <w:pPr>
        <w:pStyle w:val="ListParagraph"/>
        <w:tabs>
          <w:tab w:val="left" w:leader="dot" w:pos="7371"/>
          <w:tab w:val="right" w:pos="7655"/>
        </w:tabs>
        <w:ind w:left="426"/>
        <w:rPr>
          <w:b/>
          <w:bCs/>
        </w:rPr>
      </w:pPr>
      <w:r>
        <w:rPr>
          <w:b/>
          <w:bCs/>
        </w:rPr>
        <w:t>3.1.2 Tempat Penelitian</w:t>
      </w:r>
      <w:r w:rsidR="00D15D2E">
        <w:rPr>
          <w:b/>
          <w:bCs/>
        </w:rPr>
        <w:tab/>
      </w:r>
      <w:r w:rsidR="0085033E">
        <w:rPr>
          <w:b/>
          <w:bCs/>
        </w:rPr>
        <w:tab/>
        <w:t>14</w:t>
      </w:r>
    </w:p>
    <w:p w14:paraId="6C5DC614" w14:textId="4A281C9A" w:rsidR="002916B4" w:rsidRDefault="002916B4" w:rsidP="00D15D2E">
      <w:pPr>
        <w:pStyle w:val="ListParagraph"/>
        <w:tabs>
          <w:tab w:val="left" w:leader="dot" w:pos="7371"/>
          <w:tab w:val="right" w:pos="7655"/>
        </w:tabs>
        <w:ind w:left="284"/>
        <w:rPr>
          <w:b/>
          <w:bCs/>
        </w:rPr>
      </w:pPr>
      <w:r>
        <w:rPr>
          <w:b/>
          <w:bCs/>
        </w:rPr>
        <w:t>3.2 Metode Penelitian</w:t>
      </w:r>
      <w:r w:rsidR="00D15D2E">
        <w:rPr>
          <w:b/>
          <w:bCs/>
        </w:rPr>
        <w:tab/>
      </w:r>
      <w:r w:rsidR="0085033E">
        <w:rPr>
          <w:b/>
          <w:bCs/>
        </w:rPr>
        <w:tab/>
        <w:t>xv</w:t>
      </w:r>
    </w:p>
    <w:p w14:paraId="412796AA" w14:textId="042041C2" w:rsidR="002916B4" w:rsidRDefault="002916B4" w:rsidP="00D15D2E">
      <w:pPr>
        <w:pStyle w:val="ListParagraph"/>
        <w:tabs>
          <w:tab w:val="left" w:leader="dot" w:pos="7371"/>
          <w:tab w:val="right" w:pos="7655"/>
        </w:tabs>
        <w:ind w:left="426"/>
        <w:rPr>
          <w:b/>
          <w:bCs/>
        </w:rPr>
      </w:pPr>
      <w:r>
        <w:rPr>
          <w:b/>
          <w:bCs/>
        </w:rPr>
        <w:t>3.2.1 Metode Waterfall (Air Terjun)</w:t>
      </w:r>
      <w:r w:rsidR="00D15D2E">
        <w:rPr>
          <w:b/>
          <w:bCs/>
        </w:rPr>
        <w:tab/>
      </w:r>
      <w:r w:rsidR="0085033E">
        <w:rPr>
          <w:b/>
          <w:bCs/>
        </w:rPr>
        <w:tab/>
        <w:t>15</w:t>
      </w:r>
    </w:p>
    <w:p w14:paraId="52F417B1" w14:textId="3AA6A866" w:rsidR="002916B4" w:rsidRDefault="002916B4" w:rsidP="0085033E">
      <w:pPr>
        <w:pStyle w:val="ListParagraph"/>
        <w:tabs>
          <w:tab w:val="left" w:leader="dot" w:pos="7371"/>
          <w:tab w:val="right" w:pos="7655"/>
        </w:tabs>
        <w:ind w:left="142"/>
        <w:rPr>
          <w:b/>
          <w:bCs/>
        </w:rPr>
      </w:pPr>
      <w:r>
        <w:rPr>
          <w:b/>
          <w:bCs/>
        </w:rPr>
        <w:t>3.3 Teknik Pengumpulan Data</w:t>
      </w:r>
      <w:r w:rsidR="00D15D2E">
        <w:rPr>
          <w:b/>
          <w:bCs/>
        </w:rPr>
        <w:tab/>
      </w:r>
      <w:r w:rsidR="0085033E">
        <w:rPr>
          <w:b/>
          <w:bCs/>
        </w:rPr>
        <w:tab/>
        <w:t>xvi</w:t>
      </w:r>
    </w:p>
    <w:p w14:paraId="27DD5E07" w14:textId="0D250998" w:rsidR="002916B4" w:rsidRDefault="002916B4" w:rsidP="00D15D2E">
      <w:pPr>
        <w:pStyle w:val="ListParagraph"/>
        <w:tabs>
          <w:tab w:val="left" w:leader="dot" w:pos="7371"/>
          <w:tab w:val="right" w:pos="7655"/>
        </w:tabs>
        <w:ind w:left="142"/>
        <w:rPr>
          <w:b/>
          <w:bCs/>
        </w:rPr>
      </w:pPr>
      <w:r>
        <w:rPr>
          <w:b/>
          <w:bCs/>
        </w:rPr>
        <w:t>3.4 Analisa Sistem Berjalan</w:t>
      </w:r>
      <w:r w:rsidR="00D15D2E">
        <w:rPr>
          <w:b/>
          <w:bCs/>
        </w:rPr>
        <w:tab/>
      </w:r>
      <w:r w:rsidR="0085033E">
        <w:rPr>
          <w:b/>
          <w:bCs/>
        </w:rPr>
        <w:t>xvii</w:t>
      </w:r>
      <w:r w:rsidR="0085033E">
        <w:rPr>
          <w:b/>
          <w:bCs/>
        </w:rPr>
        <w:tab/>
      </w:r>
    </w:p>
    <w:p w14:paraId="609CCCCE" w14:textId="1EBA007D" w:rsidR="002916B4" w:rsidRDefault="002916B4" w:rsidP="00D15D2E">
      <w:pPr>
        <w:pStyle w:val="ListParagraph"/>
        <w:tabs>
          <w:tab w:val="left" w:leader="dot" w:pos="7371"/>
          <w:tab w:val="right" w:pos="7655"/>
        </w:tabs>
        <w:ind w:left="142"/>
        <w:rPr>
          <w:b/>
          <w:bCs/>
        </w:rPr>
      </w:pPr>
      <w:r>
        <w:rPr>
          <w:b/>
          <w:bCs/>
        </w:rPr>
        <w:t>3.5 Rancangan Sistem Yang Diusulkan</w:t>
      </w:r>
      <w:r w:rsidR="00D15D2E">
        <w:rPr>
          <w:b/>
          <w:bCs/>
        </w:rPr>
        <w:tab/>
      </w:r>
      <w:r w:rsidR="0085033E">
        <w:rPr>
          <w:b/>
          <w:bCs/>
        </w:rPr>
        <w:tab/>
        <w:t>xviii</w:t>
      </w:r>
    </w:p>
    <w:p w14:paraId="31008B30" w14:textId="16029D95" w:rsidR="00DC0E88" w:rsidRDefault="00DC0E88" w:rsidP="00D15D2E">
      <w:pPr>
        <w:pStyle w:val="ListParagraph"/>
        <w:tabs>
          <w:tab w:val="left" w:leader="dot" w:pos="7371"/>
          <w:tab w:val="right" w:pos="7655"/>
        </w:tabs>
        <w:ind w:left="142"/>
        <w:rPr>
          <w:b/>
          <w:bCs/>
        </w:rPr>
      </w:pPr>
      <w:r>
        <w:rPr>
          <w:b/>
          <w:bCs/>
        </w:rPr>
        <w:t>3.6 Instrumen Penelitian</w:t>
      </w:r>
      <w:r w:rsidR="00D15D2E">
        <w:rPr>
          <w:b/>
          <w:bCs/>
        </w:rPr>
        <w:tab/>
      </w:r>
      <w:r w:rsidR="0085033E">
        <w:rPr>
          <w:b/>
          <w:bCs/>
        </w:rPr>
        <w:tab/>
        <w:t>xix</w:t>
      </w:r>
    </w:p>
    <w:p w14:paraId="7F28AB17" w14:textId="04AF8709" w:rsidR="00DC0E88" w:rsidRDefault="00DC0E88" w:rsidP="00D15D2E">
      <w:pPr>
        <w:pStyle w:val="ListParagraph"/>
        <w:tabs>
          <w:tab w:val="left" w:leader="dot" w:pos="7371"/>
          <w:tab w:val="right" w:pos="7655"/>
        </w:tabs>
        <w:ind w:left="426"/>
        <w:rPr>
          <w:b/>
          <w:bCs/>
        </w:rPr>
      </w:pPr>
      <w:r>
        <w:rPr>
          <w:b/>
          <w:bCs/>
        </w:rPr>
        <w:t>3.6.1 Perangkat Keras (Hardware)</w:t>
      </w:r>
      <w:r w:rsidR="0085033E">
        <w:rPr>
          <w:b/>
          <w:bCs/>
        </w:rPr>
        <w:tab/>
        <w:t>16</w:t>
      </w:r>
    </w:p>
    <w:p w14:paraId="52E1C339" w14:textId="3FBF3ECA" w:rsidR="00DC0E88" w:rsidRPr="002916B4" w:rsidRDefault="00DC0E88" w:rsidP="0085033E">
      <w:pPr>
        <w:pStyle w:val="ListParagraph"/>
        <w:tabs>
          <w:tab w:val="left" w:pos="142"/>
          <w:tab w:val="left" w:leader="dot" w:pos="7371"/>
          <w:tab w:val="right" w:pos="7655"/>
        </w:tabs>
        <w:ind w:left="142"/>
        <w:rPr>
          <w:b/>
          <w:bCs/>
        </w:rPr>
      </w:pPr>
      <w:r>
        <w:rPr>
          <w:b/>
          <w:bCs/>
        </w:rPr>
        <w:t>3.7 Jadwal Penelitian</w:t>
      </w:r>
      <w:r w:rsidR="0085033E">
        <w:rPr>
          <w:b/>
          <w:bCs/>
        </w:rPr>
        <w:tab/>
      </w:r>
      <w:r w:rsidR="0085033E">
        <w:rPr>
          <w:b/>
          <w:bCs/>
        </w:rPr>
        <w:tab/>
        <w:t>xx</w:t>
      </w:r>
    </w:p>
    <w:p w14:paraId="5224DCB3" w14:textId="77777777" w:rsidR="00431D35" w:rsidRDefault="00431D35" w:rsidP="00D11246">
      <w:pPr>
        <w:jc w:val="center"/>
        <w:rPr>
          <w:b/>
          <w:bCs/>
          <w:color w:val="000000" w:themeColor="text1"/>
        </w:rPr>
      </w:pPr>
      <w:r>
        <w:rPr>
          <w:b/>
          <w:bCs/>
          <w:color w:val="000000" w:themeColor="text1"/>
        </w:rPr>
        <w:br w:type="page"/>
      </w:r>
    </w:p>
    <w:p w14:paraId="6B33ACCC" w14:textId="77777777" w:rsidR="00066FAC" w:rsidRPr="00452BDB" w:rsidRDefault="00066FAC" w:rsidP="00066FAC">
      <w:pPr>
        <w:pStyle w:val="Heading1"/>
        <w:ind w:left="0" w:hanging="6"/>
        <w:jc w:val="center"/>
        <w:rPr>
          <w:bCs/>
          <w:color w:val="000000" w:themeColor="text1"/>
        </w:rPr>
      </w:pPr>
    </w:p>
    <w:p w14:paraId="3878EBEC" w14:textId="77777777" w:rsidR="00066FAC" w:rsidRDefault="00066FAC" w:rsidP="00066FAC">
      <w:pPr>
        <w:jc w:val="center"/>
        <w:rPr>
          <w:b/>
          <w:bCs/>
          <w:color w:val="000000" w:themeColor="text1"/>
        </w:rPr>
      </w:pPr>
      <w:r w:rsidRPr="00452BDB">
        <w:rPr>
          <w:b/>
          <w:bCs/>
          <w:color w:val="000000" w:themeColor="text1"/>
        </w:rPr>
        <w:t>PENDAHULUAN</w:t>
      </w:r>
    </w:p>
    <w:p w14:paraId="11FF8019" w14:textId="77777777" w:rsidR="00452BDB" w:rsidRPr="00452BDB" w:rsidRDefault="00452BDB" w:rsidP="00452BDB">
      <w:pPr>
        <w:spacing w:line="240" w:lineRule="auto"/>
        <w:jc w:val="center"/>
        <w:rPr>
          <w:b/>
          <w:bCs/>
          <w:color w:val="000000" w:themeColor="text1"/>
        </w:rPr>
      </w:pPr>
    </w:p>
    <w:p w14:paraId="11E1FDE0" w14:textId="77777777" w:rsidR="00CE011F" w:rsidRDefault="00066FAC" w:rsidP="003E0D6E">
      <w:pPr>
        <w:pStyle w:val="Heading2"/>
        <w:rPr>
          <w:color w:val="000000" w:themeColor="text1"/>
        </w:rPr>
      </w:pPr>
      <w:r w:rsidRPr="00452BDB">
        <w:rPr>
          <w:color w:val="000000" w:themeColor="text1"/>
        </w:rPr>
        <w:t>La</w:t>
      </w:r>
      <w:r w:rsidR="00921A1A" w:rsidRPr="00452BDB">
        <w:rPr>
          <w:color w:val="000000" w:themeColor="text1"/>
        </w:rPr>
        <w:t>tar Belakang</w:t>
      </w:r>
    </w:p>
    <w:p w14:paraId="25D53618" w14:textId="77777777" w:rsidR="003E0D6E" w:rsidRPr="003E0D6E" w:rsidRDefault="003E0D6E" w:rsidP="003E0D6E">
      <w:pPr>
        <w:spacing w:line="240" w:lineRule="auto"/>
      </w:pPr>
    </w:p>
    <w:p w14:paraId="7F8907A3" w14:textId="77777777" w:rsidR="003E0D6E" w:rsidRPr="003E0D6E" w:rsidRDefault="003E0D6E" w:rsidP="003E0D6E">
      <w:pPr>
        <w:ind w:left="567" w:firstLine="567"/>
        <w:jc w:val="both"/>
        <w:rPr>
          <w:color w:val="000000" w:themeColor="text1"/>
        </w:rPr>
      </w:pPr>
      <w:proofErr w:type="gramStart"/>
      <w:r w:rsidRPr="003E0D6E">
        <w:rPr>
          <w:color w:val="000000" w:themeColor="text1"/>
        </w:rPr>
        <w:t>Perkembangan telepon selular (handphone) pada jaman sekarang sudah mengalami kemajuan yang sangat pesat, menjadi suatu hal yang berguna dan penting bagi masyarakat.</w:t>
      </w:r>
      <w:proofErr w:type="gramEnd"/>
      <w:r w:rsidRPr="003E0D6E">
        <w:rPr>
          <w:color w:val="000000" w:themeColor="text1"/>
        </w:rPr>
        <w:t xml:space="preserve"> </w:t>
      </w:r>
      <w:proofErr w:type="gramStart"/>
      <w:r w:rsidRPr="003E0D6E">
        <w:rPr>
          <w:color w:val="000000" w:themeColor="text1"/>
        </w:rPr>
        <w:t>Perkembangan teknologi pada telepon selular sekarang sudah berkembang dengan menggunakan teknologi sistem operasi Android yang memungkinkan penggunaan telepon selular untuk membuat aplikasi berbasis sistem operasi Android yang dapat dijalankan pada telepon selular yang mendukung Android platform.</w:t>
      </w:r>
      <w:proofErr w:type="gramEnd"/>
    </w:p>
    <w:p w14:paraId="46F6FF03" w14:textId="77777777" w:rsidR="00825014" w:rsidRDefault="003E0D6E" w:rsidP="003E0D6E">
      <w:pPr>
        <w:ind w:left="567" w:firstLine="567"/>
        <w:jc w:val="both"/>
        <w:rPr>
          <w:color w:val="000000" w:themeColor="text1"/>
        </w:rPr>
      </w:pPr>
      <w:proofErr w:type="gramStart"/>
      <w:r w:rsidRPr="003E0D6E">
        <w:rPr>
          <w:color w:val="000000" w:themeColor="text1"/>
        </w:rPr>
        <w:t>Untuk menyelesaikan tugas MID (uts) dan Final (UAS) kami diberikan tugas untuk membuat proposal dan aplikasi yang dimana kita menyetor judul aplikasi yang ingin kita rancang dan dibuat.</w:t>
      </w:r>
      <w:proofErr w:type="gramEnd"/>
      <w:r w:rsidRPr="003E0D6E">
        <w:rPr>
          <w:color w:val="000000" w:themeColor="text1"/>
        </w:rPr>
        <w:t xml:space="preserve"> </w:t>
      </w:r>
      <w:proofErr w:type="gramStart"/>
      <w:r w:rsidRPr="003E0D6E">
        <w:rPr>
          <w:color w:val="000000" w:themeColor="text1"/>
        </w:rPr>
        <w:t>Yang nantinya dibuatkan proposal, untuk aplikasinya dirancang di Adobe XD serta dibuat di Android Studio.</w:t>
      </w:r>
      <w:proofErr w:type="gramEnd"/>
    </w:p>
    <w:p w14:paraId="0CA1E73E" w14:textId="77777777" w:rsidR="003E0D6E" w:rsidRPr="006E0523" w:rsidRDefault="003E0D6E" w:rsidP="003E0D6E">
      <w:pPr>
        <w:spacing w:line="240" w:lineRule="auto"/>
        <w:ind w:left="567" w:firstLine="567"/>
        <w:jc w:val="both"/>
        <w:rPr>
          <w:color w:val="000000" w:themeColor="text1"/>
        </w:rPr>
      </w:pPr>
    </w:p>
    <w:p w14:paraId="3A30DE23" w14:textId="77777777" w:rsidR="003E0D6E" w:rsidRPr="003E0D6E" w:rsidRDefault="00921A1A" w:rsidP="003E0D6E">
      <w:pPr>
        <w:pStyle w:val="Heading2"/>
        <w:rPr>
          <w:color w:val="000000" w:themeColor="text1"/>
        </w:rPr>
      </w:pPr>
      <w:r w:rsidRPr="00452BDB">
        <w:rPr>
          <w:color w:val="000000" w:themeColor="text1"/>
        </w:rPr>
        <w:t>Rumusan Masalah</w:t>
      </w:r>
    </w:p>
    <w:p w14:paraId="7FC6A96C" w14:textId="77777777" w:rsidR="003E0D6E" w:rsidRDefault="003E0D6E" w:rsidP="003E0D6E">
      <w:pPr>
        <w:spacing w:line="240" w:lineRule="auto"/>
      </w:pPr>
    </w:p>
    <w:p w14:paraId="035E83BB" w14:textId="77777777" w:rsidR="00452BDB" w:rsidRPr="00452BDB" w:rsidRDefault="003E0D6E" w:rsidP="003E0D6E">
      <w:pPr>
        <w:ind w:left="567" w:firstLine="567"/>
        <w:jc w:val="both"/>
      </w:pPr>
      <w:r w:rsidRPr="003E0D6E">
        <w:t>Bagaimana perancangan dan pembuatan aplikasi input nilai dari sebuah nilai yang kita input ke dalam aplikasinya agar nanti aplikasinya dapat memproses nilai yang kita input hasilnya menjadi nilai huruf dan sebuah keterangan.</w:t>
      </w:r>
      <w:r w:rsidR="00C573EC">
        <w:br w:type="page"/>
      </w:r>
    </w:p>
    <w:p w14:paraId="5BF05B33" w14:textId="77777777" w:rsidR="00C40C7C" w:rsidRPr="003E0D6E" w:rsidRDefault="00921A1A" w:rsidP="003E0D6E">
      <w:pPr>
        <w:pStyle w:val="Heading2"/>
        <w:rPr>
          <w:color w:val="000000" w:themeColor="text1"/>
        </w:rPr>
      </w:pPr>
      <w:r w:rsidRPr="00452BDB">
        <w:rPr>
          <w:color w:val="000000" w:themeColor="text1"/>
        </w:rPr>
        <w:lastRenderedPageBreak/>
        <w:t>Batasan Masalah</w:t>
      </w:r>
    </w:p>
    <w:p w14:paraId="2EE78B32" w14:textId="77777777" w:rsidR="003E0D6E" w:rsidRDefault="003E0D6E" w:rsidP="003E0D6E">
      <w:pPr>
        <w:pStyle w:val="ListParagraph"/>
        <w:spacing w:line="240" w:lineRule="auto"/>
        <w:ind w:left="851"/>
      </w:pPr>
    </w:p>
    <w:p w14:paraId="03D3C493" w14:textId="77777777" w:rsidR="003E0D6E" w:rsidRDefault="003E0D6E" w:rsidP="003E0D6E">
      <w:pPr>
        <w:pStyle w:val="ListParagraph"/>
        <w:ind w:left="567" w:firstLine="567"/>
        <w:jc w:val="both"/>
      </w:pPr>
      <w:r>
        <w:t xml:space="preserve">Dalam perancangan dan pembuatan aplikasi input nilai berbasis android studio mempunyai batasannya terdiri </w:t>
      </w:r>
      <w:proofErr w:type="gramStart"/>
      <w:r>
        <w:t>dari :</w:t>
      </w:r>
      <w:proofErr w:type="gramEnd"/>
    </w:p>
    <w:p w14:paraId="6E28F2D9" w14:textId="77777777" w:rsidR="003E0D6E" w:rsidRDefault="003E0D6E" w:rsidP="000623B4">
      <w:pPr>
        <w:pStyle w:val="ListParagraph"/>
        <w:numPr>
          <w:ilvl w:val="0"/>
          <w:numId w:val="4"/>
        </w:numPr>
        <w:ind w:left="851" w:hanging="283"/>
        <w:jc w:val="both"/>
      </w:pPr>
      <w:r>
        <w:t>Aplikasi ini dibuat secara sederhana</w:t>
      </w:r>
    </w:p>
    <w:p w14:paraId="33F9588F" w14:textId="77777777" w:rsidR="003E0D6E" w:rsidRDefault="003E0D6E" w:rsidP="000623B4">
      <w:pPr>
        <w:pStyle w:val="ListParagraph"/>
        <w:numPr>
          <w:ilvl w:val="0"/>
          <w:numId w:val="4"/>
        </w:numPr>
        <w:ind w:left="851" w:hanging="283"/>
        <w:jc w:val="both"/>
      </w:pPr>
      <w:r>
        <w:t>Aplikasi ini tidak menghitung sebuah nilai</w:t>
      </w:r>
    </w:p>
    <w:p w14:paraId="7FC724CF" w14:textId="77777777" w:rsidR="003E0D6E" w:rsidRDefault="003E0D6E" w:rsidP="000623B4">
      <w:pPr>
        <w:pStyle w:val="ListParagraph"/>
        <w:numPr>
          <w:ilvl w:val="0"/>
          <w:numId w:val="4"/>
        </w:numPr>
        <w:ind w:left="851" w:hanging="283"/>
        <w:jc w:val="both"/>
      </w:pPr>
      <w:r>
        <w:t>Aplikasi ini hanya dapat memproses nilai yang kita input menjadi nilai huruf dan keterangan.</w:t>
      </w:r>
    </w:p>
    <w:p w14:paraId="15DC289D" w14:textId="77777777" w:rsidR="00C40C7C" w:rsidRPr="00452BDB" w:rsidRDefault="00C40C7C" w:rsidP="00C40C7C">
      <w:pPr>
        <w:pStyle w:val="ListParagraph"/>
        <w:spacing w:line="240" w:lineRule="auto"/>
        <w:ind w:left="851"/>
      </w:pPr>
    </w:p>
    <w:p w14:paraId="3A0EDBFD" w14:textId="77777777" w:rsidR="00921A1A" w:rsidRDefault="00921A1A" w:rsidP="00921A1A">
      <w:pPr>
        <w:pStyle w:val="Heading2"/>
        <w:rPr>
          <w:color w:val="000000" w:themeColor="text1"/>
        </w:rPr>
      </w:pPr>
      <w:r w:rsidRPr="00452BDB">
        <w:rPr>
          <w:color w:val="000000" w:themeColor="text1"/>
        </w:rPr>
        <w:t>Tujuan dan Manfaat Penelitian</w:t>
      </w:r>
    </w:p>
    <w:p w14:paraId="671A414A" w14:textId="77777777" w:rsidR="00452BDB" w:rsidRPr="00452BDB" w:rsidRDefault="00452BDB" w:rsidP="00452BDB">
      <w:pPr>
        <w:spacing w:line="240" w:lineRule="auto"/>
      </w:pPr>
    </w:p>
    <w:p w14:paraId="75479F8D" w14:textId="77777777" w:rsidR="00066FAC" w:rsidRDefault="00921A1A" w:rsidP="00900E98">
      <w:pPr>
        <w:pStyle w:val="Heading3"/>
        <w:ind w:left="1276" w:hanging="709"/>
        <w:rPr>
          <w:color w:val="000000" w:themeColor="text1"/>
        </w:rPr>
      </w:pPr>
      <w:r w:rsidRPr="00452BDB">
        <w:rPr>
          <w:color w:val="000000" w:themeColor="text1"/>
        </w:rPr>
        <w:t>Tujuan Penelitian</w:t>
      </w:r>
    </w:p>
    <w:p w14:paraId="57C0E519" w14:textId="77777777" w:rsidR="003E0D6E" w:rsidRPr="003E0D6E" w:rsidRDefault="003E0D6E" w:rsidP="003E0D6E">
      <w:pPr>
        <w:spacing w:line="240" w:lineRule="auto"/>
      </w:pPr>
    </w:p>
    <w:p w14:paraId="1E21DA1C" w14:textId="77777777" w:rsidR="003E0D6E" w:rsidRPr="003E0D6E" w:rsidRDefault="003E0D6E" w:rsidP="003E0D6E">
      <w:pPr>
        <w:tabs>
          <w:tab w:val="left" w:pos="1276"/>
        </w:tabs>
        <w:ind w:left="1276" w:firstLine="567"/>
        <w:jc w:val="both"/>
      </w:pPr>
      <w:r w:rsidRPr="003E0D6E">
        <w:t>Tujuan perancagan dan pembuatan aplikasi ini bertujuan untuk menginput dan melihat hasil nilai dan keterangan dari nilai yang kita input.</w:t>
      </w:r>
    </w:p>
    <w:p w14:paraId="13B9187A" w14:textId="77777777" w:rsidR="002A6ED8" w:rsidRPr="00452BDB" w:rsidRDefault="002A6ED8" w:rsidP="002A6ED8">
      <w:pPr>
        <w:tabs>
          <w:tab w:val="left" w:pos="1276"/>
        </w:tabs>
        <w:spacing w:line="240" w:lineRule="auto"/>
        <w:ind w:left="1276" w:firstLine="567"/>
        <w:jc w:val="both"/>
      </w:pPr>
    </w:p>
    <w:p w14:paraId="3EECAB8E" w14:textId="77777777" w:rsidR="00452BDB" w:rsidRDefault="00921A1A" w:rsidP="00900E98">
      <w:pPr>
        <w:pStyle w:val="Heading3"/>
        <w:ind w:left="1276" w:hanging="709"/>
        <w:rPr>
          <w:color w:val="000000" w:themeColor="text1"/>
        </w:rPr>
      </w:pPr>
      <w:r w:rsidRPr="00452BDB">
        <w:rPr>
          <w:color w:val="000000" w:themeColor="text1"/>
        </w:rPr>
        <w:t>Manfaat Penelitian</w:t>
      </w:r>
    </w:p>
    <w:p w14:paraId="187E3903" w14:textId="77777777" w:rsidR="00043590" w:rsidRDefault="00043590" w:rsidP="00043590">
      <w:pPr>
        <w:ind w:left="1276" w:firstLine="567"/>
      </w:pPr>
      <w:r>
        <w:t xml:space="preserve">Manfaatnya terbagi </w:t>
      </w:r>
      <w:proofErr w:type="gramStart"/>
      <w:r>
        <w:t>menjadi :</w:t>
      </w:r>
      <w:proofErr w:type="gramEnd"/>
    </w:p>
    <w:p w14:paraId="3D5DD413" w14:textId="77777777" w:rsidR="00043590" w:rsidRDefault="00043590" w:rsidP="00D25735">
      <w:pPr>
        <w:pStyle w:val="ListParagraph"/>
        <w:numPr>
          <w:ilvl w:val="0"/>
          <w:numId w:val="2"/>
        </w:numPr>
        <w:ind w:left="1560" w:hanging="284"/>
        <w:jc w:val="both"/>
      </w:pPr>
      <w:r>
        <w:t>Manfaat untuk penulis, menambah ilmu dan pengetahuan tentang perancagan dan pembuatan sebuah aplikasi.</w:t>
      </w:r>
    </w:p>
    <w:p w14:paraId="539DA848" w14:textId="77777777" w:rsidR="00043590" w:rsidRDefault="00043590" w:rsidP="00D25735">
      <w:pPr>
        <w:pStyle w:val="ListParagraph"/>
        <w:numPr>
          <w:ilvl w:val="0"/>
          <w:numId w:val="2"/>
        </w:numPr>
        <w:ind w:left="1560" w:hanging="284"/>
        <w:jc w:val="both"/>
      </w:pPr>
      <w:r>
        <w:t>Manfaat untuk pembaca, dapat dipergunakan sebagai referensi untuk para pembacanya.</w:t>
      </w:r>
    </w:p>
    <w:p w14:paraId="624DA1A7" w14:textId="77777777" w:rsidR="00921A1A" w:rsidRPr="00996D27" w:rsidRDefault="00921A1A" w:rsidP="00D25735">
      <w:pPr>
        <w:pStyle w:val="ListParagraph"/>
        <w:numPr>
          <w:ilvl w:val="0"/>
          <w:numId w:val="2"/>
        </w:numPr>
        <w:ind w:left="1560" w:hanging="294"/>
        <w:jc w:val="both"/>
        <w:rPr>
          <w:color w:val="000000" w:themeColor="text1"/>
        </w:rPr>
      </w:pPr>
      <w:r w:rsidRPr="00996D27">
        <w:rPr>
          <w:color w:val="000000" w:themeColor="text1"/>
        </w:rPr>
        <w:br w:type="page"/>
      </w:r>
    </w:p>
    <w:p w14:paraId="573F7928" w14:textId="77777777" w:rsidR="00921A1A" w:rsidRPr="00452BDB" w:rsidRDefault="00921A1A" w:rsidP="00921A1A">
      <w:pPr>
        <w:pStyle w:val="Heading1"/>
        <w:ind w:left="-57" w:firstLine="0"/>
        <w:jc w:val="center"/>
        <w:rPr>
          <w:color w:val="000000" w:themeColor="text1"/>
        </w:rPr>
      </w:pPr>
    </w:p>
    <w:p w14:paraId="3917C62E" w14:textId="77777777" w:rsidR="00921A1A" w:rsidRDefault="000F162B" w:rsidP="00921A1A">
      <w:pPr>
        <w:jc w:val="center"/>
        <w:rPr>
          <w:b/>
          <w:bCs/>
          <w:color w:val="000000" w:themeColor="text1"/>
        </w:rPr>
      </w:pPr>
      <w:r w:rsidRPr="00452BDB">
        <w:rPr>
          <w:b/>
          <w:bCs/>
          <w:color w:val="000000" w:themeColor="text1"/>
        </w:rPr>
        <w:t>LANDASAN TEORI</w:t>
      </w:r>
    </w:p>
    <w:p w14:paraId="601A9399" w14:textId="77777777" w:rsidR="00452BDB" w:rsidRPr="00452BDB" w:rsidRDefault="00452BDB" w:rsidP="00452BDB">
      <w:pPr>
        <w:spacing w:line="240" w:lineRule="auto"/>
        <w:jc w:val="center"/>
        <w:rPr>
          <w:b/>
          <w:bCs/>
          <w:color w:val="000000" w:themeColor="text1"/>
        </w:rPr>
      </w:pPr>
    </w:p>
    <w:p w14:paraId="769D39F5" w14:textId="77777777" w:rsidR="00921A1A" w:rsidRDefault="000F162B" w:rsidP="000F162B">
      <w:pPr>
        <w:pStyle w:val="Heading2"/>
        <w:rPr>
          <w:color w:val="000000" w:themeColor="text1"/>
        </w:rPr>
      </w:pPr>
      <w:r w:rsidRPr="00452BDB">
        <w:rPr>
          <w:color w:val="000000" w:themeColor="text1"/>
        </w:rPr>
        <w:t>Alat Perancangan Sistem</w:t>
      </w:r>
    </w:p>
    <w:p w14:paraId="08C562FE" w14:textId="77777777" w:rsidR="00452BDB" w:rsidRDefault="00452BDB" w:rsidP="00452BDB">
      <w:pPr>
        <w:spacing w:line="240" w:lineRule="auto"/>
      </w:pPr>
    </w:p>
    <w:p w14:paraId="17736ED6" w14:textId="550D6658" w:rsidR="00E707D6" w:rsidRDefault="007E1AB5" w:rsidP="00E707D6">
      <w:pPr>
        <w:ind w:left="567" w:firstLine="567"/>
        <w:jc w:val="both"/>
      </w:pPr>
      <w:r>
        <w:t xml:space="preserve">Menurut </w:t>
      </w:r>
      <w:r w:rsidR="00112D0A">
        <w:fldChar w:fldCharType="begin" w:fldLock="1"/>
      </w:r>
      <w:r w:rsidR="00425A3A">
        <w:instrText>ADDIN CSL_CITATION {"citationItems":[{"id":"ITEM-1","itemData":{"URL":"http://hidayatullahasmyy.blogspot.com/2016/04/alat-bantu-dalam-perancangan-sistem.html","accessed":{"date-parts":[["2021","11","26"]]},"author":[{"dropping-particle":"","family":"Asmy","given":"Hidayatullah","non-dropping-particle":"","parse-names":false,"suffix":""}],"container-title":"hidayatullahasmyy.blogspot.com","id":"ITEM-1","issued":{"date-parts":[["2016"]]},"title":"Alat Bantu Dalam Perancangan Sistem Informasi","type":"webpage"},"uris":["http://www.mendeley.com/documents/?uuid=8fca3e26-fc6c-4949-ac74-ebd99d31fe3e"]}],"mendeley":{"formattedCitation":"(Asmy, 2016)","manualFormatting":"Asmy, (2016)","plainTextFormattedCitation":"(Asmy, 2016)","previouslyFormattedCitation":"(Asmy, 2016)"},"properties":{"noteIndex":0},"schema":"https://github.com/citation-style-language/schema/raw/master/csl-citation.json"}</w:instrText>
      </w:r>
      <w:r w:rsidR="00112D0A">
        <w:fldChar w:fldCharType="separate"/>
      </w:r>
      <w:r w:rsidRPr="007E1AB5">
        <w:rPr>
          <w:noProof/>
        </w:rPr>
        <w:t xml:space="preserve">Asmy, </w:t>
      </w:r>
      <w:r>
        <w:rPr>
          <w:noProof/>
        </w:rPr>
        <w:t>(</w:t>
      </w:r>
      <w:r w:rsidRPr="007E1AB5">
        <w:rPr>
          <w:noProof/>
        </w:rPr>
        <w:t>2016)</w:t>
      </w:r>
      <w:r w:rsidR="00112D0A">
        <w:fldChar w:fldCharType="end"/>
      </w:r>
      <w:r w:rsidR="00E707D6">
        <w:t>Pada dasarnya alat perancangan sistem informasi terbagi 3 bagian yaitu :</w:t>
      </w:r>
    </w:p>
    <w:p w14:paraId="426FC2F0" w14:textId="77777777" w:rsidR="00E707D6" w:rsidRDefault="00E707D6" w:rsidP="000623B4">
      <w:pPr>
        <w:pStyle w:val="ListParagraph"/>
        <w:numPr>
          <w:ilvl w:val="0"/>
          <w:numId w:val="5"/>
        </w:numPr>
        <w:ind w:left="851" w:hanging="294"/>
        <w:jc w:val="both"/>
      </w:pPr>
      <w:r>
        <w:t>ASI (Aliran Sistem Informasi)</w:t>
      </w:r>
    </w:p>
    <w:p w14:paraId="549637B2" w14:textId="77777777" w:rsidR="00E707D6" w:rsidRDefault="00E707D6" w:rsidP="000623B4">
      <w:pPr>
        <w:pStyle w:val="ListParagraph"/>
        <w:numPr>
          <w:ilvl w:val="0"/>
          <w:numId w:val="5"/>
        </w:numPr>
        <w:ind w:left="851" w:hanging="294"/>
        <w:jc w:val="both"/>
      </w:pPr>
      <w:r>
        <w:t>Context Diagram</w:t>
      </w:r>
    </w:p>
    <w:p w14:paraId="21E37E95" w14:textId="77777777" w:rsidR="000D42F4" w:rsidRDefault="00E707D6" w:rsidP="000623B4">
      <w:pPr>
        <w:pStyle w:val="ListParagraph"/>
        <w:numPr>
          <w:ilvl w:val="0"/>
          <w:numId w:val="5"/>
        </w:numPr>
        <w:ind w:left="851" w:hanging="294"/>
        <w:jc w:val="both"/>
      </w:pPr>
      <w:r>
        <w:t>DFD (Data Flow Diagram)</w:t>
      </w:r>
    </w:p>
    <w:p w14:paraId="2F7BE895" w14:textId="77777777" w:rsidR="00E707D6" w:rsidRDefault="00E707D6" w:rsidP="00E707D6">
      <w:pPr>
        <w:pStyle w:val="ListParagraph"/>
        <w:spacing w:line="240" w:lineRule="auto"/>
        <w:ind w:left="851"/>
        <w:jc w:val="both"/>
      </w:pPr>
    </w:p>
    <w:p w14:paraId="3F96566C" w14:textId="77777777" w:rsidR="00E707D6" w:rsidRDefault="00E707D6" w:rsidP="00E707D6">
      <w:pPr>
        <w:pStyle w:val="Heading3"/>
        <w:ind w:left="1276"/>
        <w:rPr>
          <w:lang w:val="en-ID"/>
        </w:rPr>
      </w:pPr>
      <w:r w:rsidRPr="00E707D6">
        <w:rPr>
          <w:lang w:val="en-ID"/>
        </w:rPr>
        <w:t>Alat Bantu Perancangan Sistem</w:t>
      </w:r>
    </w:p>
    <w:p w14:paraId="057E5337" w14:textId="77777777" w:rsidR="00E707D6" w:rsidRPr="00E707D6" w:rsidRDefault="00E707D6" w:rsidP="00E707D6">
      <w:pPr>
        <w:spacing w:line="240" w:lineRule="auto"/>
        <w:rPr>
          <w:lang w:val="en-ID"/>
        </w:rPr>
      </w:pPr>
    </w:p>
    <w:p w14:paraId="5A4B209F" w14:textId="77777777" w:rsidR="00E707D6" w:rsidRPr="00E707D6" w:rsidRDefault="00E707D6" w:rsidP="00E707D6">
      <w:pPr>
        <w:pStyle w:val="ListParagraph"/>
        <w:ind w:left="1276" w:firstLine="567"/>
        <w:jc w:val="both"/>
        <w:rPr>
          <w:lang w:val="en-ID"/>
        </w:rPr>
      </w:pPr>
      <w:r w:rsidRPr="00E707D6">
        <w:rPr>
          <w:lang w:val="en-ID"/>
        </w:rPr>
        <w:t xml:space="preserve">Alat bantu perancangan sistem terbagi atas 3 bagian, </w:t>
      </w:r>
      <w:proofErr w:type="gramStart"/>
      <w:r w:rsidRPr="00E707D6">
        <w:rPr>
          <w:lang w:val="en-ID"/>
        </w:rPr>
        <w:t>yaitu :</w:t>
      </w:r>
      <w:proofErr w:type="gramEnd"/>
    </w:p>
    <w:p w14:paraId="0F2F6415" w14:textId="77777777" w:rsidR="00E707D6" w:rsidRPr="00E707D6" w:rsidRDefault="00E707D6" w:rsidP="000623B4">
      <w:pPr>
        <w:pStyle w:val="ListParagraph"/>
        <w:numPr>
          <w:ilvl w:val="0"/>
          <w:numId w:val="6"/>
        </w:numPr>
        <w:ind w:left="1560" w:hanging="284"/>
        <w:jc w:val="both"/>
        <w:rPr>
          <w:lang w:val="en-ID"/>
        </w:rPr>
      </w:pPr>
      <w:r w:rsidRPr="00E707D6">
        <w:rPr>
          <w:lang w:val="en-ID"/>
        </w:rPr>
        <w:t>ASI (Aliran Sistem Informasi)</w:t>
      </w:r>
    </w:p>
    <w:p w14:paraId="281F37D2" w14:textId="77777777" w:rsidR="00E707D6" w:rsidRPr="00E707D6" w:rsidRDefault="00E707D6" w:rsidP="000623B4">
      <w:pPr>
        <w:pStyle w:val="ListParagraph"/>
        <w:numPr>
          <w:ilvl w:val="0"/>
          <w:numId w:val="6"/>
        </w:numPr>
        <w:ind w:left="1560" w:hanging="284"/>
        <w:jc w:val="both"/>
        <w:rPr>
          <w:lang w:val="en-ID"/>
        </w:rPr>
      </w:pPr>
      <w:r w:rsidRPr="00E707D6">
        <w:rPr>
          <w:lang w:val="en-ID"/>
        </w:rPr>
        <w:t>Context Diagram</w:t>
      </w:r>
    </w:p>
    <w:p w14:paraId="50AD43FC" w14:textId="77777777" w:rsidR="00E707D6" w:rsidRDefault="00E707D6" w:rsidP="000623B4">
      <w:pPr>
        <w:pStyle w:val="ListParagraph"/>
        <w:numPr>
          <w:ilvl w:val="0"/>
          <w:numId w:val="6"/>
        </w:numPr>
        <w:ind w:left="1560" w:hanging="284"/>
        <w:jc w:val="both"/>
        <w:rPr>
          <w:lang w:val="en-ID"/>
        </w:rPr>
      </w:pPr>
      <w:r w:rsidRPr="00E707D6">
        <w:rPr>
          <w:lang w:val="en-ID"/>
        </w:rPr>
        <w:t>DFD (Data Flow Diagram)</w:t>
      </w:r>
    </w:p>
    <w:p w14:paraId="22160C71" w14:textId="77777777" w:rsidR="00E707D6" w:rsidRPr="00E707D6" w:rsidRDefault="00E707D6" w:rsidP="00E707D6">
      <w:pPr>
        <w:pStyle w:val="ListParagraph"/>
        <w:spacing w:line="240" w:lineRule="auto"/>
        <w:ind w:left="1560"/>
        <w:jc w:val="both"/>
        <w:rPr>
          <w:lang w:val="en-ID"/>
        </w:rPr>
      </w:pPr>
    </w:p>
    <w:p w14:paraId="42E80220" w14:textId="77777777" w:rsidR="00E707D6" w:rsidRPr="00E707D6" w:rsidRDefault="00E707D6" w:rsidP="000623B4">
      <w:pPr>
        <w:pStyle w:val="ListParagraph"/>
        <w:numPr>
          <w:ilvl w:val="0"/>
          <w:numId w:val="7"/>
        </w:numPr>
        <w:ind w:left="1560" w:hanging="284"/>
        <w:jc w:val="both"/>
        <w:rPr>
          <w:lang w:val="en-ID"/>
        </w:rPr>
      </w:pPr>
      <w:r w:rsidRPr="00E707D6">
        <w:rPr>
          <w:b/>
          <w:bCs/>
          <w:lang w:val="en-ID"/>
        </w:rPr>
        <w:t>Aliran Sistem Informasi (ASI)</w:t>
      </w:r>
    </w:p>
    <w:p w14:paraId="59A64C82" w14:textId="77777777" w:rsidR="00E707D6" w:rsidRPr="00E707D6" w:rsidRDefault="00E707D6" w:rsidP="00E707D6">
      <w:pPr>
        <w:pStyle w:val="ListParagraph"/>
        <w:spacing w:line="240" w:lineRule="auto"/>
        <w:ind w:left="1080"/>
        <w:jc w:val="both"/>
        <w:rPr>
          <w:lang w:val="en-ID"/>
        </w:rPr>
      </w:pPr>
    </w:p>
    <w:p w14:paraId="5BD1EA9F" w14:textId="77777777" w:rsidR="00E707D6" w:rsidRDefault="00E707D6" w:rsidP="00E707D6">
      <w:pPr>
        <w:pStyle w:val="ListParagraph"/>
        <w:ind w:left="1560" w:firstLine="567"/>
        <w:jc w:val="both"/>
        <w:rPr>
          <w:lang w:val="en-ID"/>
        </w:rPr>
      </w:pPr>
      <w:proofErr w:type="gramStart"/>
      <w:r w:rsidRPr="00E707D6">
        <w:rPr>
          <w:lang w:val="en-ID"/>
        </w:rPr>
        <w:t>Aliran sistem informasi sangat berguna untuk mengetahui permasalahan yang adda pada suatu sistem.</w:t>
      </w:r>
      <w:proofErr w:type="gramEnd"/>
      <w:r w:rsidRPr="00E707D6">
        <w:rPr>
          <w:lang w:val="en-ID"/>
        </w:rPr>
        <w:t xml:space="preserve"> </w:t>
      </w:r>
      <w:proofErr w:type="gramStart"/>
      <w:r w:rsidRPr="00E707D6">
        <w:rPr>
          <w:lang w:val="en-ID"/>
        </w:rPr>
        <w:t>Dari sini dapat diketahui apakah system informasi tersebut masih layak dipakai atau tidak, masih manual atau komputerisasi.</w:t>
      </w:r>
      <w:proofErr w:type="gramEnd"/>
      <w:r w:rsidRPr="00E707D6">
        <w:rPr>
          <w:lang w:val="en-ID"/>
        </w:rPr>
        <w:t xml:space="preserve"> </w:t>
      </w:r>
      <w:proofErr w:type="gramStart"/>
      <w:r w:rsidRPr="00E707D6">
        <w:rPr>
          <w:lang w:val="en-ID"/>
        </w:rPr>
        <w:t xml:space="preserve">Jika sistem informasinya tidak layak lagi </w:t>
      </w:r>
      <w:r w:rsidRPr="00E707D6">
        <w:rPr>
          <w:lang w:val="en-ID"/>
        </w:rPr>
        <w:lastRenderedPageBreak/>
        <w:t>maka perlu adanya perubahan dalam pengolahan datanya sehingga menghasilkan informasi yang cepat dan akurat serta keputusan yang lebih baik.</w:t>
      </w:r>
      <w:proofErr w:type="gramEnd"/>
    </w:p>
    <w:p w14:paraId="1F22B5F9" w14:textId="77777777" w:rsidR="00E707D6" w:rsidRPr="00E707D6" w:rsidRDefault="00E707D6" w:rsidP="00E707D6">
      <w:pPr>
        <w:pStyle w:val="ListParagraph"/>
        <w:ind w:left="1560" w:firstLine="567"/>
        <w:jc w:val="both"/>
        <w:rPr>
          <w:lang w:val="en-ID"/>
        </w:rPr>
      </w:pPr>
      <w:r w:rsidRPr="00E707D6">
        <w:rPr>
          <w:lang w:val="en-ID"/>
        </w:rPr>
        <w:t>Berikut simbol-simbol Aliran Sistem Informasi (ASI</w:t>
      </w:r>
      <w:proofErr w:type="gramStart"/>
      <w:r w:rsidRPr="00E707D6">
        <w:rPr>
          <w:lang w:val="en-ID"/>
        </w:rPr>
        <w:t>) :</w:t>
      </w:r>
      <w:proofErr w:type="gramEnd"/>
    </w:p>
    <w:p w14:paraId="11ABCDA1" w14:textId="77777777" w:rsidR="00E707D6" w:rsidRPr="00E707D6" w:rsidRDefault="00E707D6" w:rsidP="00E707D6">
      <w:pPr>
        <w:pStyle w:val="ListParagraph"/>
        <w:ind w:left="851"/>
        <w:jc w:val="both"/>
        <w:rPr>
          <w:lang w:val="en-ID"/>
        </w:rPr>
      </w:pPr>
      <w:r w:rsidRPr="00E707D6">
        <w:rPr>
          <w:noProof/>
        </w:rPr>
        <w:drawing>
          <wp:inline distT="0" distB="0" distL="0" distR="0" wp14:anchorId="124614D0" wp14:editId="259934E0">
            <wp:extent cx="3810000" cy="2619375"/>
            <wp:effectExtent l="0" t="0" r="0" b="9525"/>
            <wp:docPr id="2" name="Picture 2">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2619375"/>
                    </a:xfrm>
                    <a:prstGeom prst="rect">
                      <a:avLst/>
                    </a:prstGeom>
                    <a:noFill/>
                    <a:ln>
                      <a:noFill/>
                    </a:ln>
                  </pic:spPr>
                </pic:pic>
              </a:graphicData>
            </a:graphic>
          </wp:inline>
        </w:drawing>
      </w:r>
    </w:p>
    <w:p w14:paraId="06FC4780" w14:textId="77777777" w:rsidR="00E707D6" w:rsidRPr="00E707D6" w:rsidRDefault="00E707D6" w:rsidP="00E707D6">
      <w:pPr>
        <w:pStyle w:val="ListParagraph"/>
        <w:ind w:left="851"/>
        <w:jc w:val="both"/>
        <w:rPr>
          <w:lang w:val="en-ID"/>
        </w:rPr>
      </w:pPr>
    </w:p>
    <w:p w14:paraId="174F9AD9" w14:textId="77777777" w:rsidR="00E707D6" w:rsidRDefault="00E707D6" w:rsidP="000623B4">
      <w:pPr>
        <w:pStyle w:val="ListParagraph"/>
        <w:numPr>
          <w:ilvl w:val="0"/>
          <w:numId w:val="7"/>
        </w:numPr>
        <w:ind w:left="1560" w:hanging="284"/>
        <w:jc w:val="both"/>
        <w:rPr>
          <w:lang w:val="en-ID"/>
        </w:rPr>
      </w:pPr>
      <w:r w:rsidRPr="00E707D6">
        <w:rPr>
          <w:b/>
          <w:bCs/>
          <w:lang w:val="en-ID"/>
        </w:rPr>
        <w:t>Context Diagram</w:t>
      </w:r>
    </w:p>
    <w:p w14:paraId="63F423CA" w14:textId="77777777" w:rsidR="00E707D6" w:rsidRPr="00E707D6" w:rsidRDefault="00E707D6" w:rsidP="00E707D6">
      <w:pPr>
        <w:pStyle w:val="ListParagraph"/>
        <w:spacing w:line="240" w:lineRule="auto"/>
        <w:ind w:left="1560"/>
        <w:jc w:val="both"/>
        <w:rPr>
          <w:lang w:val="en-ID"/>
        </w:rPr>
      </w:pPr>
    </w:p>
    <w:p w14:paraId="280DD5A0" w14:textId="77777777" w:rsidR="00E707D6" w:rsidRDefault="00E707D6" w:rsidP="00E707D6">
      <w:pPr>
        <w:pStyle w:val="ListParagraph"/>
        <w:ind w:left="1560" w:firstLine="567"/>
        <w:jc w:val="both"/>
        <w:rPr>
          <w:lang w:val="en-ID"/>
        </w:rPr>
      </w:pPr>
      <w:r w:rsidRPr="00E707D6">
        <w:rPr>
          <w:lang w:val="en-ID"/>
        </w:rPr>
        <w:t>Context Diagram adalah gambaran umum tentang suatu sistem yang terdapat didalam suatu organisasi yang memperlihatkan batasan (boundary) sistem, adanya interaksi antara eksternal entity</w:t>
      </w:r>
      <w:proofErr w:type="gramStart"/>
      <w:r w:rsidRPr="00E707D6">
        <w:rPr>
          <w:lang w:val="en-ID"/>
        </w:rPr>
        <w:t>  dengan</w:t>
      </w:r>
      <w:proofErr w:type="gramEnd"/>
      <w:r w:rsidRPr="00E707D6">
        <w:rPr>
          <w:lang w:val="en-ID"/>
        </w:rPr>
        <w:t xml:space="preserve"> suatu sistem  dan informasi secara umum mengalir diantara entity dan sistem. Context Diagram merupakan alat </w:t>
      </w:r>
      <w:proofErr w:type="gramStart"/>
      <w:r w:rsidRPr="00E707D6">
        <w:rPr>
          <w:lang w:val="en-ID"/>
        </w:rPr>
        <w:t>bantu</w:t>
      </w:r>
      <w:proofErr w:type="gramEnd"/>
      <w:r w:rsidRPr="00E707D6">
        <w:rPr>
          <w:lang w:val="en-ID"/>
        </w:rPr>
        <w:t xml:space="preserve"> yang digunakan dalam menganalisa sistem yang akan dikembangkan.</w:t>
      </w:r>
    </w:p>
    <w:p w14:paraId="35C91B6A" w14:textId="77777777" w:rsidR="00E707D6" w:rsidRPr="00E707D6" w:rsidRDefault="00E707D6" w:rsidP="00E707D6">
      <w:pPr>
        <w:rPr>
          <w:lang w:val="en-ID"/>
        </w:rPr>
      </w:pPr>
      <w:r>
        <w:rPr>
          <w:lang w:val="en-ID"/>
        </w:rPr>
        <w:br w:type="page"/>
      </w:r>
    </w:p>
    <w:p w14:paraId="7F2D8580" w14:textId="77777777" w:rsidR="00E707D6" w:rsidRPr="00E707D6" w:rsidRDefault="00E707D6" w:rsidP="00E707D6">
      <w:pPr>
        <w:pStyle w:val="ListParagraph"/>
        <w:ind w:left="1560" w:firstLine="567"/>
        <w:jc w:val="both"/>
        <w:rPr>
          <w:lang w:val="en-ID"/>
        </w:rPr>
      </w:pPr>
      <w:r w:rsidRPr="00E707D6">
        <w:rPr>
          <w:lang w:val="en-ID"/>
        </w:rPr>
        <w:lastRenderedPageBreak/>
        <w:t xml:space="preserve">Simbol-simbol yang digunakan di dalam Context Diagram hampir </w:t>
      </w:r>
      <w:proofErr w:type="gramStart"/>
      <w:r w:rsidRPr="00E707D6">
        <w:rPr>
          <w:lang w:val="en-ID"/>
        </w:rPr>
        <w:t>sama</w:t>
      </w:r>
      <w:proofErr w:type="gramEnd"/>
      <w:r w:rsidRPr="00E707D6">
        <w:rPr>
          <w:lang w:val="en-ID"/>
        </w:rPr>
        <w:t xml:space="preserve"> dengan simbol-simbol yang ada pada DFD, hanya saja pada Context Diagram tidak terdapat simbol file.</w:t>
      </w:r>
    </w:p>
    <w:p w14:paraId="10677118" w14:textId="77777777" w:rsidR="00E707D6" w:rsidRPr="00E707D6" w:rsidRDefault="00E707D6" w:rsidP="00E707D6">
      <w:pPr>
        <w:pStyle w:val="ListParagraph"/>
        <w:ind w:left="1560" w:firstLine="567"/>
        <w:jc w:val="both"/>
        <w:rPr>
          <w:lang w:val="en-ID"/>
        </w:rPr>
      </w:pPr>
      <w:r w:rsidRPr="00E707D6">
        <w:rPr>
          <w:lang w:val="en-ID"/>
        </w:rPr>
        <w:t>Berikut simbol-simbol Context Diagram</w:t>
      </w:r>
    </w:p>
    <w:p w14:paraId="6B6A6747" w14:textId="77777777" w:rsidR="00E707D6" w:rsidRPr="00E707D6" w:rsidRDefault="00E707D6" w:rsidP="00E707D6">
      <w:pPr>
        <w:pStyle w:val="ListParagraph"/>
        <w:ind w:left="851"/>
        <w:jc w:val="both"/>
        <w:rPr>
          <w:lang w:val="en-ID"/>
        </w:rPr>
      </w:pPr>
      <w:r w:rsidRPr="00E707D6">
        <w:rPr>
          <w:noProof/>
        </w:rPr>
        <w:drawing>
          <wp:inline distT="0" distB="0" distL="0" distR="0" wp14:anchorId="018E2987" wp14:editId="45DBE3B4">
            <wp:extent cx="3810000" cy="1714500"/>
            <wp:effectExtent l="0" t="0" r="0" b="0"/>
            <wp:docPr id="11" name="Picture 11">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000" cy="1714500"/>
                    </a:xfrm>
                    <a:prstGeom prst="rect">
                      <a:avLst/>
                    </a:prstGeom>
                    <a:noFill/>
                    <a:ln>
                      <a:noFill/>
                    </a:ln>
                  </pic:spPr>
                </pic:pic>
              </a:graphicData>
            </a:graphic>
          </wp:inline>
        </w:drawing>
      </w:r>
    </w:p>
    <w:p w14:paraId="6C090C85" w14:textId="77777777" w:rsidR="00E707D6" w:rsidRPr="00E707D6" w:rsidRDefault="00E707D6" w:rsidP="00E707D6">
      <w:pPr>
        <w:pStyle w:val="ListParagraph"/>
        <w:ind w:left="851"/>
        <w:jc w:val="both"/>
        <w:rPr>
          <w:lang w:val="en-ID"/>
        </w:rPr>
      </w:pPr>
    </w:p>
    <w:p w14:paraId="323242BA" w14:textId="77777777" w:rsidR="00E707D6" w:rsidRPr="00E707D6" w:rsidRDefault="00E707D6" w:rsidP="000623B4">
      <w:pPr>
        <w:pStyle w:val="ListParagraph"/>
        <w:numPr>
          <w:ilvl w:val="0"/>
          <w:numId w:val="7"/>
        </w:numPr>
        <w:ind w:left="1560" w:hanging="284"/>
        <w:jc w:val="both"/>
        <w:rPr>
          <w:lang w:val="en-ID"/>
        </w:rPr>
      </w:pPr>
      <w:r w:rsidRPr="00E707D6">
        <w:rPr>
          <w:b/>
          <w:bCs/>
          <w:lang w:val="en-ID"/>
        </w:rPr>
        <w:t>Data Flow Diagram (DFD)</w:t>
      </w:r>
    </w:p>
    <w:p w14:paraId="4D36AF83" w14:textId="77777777" w:rsidR="00E707D6" w:rsidRPr="00E707D6" w:rsidRDefault="00E707D6" w:rsidP="00E707D6">
      <w:pPr>
        <w:pStyle w:val="ListParagraph"/>
        <w:spacing w:line="240" w:lineRule="auto"/>
        <w:ind w:left="1560"/>
        <w:jc w:val="both"/>
        <w:rPr>
          <w:lang w:val="en-ID"/>
        </w:rPr>
      </w:pPr>
    </w:p>
    <w:p w14:paraId="45F81B8B" w14:textId="77777777" w:rsidR="00E707D6" w:rsidRDefault="00E707D6" w:rsidP="00E707D6">
      <w:pPr>
        <w:pStyle w:val="ListParagraph"/>
        <w:ind w:left="1560" w:firstLine="567"/>
        <w:jc w:val="both"/>
        <w:rPr>
          <w:lang w:val="en-ID"/>
        </w:rPr>
      </w:pPr>
      <w:r w:rsidRPr="00E707D6">
        <w:rPr>
          <w:lang w:val="en-ID"/>
        </w:rPr>
        <w:t xml:space="preserve">DFD merupakan ganbaran sistem secara logika yang tidak tergantung pada perangkat keras, lunak, struktur data dan organisasi file. Keuntungan dari DFD adalah untuk memudahkan pemakai yang kurang menguasai bidang komputer untuk mengerti system yang </w:t>
      </w:r>
      <w:proofErr w:type="gramStart"/>
      <w:r w:rsidRPr="00E707D6">
        <w:rPr>
          <w:lang w:val="en-ID"/>
        </w:rPr>
        <w:t>akan</w:t>
      </w:r>
      <w:proofErr w:type="gramEnd"/>
      <w:r w:rsidRPr="00E707D6">
        <w:rPr>
          <w:lang w:val="en-ID"/>
        </w:rPr>
        <w:t xml:space="preserve"> dikerjakan atau dikembangkan.</w:t>
      </w:r>
    </w:p>
    <w:p w14:paraId="5A456D00" w14:textId="1ECEA3D4" w:rsidR="00E707D6" w:rsidRPr="00E707D6" w:rsidRDefault="00E707D6" w:rsidP="00E707D6">
      <w:pPr>
        <w:rPr>
          <w:lang w:val="en-ID"/>
        </w:rPr>
      </w:pPr>
      <w:r>
        <w:rPr>
          <w:lang w:val="en-ID"/>
        </w:rPr>
        <w:br w:type="page"/>
      </w:r>
      <w:r w:rsidR="00251887">
        <w:rPr>
          <w:lang w:val="en-ID"/>
        </w:rPr>
        <w:lastRenderedPageBreak/>
        <w:t xml:space="preserve"> </w:t>
      </w:r>
    </w:p>
    <w:p w14:paraId="34737A1C" w14:textId="77777777" w:rsidR="00E707D6" w:rsidRPr="00E707D6" w:rsidRDefault="00E707D6" w:rsidP="00E707D6">
      <w:pPr>
        <w:pStyle w:val="ListParagraph"/>
        <w:ind w:left="1560" w:firstLine="567"/>
        <w:jc w:val="both"/>
        <w:rPr>
          <w:lang w:val="en-ID"/>
        </w:rPr>
      </w:pPr>
      <w:r w:rsidRPr="00E707D6">
        <w:rPr>
          <w:lang w:val="en-ID"/>
        </w:rPr>
        <w:t>Berikut simbol-simbol dari Data Flow Diagram (DFD</w:t>
      </w:r>
      <w:proofErr w:type="gramStart"/>
      <w:r w:rsidRPr="00E707D6">
        <w:rPr>
          <w:lang w:val="en-ID"/>
        </w:rPr>
        <w:t>) :</w:t>
      </w:r>
      <w:proofErr w:type="gramEnd"/>
    </w:p>
    <w:p w14:paraId="4D20473B" w14:textId="77777777" w:rsidR="00E707D6" w:rsidRPr="00E707D6" w:rsidRDefault="00E707D6" w:rsidP="00E707D6">
      <w:pPr>
        <w:pStyle w:val="ListParagraph"/>
        <w:ind w:left="851"/>
        <w:jc w:val="both"/>
        <w:rPr>
          <w:lang w:val="en-ID"/>
        </w:rPr>
      </w:pPr>
      <w:r w:rsidRPr="00E707D6">
        <w:rPr>
          <w:noProof/>
        </w:rPr>
        <w:drawing>
          <wp:inline distT="0" distB="0" distL="0" distR="0" wp14:anchorId="1FBB4B0F" wp14:editId="6F3B3525">
            <wp:extent cx="3810000" cy="1685925"/>
            <wp:effectExtent l="0" t="0" r="0" b="9525"/>
            <wp:docPr id="10" name="Picture 1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0000" cy="1685925"/>
                    </a:xfrm>
                    <a:prstGeom prst="rect">
                      <a:avLst/>
                    </a:prstGeom>
                    <a:noFill/>
                    <a:ln>
                      <a:noFill/>
                    </a:ln>
                  </pic:spPr>
                </pic:pic>
              </a:graphicData>
            </a:graphic>
          </wp:inline>
        </w:drawing>
      </w:r>
    </w:p>
    <w:p w14:paraId="6A599213" w14:textId="77777777" w:rsidR="00E707D6" w:rsidRPr="00E707D6" w:rsidRDefault="00E707D6" w:rsidP="00E707D6">
      <w:pPr>
        <w:pStyle w:val="ListParagraph"/>
        <w:ind w:left="851"/>
        <w:jc w:val="both"/>
        <w:rPr>
          <w:lang w:val="en-ID"/>
        </w:rPr>
      </w:pPr>
    </w:p>
    <w:p w14:paraId="0945D579" w14:textId="1C9F2D9E" w:rsidR="00E707D6" w:rsidRDefault="00E707D6" w:rsidP="000623B4">
      <w:pPr>
        <w:pStyle w:val="ListParagraph"/>
        <w:numPr>
          <w:ilvl w:val="0"/>
          <w:numId w:val="7"/>
        </w:numPr>
        <w:ind w:left="1560" w:hanging="284"/>
        <w:jc w:val="both"/>
        <w:rPr>
          <w:lang w:val="en-ID"/>
        </w:rPr>
      </w:pPr>
      <w:r w:rsidRPr="00E707D6">
        <w:rPr>
          <w:b/>
          <w:bCs/>
          <w:lang w:val="en-ID"/>
        </w:rPr>
        <w:t>Aturan dalam pembuatan DFD</w:t>
      </w:r>
    </w:p>
    <w:p w14:paraId="571B2C04" w14:textId="77777777" w:rsidR="00E707D6" w:rsidRPr="00E707D6" w:rsidRDefault="00E707D6" w:rsidP="00E707D6">
      <w:pPr>
        <w:pStyle w:val="ListParagraph"/>
        <w:spacing w:line="240" w:lineRule="auto"/>
        <w:ind w:left="1560"/>
        <w:jc w:val="both"/>
        <w:rPr>
          <w:lang w:val="en-ID"/>
        </w:rPr>
      </w:pPr>
    </w:p>
    <w:p w14:paraId="487483F9" w14:textId="77777777" w:rsidR="00E707D6" w:rsidRPr="00E707D6" w:rsidRDefault="00E707D6" w:rsidP="000623B4">
      <w:pPr>
        <w:pStyle w:val="ListParagraph"/>
        <w:numPr>
          <w:ilvl w:val="0"/>
          <w:numId w:val="8"/>
        </w:numPr>
        <w:ind w:left="1701" w:hanging="229"/>
        <w:jc w:val="both"/>
        <w:rPr>
          <w:lang w:val="en-ID"/>
        </w:rPr>
      </w:pPr>
      <w:r w:rsidRPr="00E707D6">
        <w:rPr>
          <w:lang w:val="en-ID"/>
        </w:rPr>
        <w:t>Tidak boleh menghubungkan external entity ke external entity secara langsung.</w:t>
      </w:r>
    </w:p>
    <w:p w14:paraId="38F7BE3A" w14:textId="77777777" w:rsidR="00E707D6" w:rsidRPr="00E707D6" w:rsidRDefault="00E707D6" w:rsidP="000623B4">
      <w:pPr>
        <w:pStyle w:val="ListParagraph"/>
        <w:numPr>
          <w:ilvl w:val="0"/>
          <w:numId w:val="8"/>
        </w:numPr>
        <w:ind w:left="1701" w:hanging="229"/>
        <w:jc w:val="both"/>
        <w:rPr>
          <w:lang w:val="en-ID"/>
        </w:rPr>
      </w:pPr>
      <w:r w:rsidRPr="00E707D6">
        <w:rPr>
          <w:lang w:val="en-ID"/>
        </w:rPr>
        <w:t>Tidak boleh menghubungkan data storage ke data storage lainnya secara langsung.</w:t>
      </w:r>
    </w:p>
    <w:p w14:paraId="13497796" w14:textId="77777777" w:rsidR="00E707D6" w:rsidRPr="00E707D6" w:rsidRDefault="00E707D6" w:rsidP="000623B4">
      <w:pPr>
        <w:pStyle w:val="ListParagraph"/>
        <w:numPr>
          <w:ilvl w:val="0"/>
          <w:numId w:val="8"/>
        </w:numPr>
        <w:ind w:left="1701" w:hanging="229"/>
        <w:jc w:val="both"/>
        <w:rPr>
          <w:lang w:val="en-ID"/>
        </w:rPr>
      </w:pPr>
      <w:r w:rsidRPr="00E707D6">
        <w:rPr>
          <w:lang w:val="en-ID"/>
        </w:rPr>
        <w:t>Tidak boleh menghubungkan data storage dengan external entity secara lansung.</w:t>
      </w:r>
    </w:p>
    <w:p w14:paraId="047D7808" w14:textId="77777777" w:rsidR="00E707D6" w:rsidRPr="00E707D6" w:rsidRDefault="00E707D6" w:rsidP="000623B4">
      <w:pPr>
        <w:pStyle w:val="ListParagraph"/>
        <w:numPr>
          <w:ilvl w:val="0"/>
          <w:numId w:val="8"/>
        </w:numPr>
        <w:ind w:left="1701" w:hanging="229"/>
        <w:jc w:val="both"/>
        <w:rPr>
          <w:lang w:val="en-ID"/>
        </w:rPr>
      </w:pPr>
      <w:r w:rsidRPr="00E707D6">
        <w:rPr>
          <w:lang w:val="en-ID"/>
        </w:rPr>
        <w:t>Pada setiap proses harus ada data flow masuk dan keluar dan sebaliknya.</w:t>
      </w:r>
    </w:p>
    <w:p w14:paraId="5C7289C5" w14:textId="77777777" w:rsidR="00E707D6" w:rsidRPr="00E707D6" w:rsidRDefault="00E707D6" w:rsidP="000623B4">
      <w:pPr>
        <w:pStyle w:val="ListParagraph"/>
        <w:numPr>
          <w:ilvl w:val="0"/>
          <w:numId w:val="8"/>
        </w:numPr>
        <w:ind w:left="1701" w:hanging="229"/>
        <w:jc w:val="both"/>
        <w:rPr>
          <w:lang w:val="en-ID"/>
        </w:rPr>
      </w:pPr>
      <w:r w:rsidRPr="00E707D6">
        <w:rPr>
          <w:lang w:val="en-ID"/>
        </w:rPr>
        <w:t>Tidak boleh ada proses dari arus data tidak memiliki nama (nama harus ada)</w:t>
      </w:r>
    </w:p>
    <w:p w14:paraId="311C339E" w14:textId="77777777" w:rsidR="00E707D6" w:rsidRDefault="00E707D6" w:rsidP="000623B4">
      <w:pPr>
        <w:pStyle w:val="ListParagraph"/>
        <w:numPr>
          <w:ilvl w:val="0"/>
          <w:numId w:val="8"/>
        </w:numPr>
        <w:ind w:left="1701" w:hanging="229"/>
        <w:jc w:val="both"/>
        <w:rPr>
          <w:lang w:val="en-ID"/>
        </w:rPr>
      </w:pPr>
      <w:r w:rsidRPr="00E707D6">
        <w:rPr>
          <w:lang w:val="en-ID"/>
        </w:rPr>
        <w:t>Tidak boleh ada proses yang tidak memiliki nomor.</w:t>
      </w:r>
    </w:p>
    <w:p w14:paraId="21F50134" w14:textId="77777777" w:rsidR="00E707D6" w:rsidRPr="00E707D6" w:rsidRDefault="00E707D6" w:rsidP="00E707D6">
      <w:pPr>
        <w:rPr>
          <w:lang w:val="en-ID"/>
        </w:rPr>
      </w:pPr>
      <w:r>
        <w:rPr>
          <w:lang w:val="en-ID"/>
        </w:rPr>
        <w:br w:type="page"/>
      </w:r>
    </w:p>
    <w:p w14:paraId="4F3BE256" w14:textId="77777777" w:rsidR="00E707D6" w:rsidRPr="00781857" w:rsidRDefault="00E707D6" w:rsidP="000623B4">
      <w:pPr>
        <w:pStyle w:val="ListParagraph"/>
        <w:numPr>
          <w:ilvl w:val="0"/>
          <w:numId w:val="7"/>
        </w:numPr>
        <w:ind w:left="1560" w:hanging="284"/>
        <w:jc w:val="both"/>
        <w:rPr>
          <w:lang w:val="en-ID"/>
        </w:rPr>
      </w:pPr>
      <w:r w:rsidRPr="00E707D6">
        <w:rPr>
          <w:b/>
          <w:bCs/>
          <w:lang w:val="en-ID"/>
        </w:rPr>
        <w:lastRenderedPageBreak/>
        <w:t>Metode pembuatan DFD</w:t>
      </w:r>
    </w:p>
    <w:p w14:paraId="4766CACB" w14:textId="77777777" w:rsidR="00781857" w:rsidRPr="00E707D6" w:rsidRDefault="00781857" w:rsidP="00781857">
      <w:pPr>
        <w:pStyle w:val="ListParagraph"/>
        <w:spacing w:line="240" w:lineRule="auto"/>
        <w:ind w:left="1560"/>
        <w:jc w:val="both"/>
        <w:rPr>
          <w:lang w:val="en-ID"/>
        </w:rPr>
      </w:pPr>
    </w:p>
    <w:p w14:paraId="4D7EA782" w14:textId="77777777" w:rsidR="00E707D6" w:rsidRPr="00E707D6" w:rsidRDefault="00E707D6" w:rsidP="000623B4">
      <w:pPr>
        <w:pStyle w:val="ListParagraph"/>
        <w:numPr>
          <w:ilvl w:val="0"/>
          <w:numId w:val="9"/>
        </w:numPr>
        <w:ind w:left="1843" w:hanging="283"/>
        <w:jc w:val="both"/>
        <w:rPr>
          <w:lang w:val="en-ID"/>
        </w:rPr>
      </w:pPr>
      <w:r w:rsidRPr="00E707D6">
        <w:rPr>
          <w:lang w:val="en-ID"/>
        </w:rPr>
        <w:t>Mulai dari yang umum sampai yang detail</w:t>
      </w:r>
    </w:p>
    <w:p w14:paraId="0EED174C" w14:textId="77777777" w:rsidR="00E707D6" w:rsidRPr="00E707D6" w:rsidRDefault="00E707D6" w:rsidP="000623B4">
      <w:pPr>
        <w:pStyle w:val="ListParagraph"/>
        <w:numPr>
          <w:ilvl w:val="0"/>
          <w:numId w:val="9"/>
        </w:numPr>
        <w:ind w:left="1843" w:hanging="283"/>
        <w:jc w:val="both"/>
        <w:rPr>
          <w:lang w:val="en-ID"/>
        </w:rPr>
      </w:pPr>
      <w:r w:rsidRPr="00E707D6">
        <w:rPr>
          <w:lang w:val="en-ID"/>
        </w:rPr>
        <w:t>Jabarkan setiap proses</w:t>
      </w:r>
    </w:p>
    <w:p w14:paraId="38A375C2" w14:textId="77777777" w:rsidR="00E707D6" w:rsidRPr="00E707D6" w:rsidRDefault="00E707D6" w:rsidP="000623B4">
      <w:pPr>
        <w:pStyle w:val="ListParagraph"/>
        <w:numPr>
          <w:ilvl w:val="0"/>
          <w:numId w:val="9"/>
        </w:numPr>
        <w:ind w:left="1843" w:hanging="283"/>
        <w:jc w:val="both"/>
        <w:rPr>
          <w:lang w:val="en-ID"/>
        </w:rPr>
      </w:pPr>
      <w:r w:rsidRPr="00E707D6">
        <w:rPr>
          <w:lang w:val="en-ID"/>
        </w:rPr>
        <w:t>Pelihara konsistensi antar proses</w:t>
      </w:r>
    </w:p>
    <w:p w14:paraId="71E96153" w14:textId="77777777" w:rsidR="00E707D6" w:rsidRPr="00E707D6" w:rsidRDefault="00E707D6" w:rsidP="000623B4">
      <w:pPr>
        <w:pStyle w:val="ListParagraph"/>
        <w:numPr>
          <w:ilvl w:val="0"/>
          <w:numId w:val="9"/>
        </w:numPr>
        <w:ind w:left="1843" w:hanging="283"/>
        <w:jc w:val="both"/>
        <w:rPr>
          <w:lang w:val="en-ID"/>
        </w:rPr>
      </w:pPr>
      <w:r w:rsidRPr="00E707D6">
        <w:rPr>
          <w:lang w:val="en-ID"/>
        </w:rPr>
        <w:t>Berikan label nama yang bermakna untuk ke empat simbol tersebut</w:t>
      </w:r>
    </w:p>
    <w:p w14:paraId="2147A2CB" w14:textId="77777777" w:rsidR="00E707D6" w:rsidRDefault="00E707D6" w:rsidP="000623B4">
      <w:pPr>
        <w:pStyle w:val="ListParagraph"/>
        <w:numPr>
          <w:ilvl w:val="0"/>
          <w:numId w:val="9"/>
        </w:numPr>
        <w:ind w:left="1843" w:hanging="283"/>
        <w:jc w:val="both"/>
        <w:rPr>
          <w:lang w:val="en-ID"/>
        </w:rPr>
      </w:pPr>
      <w:r w:rsidRPr="00E707D6">
        <w:rPr>
          <w:lang w:val="en-ID"/>
        </w:rPr>
        <w:t>Menjaga konsistensi dengan model lainnya.</w:t>
      </w:r>
    </w:p>
    <w:p w14:paraId="543D001D" w14:textId="77777777" w:rsidR="00781857" w:rsidRPr="00E707D6" w:rsidRDefault="00781857" w:rsidP="00781857">
      <w:pPr>
        <w:pStyle w:val="ListParagraph"/>
        <w:spacing w:line="240" w:lineRule="auto"/>
        <w:ind w:left="1843"/>
        <w:jc w:val="both"/>
        <w:rPr>
          <w:lang w:val="en-ID"/>
        </w:rPr>
      </w:pPr>
    </w:p>
    <w:p w14:paraId="433A457B" w14:textId="77777777" w:rsidR="00E707D6" w:rsidRPr="00781857" w:rsidRDefault="00E707D6" w:rsidP="000623B4">
      <w:pPr>
        <w:pStyle w:val="ListParagraph"/>
        <w:numPr>
          <w:ilvl w:val="0"/>
          <w:numId w:val="7"/>
        </w:numPr>
        <w:ind w:left="1560" w:hanging="284"/>
        <w:jc w:val="both"/>
        <w:rPr>
          <w:lang w:val="en-ID"/>
        </w:rPr>
      </w:pPr>
      <w:r w:rsidRPr="00E707D6">
        <w:rPr>
          <w:b/>
          <w:bCs/>
          <w:lang w:val="en-ID"/>
        </w:rPr>
        <w:t>Tahapan Pembuatan DFD</w:t>
      </w:r>
    </w:p>
    <w:p w14:paraId="2D885D92" w14:textId="77777777" w:rsidR="00781857" w:rsidRPr="00E707D6" w:rsidRDefault="00781857" w:rsidP="00781857">
      <w:pPr>
        <w:pStyle w:val="ListParagraph"/>
        <w:spacing w:line="240" w:lineRule="auto"/>
        <w:ind w:left="1560"/>
        <w:jc w:val="both"/>
        <w:rPr>
          <w:lang w:val="en-ID"/>
        </w:rPr>
      </w:pPr>
    </w:p>
    <w:p w14:paraId="637A745E" w14:textId="77777777" w:rsidR="00E707D6" w:rsidRPr="00E707D6" w:rsidRDefault="00E707D6" w:rsidP="000623B4">
      <w:pPr>
        <w:pStyle w:val="ListParagraph"/>
        <w:numPr>
          <w:ilvl w:val="0"/>
          <w:numId w:val="10"/>
        </w:numPr>
        <w:ind w:left="1843" w:hanging="284"/>
        <w:jc w:val="both"/>
        <w:rPr>
          <w:lang w:val="en-ID"/>
        </w:rPr>
      </w:pPr>
      <w:r w:rsidRPr="00E707D6">
        <w:rPr>
          <w:lang w:val="en-ID"/>
        </w:rPr>
        <w:t>Buat Context Diagram (Top Level Diagram)</w:t>
      </w:r>
    </w:p>
    <w:p w14:paraId="6BCF1B2E" w14:textId="77777777" w:rsidR="00E707D6" w:rsidRPr="00E707D6" w:rsidRDefault="00E707D6" w:rsidP="000623B4">
      <w:pPr>
        <w:pStyle w:val="ListParagraph"/>
        <w:numPr>
          <w:ilvl w:val="0"/>
          <w:numId w:val="10"/>
        </w:numPr>
        <w:ind w:left="1843" w:hanging="284"/>
        <w:jc w:val="both"/>
        <w:rPr>
          <w:lang w:val="en-ID"/>
        </w:rPr>
      </w:pPr>
      <w:r w:rsidRPr="00E707D6">
        <w:rPr>
          <w:lang w:val="en-ID"/>
        </w:rPr>
        <w:t>Buat diagram level 0</w:t>
      </w:r>
    </w:p>
    <w:p w14:paraId="0352962C" w14:textId="77777777" w:rsidR="00E707D6" w:rsidRPr="00E707D6" w:rsidRDefault="00E707D6" w:rsidP="000623B4">
      <w:pPr>
        <w:pStyle w:val="ListParagraph"/>
        <w:numPr>
          <w:ilvl w:val="0"/>
          <w:numId w:val="10"/>
        </w:numPr>
        <w:ind w:left="1843" w:hanging="284"/>
        <w:jc w:val="both"/>
        <w:rPr>
          <w:lang w:val="en-ID"/>
        </w:rPr>
      </w:pPr>
      <w:r w:rsidRPr="00E707D6">
        <w:rPr>
          <w:lang w:val="en-ID"/>
        </w:rPr>
        <w:t>Buat diagram level1 (diagram detail)</w:t>
      </w:r>
    </w:p>
    <w:p w14:paraId="4B011AC0" w14:textId="64371A07" w:rsidR="00E707D6" w:rsidRDefault="00E707D6" w:rsidP="00E22ECE">
      <w:pPr>
        <w:pStyle w:val="ListParagraph"/>
        <w:ind w:left="1560" w:firstLine="567"/>
        <w:jc w:val="both"/>
        <w:rPr>
          <w:lang w:val="en-ID"/>
        </w:rPr>
      </w:pPr>
      <w:proofErr w:type="gramStart"/>
      <w:r w:rsidRPr="00E707D6">
        <w:rPr>
          <w:lang w:val="en-ID"/>
        </w:rPr>
        <w:t>Diagram ini digunakan untuk menjelaskan tahapan-tahapan proses dari diagram level 0.</w:t>
      </w:r>
      <w:proofErr w:type="gramEnd"/>
    </w:p>
    <w:p w14:paraId="30EE6E1D" w14:textId="77777777" w:rsidR="00E22ECE" w:rsidRDefault="00E22ECE" w:rsidP="00E22ECE">
      <w:pPr>
        <w:pStyle w:val="ListParagraph"/>
        <w:spacing w:line="240" w:lineRule="auto"/>
        <w:ind w:left="1560" w:firstLine="567"/>
        <w:jc w:val="both"/>
        <w:rPr>
          <w:lang w:val="en-ID"/>
        </w:rPr>
      </w:pPr>
    </w:p>
    <w:p w14:paraId="046C1976" w14:textId="1A29957A" w:rsidR="00E707D6" w:rsidRDefault="00E707D6" w:rsidP="000623B4">
      <w:pPr>
        <w:pStyle w:val="ListParagraph"/>
        <w:numPr>
          <w:ilvl w:val="0"/>
          <w:numId w:val="7"/>
        </w:numPr>
        <w:ind w:left="1560" w:hanging="284"/>
        <w:jc w:val="both"/>
        <w:rPr>
          <w:lang w:val="en-ID"/>
        </w:rPr>
      </w:pPr>
      <w:r w:rsidRPr="00E707D6">
        <w:rPr>
          <w:b/>
          <w:bCs/>
          <w:lang w:val="en-ID"/>
        </w:rPr>
        <w:t>Cara pembuatan DFD</w:t>
      </w:r>
    </w:p>
    <w:p w14:paraId="421971F3" w14:textId="77777777" w:rsidR="00781857" w:rsidRPr="00E707D6" w:rsidRDefault="00781857" w:rsidP="00781857">
      <w:pPr>
        <w:pStyle w:val="ListParagraph"/>
        <w:spacing w:line="240" w:lineRule="auto"/>
        <w:ind w:left="1560"/>
        <w:jc w:val="both"/>
        <w:rPr>
          <w:lang w:val="en-ID"/>
        </w:rPr>
      </w:pPr>
    </w:p>
    <w:p w14:paraId="653545F3" w14:textId="77777777" w:rsidR="00E707D6" w:rsidRPr="00E96151" w:rsidRDefault="00E707D6" w:rsidP="000623B4">
      <w:pPr>
        <w:pStyle w:val="ListParagraph"/>
        <w:numPr>
          <w:ilvl w:val="0"/>
          <w:numId w:val="11"/>
        </w:numPr>
        <w:ind w:left="1843" w:hanging="283"/>
        <w:jc w:val="both"/>
        <w:rPr>
          <w:lang w:val="en-ID"/>
        </w:rPr>
      </w:pPr>
      <w:r w:rsidRPr="00E96151">
        <w:rPr>
          <w:lang w:val="en-ID"/>
        </w:rPr>
        <w:t>Identifikasi semua external entity dalam sistem</w:t>
      </w:r>
    </w:p>
    <w:p w14:paraId="47C970D7" w14:textId="77777777" w:rsidR="00E707D6" w:rsidRPr="00E96151" w:rsidRDefault="00E707D6" w:rsidP="000623B4">
      <w:pPr>
        <w:pStyle w:val="ListParagraph"/>
        <w:numPr>
          <w:ilvl w:val="0"/>
          <w:numId w:val="11"/>
        </w:numPr>
        <w:ind w:left="1843" w:hanging="283"/>
        <w:jc w:val="both"/>
        <w:rPr>
          <w:lang w:val="en-ID"/>
        </w:rPr>
      </w:pPr>
      <w:r w:rsidRPr="00E96151">
        <w:rPr>
          <w:lang w:val="en-ID"/>
        </w:rPr>
        <w:t>Identifikasi semua input dan ouput yang terlibatdengan external entity.</w:t>
      </w:r>
    </w:p>
    <w:p w14:paraId="15FAC1B9" w14:textId="77777777" w:rsidR="00E96151" w:rsidRDefault="00E707D6" w:rsidP="000623B4">
      <w:pPr>
        <w:pStyle w:val="ListParagraph"/>
        <w:numPr>
          <w:ilvl w:val="0"/>
          <w:numId w:val="11"/>
        </w:numPr>
        <w:ind w:left="1843" w:hanging="283"/>
        <w:jc w:val="both"/>
        <w:rPr>
          <w:lang w:val="en-ID"/>
        </w:rPr>
      </w:pPr>
      <w:r w:rsidRPr="00E96151">
        <w:rPr>
          <w:lang w:val="en-ID"/>
        </w:rPr>
        <w:t>Urutan pengambaran dimulai dari context diagram, diagram level 0, diagram level1.</w:t>
      </w:r>
    </w:p>
    <w:p w14:paraId="4FE692F9" w14:textId="77777777" w:rsidR="00E96151" w:rsidRDefault="00E96151">
      <w:pPr>
        <w:rPr>
          <w:lang w:val="en-ID"/>
        </w:rPr>
      </w:pPr>
      <w:r>
        <w:rPr>
          <w:lang w:val="en-ID"/>
        </w:rPr>
        <w:br w:type="page"/>
      </w:r>
    </w:p>
    <w:p w14:paraId="5BA14035" w14:textId="77777777" w:rsidR="00AE2753" w:rsidRDefault="00AE2753" w:rsidP="00AE2753">
      <w:pPr>
        <w:pStyle w:val="Heading3"/>
        <w:ind w:left="1276"/>
        <w:rPr>
          <w:lang w:val="en-ID"/>
        </w:rPr>
      </w:pPr>
      <w:r w:rsidRPr="00AE2753">
        <w:rPr>
          <w:lang w:val="en-ID"/>
        </w:rPr>
        <w:lastRenderedPageBreak/>
        <w:t>Alat Bantu Perancangan Logika Program</w:t>
      </w:r>
    </w:p>
    <w:p w14:paraId="542924B8" w14:textId="77777777" w:rsidR="00AE2753" w:rsidRPr="00AE2753" w:rsidRDefault="00AE2753" w:rsidP="00AE2753">
      <w:pPr>
        <w:spacing w:line="240" w:lineRule="auto"/>
        <w:rPr>
          <w:lang w:val="en-ID"/>
        </w:rPr>
      </w:pPr>
    </w:p>
    <w:p w14:paraId="49727D29" w14:textId="77777777" w:rsidR="00AE2753" w:rsidRPr="00AE2753" w:rsidRDefault="00AE2753" w:rsidP="000F507B">
      <w:pPr>
        <w:pStyle w:val="ListParagraph"/>
        <w:ind w:left="1276" w:firstLine="567"/>
        <w:jc w:val="both"/>
        <w:rPr>
          <w:lang w:val="en-ID"/>
        </w:rPr>
      </w:pPr>
      <w:r w:rsidRPr="00AE2753">
        <w:rPr>
          <w:lang w:val="en-ID"/>
        </w:rPr>
        <w:t xml:space="preserve">Adapun alat bantu dalam pernacngan logika program terdiri atas 2 bagian </w:t>
      </w:r>
      <w:proofErr w:type="gramStart"/>
      <w:r w:rsidRPr="00AE2753">
        <w:rPr>
          <w:lang w:val="en-ID"/>
        </w:rPr>
        <w:t>yaitu :</w:t>
      </w:r>
      <w:proofErr w:type="gramEnd"/>
    </w:p>
    <w:p w14:paraId="48387153" w14:textId="77777777" w:rsidR="00AE2753" w:rsidRPr="000F507B" w:rsidRDefault="00AE2753" w:rsidP="000623B4">
      <w:pPr>
        <w:pStyle w:val="ListParagraph"/>
        <w:numPr>
          <w:ilvl w:val="0"/>
          <w:numId w:val="14"/>
        </w:numPr>
        <w:ind w:left="1560" w:hanging="284"/>
        <w:jc w:val="both"/>
        <w:rPr>
          <w:lang w:val="en-ID"/>
        </w:rPr>
      </w:pPr>
      <w:r w:rsidRPr="000F507B">
        <w:rPr>
          <w:lang w:val="en-ID"/>
        </w:rPr>
        <w:t>Struktur Program</w:t>
      </w:r>
    </w:p>
    <w:p w14:paraId="3860586A" w14:textId="77777777" w:rsidR="00AE2753" w:rsidRDefault="00AE2753" w:rsidP="000623B4">
      <w:pPr>
        <w:pStyle w:val="ListParagraph"/>
        <w:numPr>
          <w:ilvl w:val="0"/>
          <w:numId w:val="14"/>
        </w:numPr>
        <w:ind w:left="1560" w:hanging="284"/>
        <w:jc w:val="both"/>
        <w:rPr>
          <w:lang w:val="en-ID"/>
        </w:rPr>
      </w:pPr>
      <w:r w:rsidRPr="000F507B">
        <w:rPr>
          <w:lang w:val="en-ID"/>
        </w:rPr>
        <w:t>Flowchart</w:t>
      </w:r>
    </w:p>
    <w:p w14:paraId="632CBD7C" w14:textId="77777777" w:rsidR="000F507B" w:rsidRPr="000F507B" w:rsidRDefault="000F507B" w:rsidP="000F507B">
      <w:pPr>
        <w:pStyle w:val="ListParagraph"/>
        <w:spacing w:line="240" w:lineRule="auto"/>
        <w:ind w:left="1560"/>
        <w:jc w:val="both"/>
        <w:rPr>
          <w:lang w:val="en-ID"/>
        </w:rPr>
      </w:pPr>
    </w:p>
    <w:p w14:paraId="466E3C3A" w14:textId="77777777" w:rsidR="00AE2753" w:rsidRDefault="00AE2753" w:rsidP="000623B4">
      <w:pPr>
        <w:pStyle w:val="ListParagraph"/>
        <w:numPr>
          <w:ilvl w:val="0"/>
          <w:numId w:val="12"/>
        </w:numPr>
        <w:ind w:left="1560" w:hanging="283"/>
        <w:jc w:val="both"/>
        <w:rPr>
          <w:b/>
          <w:bCs/>
          <w:lang w:val="en-ID"/>
        </w:rPr>
      </w:pPr>
      <w:r w:rsidRPr="00AE2753">
        <w:rPr>
          <w:b/>
          <w:bCs/>
          <w:lang w:val="en-ID"/>
        </w:rPr>
        <w:t>Struktur Program</w:t>
      </w:r>
    </w:p>
    <w:p w14:paraId="0E09526B" w14:textId="77777777" w:rsidR="00781857" w:rsidRPr="00AE2753" w:rsidRDefault="00781857" w:rsidP="00781857">
      <w:pPr>
        <w:pStyle w:val="ListParagraph"/>
        <w:spacing w:line="240" w:lineRule="auto"/>
        <w:ind w:left="1560"/>
        <w:jc w:val="both"/>
        <w:rPr>
          <w:b/>
          <w:bCs/>
          <w:lang w:val="en-ID"/>
        </w:rPr>
      </w:pPr>
    </w:p>
    <w:p w14:paraId="16AB8214" w14:textId="77777777" w:rsidR="00AE2753" w:rsidRPr="00AE2753" w:rsidRDefault="00AE2753" w:rsidP="000F507B">
      <w:pPr>
        <w:pStyle w:val="ListParagraph"/>
        <w:ind w:left="1843" w:firstLine="567"/>
        <w:jc w:val="both"/>
        <w:rPr>
          <w:lang w:val="en-ID"/>
        </w:rPr>
      </w:pPr>
      <w:r w:rsidRPr="00AE2753">
        <w:rPr>
          <w:lang w:val="en-ID"/>
        </w:rPr>
        <w:t xml:space="preserve">Menggambarkan menu utama pada program yang </w:t>
      </w:r>
      <w:proofErr w:type="gramStart"/>
      <w:r w:rsidRPr="00AE2753">
        <w:rPr>
          <w:lang w:val="en-ID"/>
        </w:rPr>
        <w:t>akan</w:t>
      </w:r>
      <w:proofErr w:type="gramEnd"/>
      <w:r w:rsidRPr="00AE2753">
        <w:rPr>
          <w:lang w:val="en-ID"/>
        </w:rPr>
        <w:t xml:space="preserve"> dirancang juga menampilkan apa yang dikerjakan pada sebuah sistem atau membuat bagian bentuk spesifikasi dari modul-modul program yang dikerjakan pada sebuah sistem.</w:t>
      </w:r>
    </w:p>
    <w:p w14:paraId="4CA9FD60" w14:textId="77777777" w:rsidR="00AE2753" w:rsidRPr="00AE2753" w:rsidRDefault="00AE2753" w:rsidP="000F507B">
      <w:pPr>
        <w:pStyle w:val="ListParagraph"/>
        <w:ind w:left="1843" w:firstLine="567"/>
        <w:jc w:val="both"/>
        <w:rPr>
          <w:lang w:val="en-ID"/>
        </w:rPr>
      </w:pPr>
      <w:r w:rsidRPr="00AE2753">
        <w:rPr>
          <w:lang w:val="en-ID"/>
        </w:rPr>
        <w:t xml:space="preserve">Berikut simbol-simbol dari struktur </w:t>
      </w:r>
      <w:proofErr w:type="gramStart"/>
      <w:r w:rsidRPr="00AE2753">
        <w:rPr>
          <w:lang w:val="en-ID"/>
        </w:rPr>
        <w:t>program :</w:t>
      </w:r>
      <w:proofErr w:type="gramEnd"/>
    </w:p>
    <w:p w14:paraId="306A29FC" w14:textId="77777777" w:rsidR="00AE2753" w:rsidRPr="00AE2753" w:rsidRDefault="00AE2753" w:rsidP="00AE2753">
      <w:pPr>
        <w:pStyle w:val="ListParagraph"/>
        <w:ind w:left="1843"/>
        <w:jc w:val="both"/>
        <w:rPr>
          <w:lang w:val="en-ID"/>
        </w:rPr>
      </w:pPr>
      <w:r w:rsidRPr="00AE2753">
        <w:rPr>
          <w:noProof/>
        </w:rPr>
        <w:drawing>
          <wp:inline distT="0" distB="0" distL="0" distR="0" wp14:anchorId="4D72BD35" wp14:editId="45D18254">
            <wp:extent cx="3810000" cy="1123950"/>
            <wp:effectExtent l="0" t="0" r="0" b="0"/>
            <wp:docPr id="9" name="Picture 9">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0000" cy="1123950"/>
                    </a:xfrm>
                    <a:prstGeom prst="rect">
                      <a:avLst/>
                    </a:prstGeom>
                    <a:noFill/>
                    <a:ln>
                      <a:noFill/>
                    </a:ln>
                  </pic:spPr>
                </pic:pic>
              </a:graphicData>
            </a:graphic>
          </wp:inline>
        </w:drawing>
      </w:r>
    </w:p>
    <w:p w14:paraId="73D987C7" w14:textId="77777777" w:rsidR="00AE2753" w:rsidRPr="00AE2753" w:rsidRDefault="00AE2753" w:rsidP="000F507B">
      <w:pPr>
        <w:pStyle w:val="ListParagraph"/>
        <w:spacing w:line="240" w:lineRule="auto"/>
        <w:ind w:left="1843"/>
        <w:jc w:val="both"/>
        <w:rPr>
          <w:lang w:val="en-ID"/>
        </w:rPr>
      </w:pPr>
    </w:p>
    <w:p w14:paraId="7B3AD852" w14:textId="77777777" w:rsidR="00AE2753" w:rsidRDefault="00AE2753" w:rsidP="000623B4">
      <w:pPr>
        <w:pStyle w:val="ListParagraph"/>
        <w:numPr>
          <w:ilvl w:val="0"/>
          <w:numId w:val="12"/>
        </w:numPr>
        <w:ind w:left="1560" w:hanging="283"/>
        <w:jc w:val="both"/>
        <w:rPr>
          <w:b/>
          <w:bCs/>
          <w:lang w:val="en-ID"/>
        </w:rPr>
      </w:pPr>
      <w:r w:rsidRPr="00AE2753">
        <w:rPr>
          <w:b/>
          <w:bCs/>
          <w:lang w:val="en-ID"/>
        </w:rPr>
        <w:t>Flowchart </w:t>
      </w:r>
    </w:p>
    <w:p w14:paraId="1B89CBE2" w14:textId="77777777" w:rsidR="00781857" w:rsidRPr="00AE2753" w:rsidRDefault="00781857" w:rsidP="00781857">
      <w:pPr>
        <w:pStyle w:val="ListParagraph"/>
        <w:spacing w:line="240" w:lineRule="auto"/>
        <w:ind w:left="1560"/>
        <w:jc w:val="both"/>
        <w:rPr>
          <w:b/>
          <w:bCs/>
          <w:lang w:val="en-ID"/>
        </w:rPr>
      </w:pPr>
    </w:p>
    <w:p w14:paraId="105F6DF4" w14:textId="7AD9474D" w:rsidR="00AE2753" w:rsidRPr="00AE2753" w:rsidRDefault="00AE2753" w:rsidP="000F507B">
      <w:pPr>
        <w:pStyle w:val="ListParagraph"/>
        <w:ind w:left="1843" w:firstLine="567"/>
        <w:jc w:val="both"/>
        <w:rPr>
          <w:lang w:val="en-ID"/>
        </w:rPr>
      </w:pPr>
      <w:r w:rsidRPr="00AE2753">
        <w:rPr>
          <w:lang w:val="en-ID"/>
        </w:rPr>
        <w:t xml:space="preserve">Program Flowchart adalah diagram alir yang menggambarkan urutan logika dari suatu prosedur pemecahan masalah. Bagan alir program (program </w:t>
      </w:r>
      <w:r w:rsidR="000512BD">
        <w:rPr>
          <w:lang w:val="en-ID"/>
        </w:rPr>
        <w:lastRenderedPageBreak/>
        <w:t>flowchart)</w:t>
      </w:r>
      <w:r w:rsidRPr="00AE2753">
        <w:rPr>
          <w:lang w:val="en-ID"/>
        </w:rPr>
        <w:t xml:space="preserve"> merupakan bagan yang menjelaskan secara rinci langkah-langkah dari proses program.</w:t>
      </w:r>
    </w:p>
    <w:p w14:paraId="3809DCBE" w14:textId="77777777" w:rsidR="00AE2753" w:rsidRPr="00AE2753" w:rsidRDefault="00AE2753" w:rsidP="000F507B">
      <w:pPr>
        <w:pStyle w:val="ListParagraph"/>
        <w:ind w:left="1843" w:firstLine="567"/>
        <w:jc w:val="both"/>
        <w:rPr>
          <w:lang w:val="en-ID"/>
        </w:rPr>
      </w:pPr>
      <w:r w:rsidRPr="00AE2753">
        <w:rPr>
          <w:lang w:val="en-ID"/>
        </w:rPr>
        <w:t xml:space="preserve">Berikut simbol-simbol dari </w:t>
      </w:r>
      <w:proofErr w:type="gramStart"/>
      <w:r w:rsidRPr="00AE2753">
        <w:rPr>
          <w:lang w:val="en-ID"/>
        </w:rPr>
        <w:t>Flowchart :</w:t>
      </w:r>
      <w:proofErr w:type="gramEnd"/>
    </w:p>
    <w:p w14:paraId="6D663A37" w14:textId="77777777" w:rsidR="00AE2753" w:rsidRPr="00AE2753" w:rsidRDefault="00AE2753" w:rsidP="00AE2753">
      <w:pPr>
        <w:pStyle w:val="ListParagraph"/>
        <w:ind w:left="1843"/>
        <w:jc w:val="both"/>
        <w:rPr>
          <w:lang w:val="en-ID"/>
        </w:rPr>
      </w:pPr>
      <w:r w:rsidRPr="00AE2753">
        <w:rPr>
          <w:noProof/>
        </w:rPr>
        <w:drawing>
          <wp:inline distT="0" distB="0" distL="0" distR="0" wp14:anchorId="1181B5D2" wp14:editId="382902F2">
            <wp:extent cx="3810000" cy="3724275"/>
            <wp:effectExtent l="0" t="0" r="0" b="9525"/>
            <wp:docPr id="8" name="Picture 8">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0000" cy="3724275"/>
                    </a:xfrm>
                    <a:prstGeom prst="rect">
                      <a:avLst/>
                    </a:prstGeom>
                    <a:noFill/>
                    <a:ln>
                      <a:noFill/>
                    </a:ln>
                  </pic:spPr>
                </pic:pic>
              </a:graphicData>
            </a:graphic>
          </wp:inline>
        </w:drawing>
      </w:r>
    </w:p>
    <w:p w14:paraId="05D43DFB" w14:textId="77777777" w:rsidR="00E707D6" w:rsidRDefault="00E707D6" w:rsidP="00E96151">
      <w:pPr>
        <w:pStyle w:val="ListParagraph"/>
        <w:ind w:left="1843"/>
        <w:jc w:val="both"/>
        <w:rPr>
          <w:lang w:val="en-ID"/>
        </w:rPr>
      </w:pPr>
    </w:p>
    <w:p w14:paraId="3A5A6C2C" w14:textId="6AD73B0C" w:rsidR="00AE2753" w:rsidRDefault="000512BD" w:rsidP="00AE2753">
      <w:pPr>
        <w:pStyle w:val="Heading3"/>
        <w:ind w:left="1276"/>
        <w:rPr>
          <w:lang w:val="en-ID"/>
        </w:rPr>
      </w:pPr>
      <w:r>
        <w:rPr>
          <w:lang w:val="en-ID"/>
        </w:rPr>
        <w:t>Alat Bantu Perancngan Database</w:t>
      </w:r>
    </w:p>
    <w:p w14:paraId="39F4B159" w14:textId="77777777" w:rsidR="000F507B" w:rsidRPr="00AE2753" w:rsidRDefault="000F507B" w:rsidP="000F507B">
      <w:pPr>
        <w:spacing w:line="240" w:lineRule="auto"/>
        <w:rPr>
          <w:lang w:val="en-ID"/>
        </w:rPr>
      </w:pPr>
    </w:p>
    <w:p w14:paraId="7B44633E" w14:textId="77777777" w:rsidR="00AE2753" w:rsidRPr="00AE2753" w:rsidRDefault="00AE2753" w:rsidP="000F507B">
      <w:pPr>
        <w:pStyle w:val="ListParagraph"/>
        <w:ind w:left="1276" w:firstLine="567"/>
        <w:jc w:val="both"/>
        <w:rPr>
          <w:lang w:val="en-ID"/>
        </w:rPr>
      </w:pPr>
      <w:r w:rsidRPr="00AE2753">
        <w:rPr>
          <w:lang w:val="en-ID"/>
        </w:rPr>
        <w:t xml:space="preserve">Adapun alat bantu dalam perancagan database terdiri dari 2 bagian </w:t>
      </w:r>
      <w:proofErr w:type="gramStart"/>
      <w:r w:rsidRPr="00AE2753">
        <w:rPr>
          <w:lang w:val="en-ID"/>
        </w:rPr>
        <w:t>yaitu :</w:t>
      </w:r>
      <w:proofErr w:type="gramEnd"/>
    </w:p>
    <w:p w14:paraId="09A03F68" w14:textId="77777777" w:rsidR="00AE2753" w:rsidRPr="000F507B" w:rsidRDefault="00AE2753" w:rsidP="000623B4">
      <w:pPr>
        <w:pStyle w:val="ListParagraph"/>
        <w:numPr>
          <w:ilvl w:val="0"/>
          <w:numId w:val="15"/>
        </w:numPr>
        <w:ind w:left="1560" w:hanging="284"/>
        <w:jc w:val="both"/>
        <w:rPr>
          <w:lang w:val="en-ID"/>
        </w:rPr>
      </w:pPr>
      <w:r w:rsidRPr="000F507B">
        <w:rPr>
          <w:lang w:val="en-ID"/>
        </w:rPr>
        <w:t>Entity Relationship Diagram (ERD)</w:t>
      </w:r>
    </w:p>
    <w:p w14:paraId="63AD3240" w14:textId="77777777" w:rsidR="00AE2753" w:rsidRDefault="00AE2753" w:rsidP="000623B4">
      <w:pPr>
        <w:pStyle w:val="ListParagraph"/>
        <w:numPr>
          <w:ilvl w:val="0"/>
          <w:numId w:val="15"/>
        </w:numPr>
        <w:ind w:left="1560" w:hanging="284"/>
        <w:jc w:val="both"/>
        <w:rPr>
          <w:lang w:val="en-ID"/>
        </w:rPr>
      </w:pPr>
      <w:r w:rsidRPr="000F507B">
        <w:rPr>
          <w:lang w:val="en-ID"/>
        </w:rPr>
        <w:t>Normalisasi Database</w:t>
      </w:r>
    </w:p>
    <w:p w14:paraId="066DA74E" w14:textId="77777777" w:rsidR="000F507B" w:rsidRPr="000F507B" w:rsidRDefault="000F507B" w:rsidP="000F507B">
      <w:pPr>
        <w:rPr>
          <w:lang w:val="en-ID"/>
        </w:rPr>
      </w:pPr>
      <w:r>
        <w:rPr>
          <w:lang w:val="en-ID"/>
        </w:rPr>
        <w:br w:type="page"/>
      </w:r>
    </w:p>
    <w:p w14:paraId="37B81DF3" w14:textId="77777777" w:rsidR="00AE2753" w:rsidRDefault="00AE2753" w:rsidP="000623B4">
      <w:pPr>
        <w:pStyle w:val="ListParagraph"/>
        <w:numPr>
          <w:ilvl w:val="0"/>
          <w:numId w:val="13"/>
        </w:numPr>
        <w:ind w:left="1560" w:hanging="284"/>
        <w:jc w:val="both"/>
        <w:rPr>
          <w:b/>
          <w:bCs/>
          <w:lang w:val="en-ID"/>
        </w:rPr>
      </w:pPr>
      <w:r w:rsidRPr="00AE2753">
        <w:rPr>
          <w:b/>
          <w:bCs/>
          <w:lang w:val="en-ID"/>
        </w:rPr>
        <w:lastRenderedPageBreak/>
        <w:t>Entity Relationship Diagram (ERD)</w:t>
      </w:r>
    </w:p>
    <w:p w14:paraId="2D61B91D" w14:textId="77777777" w:rsidR="00781857" w:rsidRPr="00AE2753" w:rsidRDefault="00781857" w:rsidP="00781857">
      <w:pPr>
        <w:pStyle w:val="ListParagraph"/>
        <w:spacing w:line="240" w:lineRule="auto"/>
        <w:ind w:left="1560"/>
        <w:jc w:val="both"/>
        <w:rPr>
          <w:b/>
          <w:bCs/>
          <w:lang w:val="en-ID"/>
        </w:rPr>
      </w:pPr>
    </w:p>
    <w:p w14:paraId="19074C1A" w14:textId="77777777" w:rsidR="00AE2753" w:rsidRPr="00AE2753" w:rsidRDefault="00AE2753" w:rsidP="000F507B">
      <w:pPr>
        <w:pStyle w:val="ListParagraph"/>
        <w:ind w:left="1560" w:firstLine="567"/>
        <w:jc w:val="both"/>
        <w:rPr>
          <w:lang w:val="en-ID"/>
        </w:rPr>
      </w:pPr>
      <w:r w:rsidRPr="00AE2753">
        <w:rPr>
          <w:lang w:val="en-ID"/>
        </w:rPr>
        <w:t>Model ERD berisi komponen-komponen entitas dan himpunan relasi yang masing-masing dilengkapi dengan atribut-atribut yang mempresentasikan</w:t>
      </w:r>
      <w:proofErr w:type="gramStart"/>
      <w:r w:rsidRPr="00AE2753">
        <w:rPr>
          <w:lang w:val="en-ID"/>
        </w:rPr>
        <w:t>  seluruh</w:t>
      </w:r>
      <w:proofErr w:type="gramEnd"/>
      <w:r w:rsidRPr="00AE2753">
        <w:rPr>
          <w:lang w:val="en-ID"/>
        </w:rPr>
        <w:t xml:space="preserve"> fakta yang ditinjau sehingga dapat diketahui hubungan antara entity-entity yang ada dengan atribut-atributnya. Selain itu juga bisa menggambarkan hubungan yang ada dalam pengolahan data, seperti hubungan many </w:t>
      </w:r>
      <w:proofErr w:type="gramStart"/>
      <w:r w:rsidRPr="00AE2753">
        <w:rPr>
          <w:lang w:val="en-ID"/>
        </w:rPr>
        <w:t>to</w:t>
      </w:r>
      <w:proofErr w:type="gramEnd"/>
      <w:r w:rsidRPr="00AE2753">
        <w:rPr>
          <w:lang w:val="en-ID"/>
        </w:rPr>
        <w:t xml:space="preserve"> many, one to many, one to one. </w:t>
      </w:r>
    </w:p>
    <w:p w14:paraId="47FF4E9F" w14:textId="77777777" w:rsidR="00AE2753" w:rsidRPr="00AE2753" w:rsidRDefault="00AE2753" w:rsidP="000F507B">
      <w:pPr>
        <w:pStyle w:val="ListParagraph"/>
        <w:ind w:left="1560" w:firstLine="567"/>
        <w:jc w:val="both"/>
        <w:rPr>
          <w:lang w:val="en-ID"/>
        </w:rPr>
      </w:pPr>
      <w:r w:rsidRPr="00AE2753">
        <w:rPr>
          <w:lang w:val="en-ID"/>
        </w:rPr>
        <w:t>Berikut simbol-simbol dari ERD</w:t>
      </w:r>
    </w:p>
    <w:p w14:paraId="2878070D" w14:textId="77777777" w:rsidR="000F507B" w:rsidRDefault="00AE2753" w:rsidP="00AE2753">
      <w:pPr>
        <w:pStyle w:val="ListParagraph"/>
        <w:ind w:left="1843"/>
        <w:jc w:val="both"/>
        <w:rPr>
          <w:lang w:val="en-ID"/>
        </w:rPr>
      </w:pPr>
      <w:r w:rsidRPr="00AE2753">
        <w:rPr>
          <w:noProof/>
        </w:rPr>
        <w:drawing>
          <wp:inline distT="0" distB="0" distL="0" distR="0" wp14:anchorId="1862C699" wp14:editId="20699667">
            <wp:extent cx="3810000" cy="2362200"/>
            <wp:effectExtent l="0" t="0" r="0" b="0"/>
            <wp:docPr id="7" name="Picture 7">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2362200"/>
                    </a:xfrm>
                    <a:prstGeom prst="rect">
                      <a:avLst/>
                    </a:prstGeom>
                    <a:noFill/>
                    <a:ln>
                      <a:noFill/>
                    </a:ln>
                  </pic:spPr>
                </pic:pic>
              </a:graphicData>
            </a:graphic>
          </wp:inline>
        </w:drawing>
      </w:r>
    </w:p>
    <w:p w14:paraId="1FB336AC" w14:textId="77777777" w:rsidR="00AE2753" w:rsidRPr="00AE2753" w:rsidRDefault="000F507B" w:rsidP="000F507B">
      <w:pPr>
        <w:rPr>
          <w:lang w:val="en-ID"/>
        </w:rPr>
      </w:pPr>
      <w:r>
        <w:rPr>
          <w:lang w:val="en-ID"/>
        </w:rPr>
        <w:br w:type="page"/>
      </w:r>
    </w:p>
    <w:p w14:paraId="394519C2" w14:textId="5E0137D0" w:rsidR="00AE2753" w:rsidRDefault="00AE2753" w:rsidP="000623B4">
      <w:pPr>
        <w:pStyle w:val="ListParagraph"/>
        <w:numPr>
          <w:ilvl w:val="0"/>
          <w:numId w:val="13"/>
        </w:numPr>
        <w:ind w:left="1560" w:hanging="284"/>
        <w:jc w:val="both"/>
        <w:rPr>
          <w:lang w:val="en-ID"/>
        </w:rPr>
      </w:pPr>
      <w:r w:rsidRPr="00AE2753">
        <w:rPr>
          <w:b/>
          <w:bCs/>
          <w:lang w:val="en-ID"/>
        </w:rPr>
        <w:lastRenderedPageBreak/>
        <w:t>Normalisasi Database</w:t>
      </w:r>
    </w:p>
    <w:p w14:paraId="2AFA06F0" w14:textId="77777777" w:rsidR="00781857" w:rsidRPr="00AE2753" w:rsidRDefault="00781857" w:rsidP="00781857">
      <w:pPr>
        <w:pStyle w:val="ListParagraph"/>
        <w:spacing w:line="240" w:lineRule="auto"/>
        <w:ind w:left="1560"/>
        <w:jc w:val="both"/>
        <w:rPr>
          <w:lang w:val="en-ID"/>
        </w:rPr>
      </w:pPr>
    </w:p>
    <w:p w14:paraId="54E8E866" w14:textId="77777777" w:rsidR="00AE2753" w:rsidRPr="00AE2753" w:rsidRDefault="00AE2753" w:rsidP="00781857">
      <w:pPr>
        <w:pStyle w:val="ListParagraph"/>
        <w:ind w:left="1560" w:firstLine="567"/>
        <w:jc w:val="both"/>
        <w:rPr>
          <w:lang w:val="en-ID"/>
        </w:rPr>
      </w:pPr>
      <w:r w:rsidRPr="00AE2753">
        <w:rPr>
          <w:lang w:val="en-ID"/>
        </w:rPr>
        <w:t>Normalisasi adalah suatu teknik untuk meng-organisasi data ke dalam tabel-tabel</w:t>
      </w:r>
      <w:proofErr w:type="gramStart"/>
      <w:r w:rsidRPr="00AE2753">
        <w:rPr>
          <w:lang w:val="en-ID"/>
        </w:rPr>
        <w:t>  untuk</w:t>
      </w:r>
      <w:proofErr w:type="gramEnd"/>
      <w:r w:rsidRPr="00AE2753">
        <w:rPr>
          <w:lang w:val="en-ID"/>
        </w:rPr>
        <w:t xml:space="preserve"> memenuhi kebutuhan pemakai di dalam suatu organisasi. Adapun tujuan dari normalisal </w:t>
      </w:r>
      <w:proofErr w:type="gramStart"/>
      <w:r w:rsidRPr="00AE2753">
        <w:rPr>
          <w:lang w:val="en-ID"/>
        </w:rPr>
        <w:t>adalah :</w:t>
      </w:r>
      <w:proofErr w:type="gramEnd"/>
    </w:p>
    <w:p w14:paraId="06286846" w14:textId="77777777" w:rsidR="00AE2753" w:rsidRPr="00781857" w:rsidRDefault="00AE2753" w:rsidP="000623B4">
      <w:pPr>
        <w:pStyle w:val="ListParagraph"/>
        <w:numPr>
          <w:ilvl w:val="0"/>
          <w:numId w:val="16"/>
        </w:numPr>
        <w:ind w:left="1843" w:hanging="284"/>
        <w:jc w:val="both"/>
        <w:rPr>
          <w:lang w:val="en-ID"/>
        </w:rPr>
      </w:pPr>
      <w:r w:rsidRPr="00781857">
        <w:rPr>
          <w:lang w:val="en-ID"/>
        </w:rPr>
        <w:t>Untuk menghilangkan kerangkapan data</w:t>
      </w:r>
    </w:p>
    <w:p w14:paraId="57350963" w14:textId="77777777" w:rsidR="00AE2753" w:rsidRPr="00781857" w:rsidRDefault="00AE2753" w:rsidP="000623B4">
      <w:pPr>
        <w:pStyle w:val="ListParagraph"/>
        <w:numPr>
          <w:ilvl w:val="0"/>
          <w:numId w:val="16"/>
        </w:numPr>
        <w:ind w:left="1843" w:hanging="284"/>
        <w:jc w:val="both"/>
        <w:rPr>
          <w:lang w:val="en-ID"/>
        </w:rPr>
      </w:pPr>
      <w:r w:rsidRPr="00781857">
        <w:rPr>
          <w:lang w:val="en-ID"/>
        </w:rPr>
        <w:t>Untuk mengurangkan kompleksitas</w:t>
      </w:r>
    </w:p>
    <w:p w14:paraId="28B61181" w14:textId="77777777" w:rsidR="00AE2753" w:rsidRPr="00781857" w:rsidRDefault="00AE2753" w:rsidP="000623B4">
      <w:pPr>
        <w:pStyle w:val="ListParagraph"/>
        <w:numPr>
          <w:ilvl w:val="0"/>
          <w:numId w:val="16"/>
        </w:numPr>
        <w:ind w:left="1843" w:hanging="284"/>
        <w:jc w:val="both"/>
        <w:rPr>
          <w:lang w:val="en-ID"/>
        </w:rPr>
      </w:pPr>
      <w:r w:rsidRPr="00781857">
        <w:rPr>
          <w:lang w:val="en-ID"/>
        </w:rPr>
        <w:t>Untuk mempermudah pemodifikasian data</w:t>
      </w:r>
    </w:p>
    <w:p w14:paraId="6BCA42F9" w14:textId="77777777" w:rsidR="00AE2753" w:rsidRPr="00AE2753" w:rsidRDefault="00AE2753" w:rsidP="00781857">
      <w:pPr>
        <w:pStyle w:val="ListParagraph"/>
        <w:ind w:left="1560" w:firstLine="567"/>
        <w:jc w:val="both"/>
        <w:rPr>
          <w:lang w:val="en-ID"/>
        </w:rPr>
      </w:pPr>
      <w:proofErr w:type="gramStart"/>
      <w:r w:rsidRPr="00AE2753">
        <w:rPr>
          <w:lang w:val="en-ID"/>
        </w:rPr>
        <w:t>Normalisasi database biasanya jarang dilakukan dalam database skala kecil, dan dianggap tidak diperlukan pada penggunaan personal.</w:t>
      </w:r>
      <w:proofErr w:type="gramEnd"/>
      <w:r w:rsidRPr="00AE2753">
        <w:rPr>
          <w:lang w:val="en-ID"/>
        </w:rPr>
        <w:t xml:space="preserve"> Namun seiring dengan berkembangnya informasi yang dikandung dalam sebuah database, proses normalisasi </w:t>
      </w:r>
      <w:proofErr w:type="gramStart"/>
      <w:r w:rsidRPr="00AE2753">
        <w:rPr>
          <w:lang w:val="en-ID"/>
        </w:rPr>
        <w:t>akan</w:t>
      </w:r>
      <w:proofErr w:type="gramEnd"/>
      <w:r w:rsidRPr="00AE2753">
        <w:rPr>
          <w:lang w:val="en-ID"/>
        </w:rPr>
        <w:t xml:space="preserve"> sangat membantu dalam menghemat ruang yang digunakan oleh setiap tabel di dalamnya, sekaligus mempercepat proses permintaan data.</w:t>
      </w:r>
    </w:p>
    <w:p w14:paraId="497844BD" w14:textId="77777777" w:rsidR="00AE2753" w:rsidRPr="00AE2753" w:rsidRDefault="00AE2753" w:rsidP="00781857">
      <w:pPr>
        <w:pStyle w:val="ListParagraph"/>
        <w:spacing w:line="240" w:lineRule="auto"/>
        <w:ind w:left="1843"/>
        <w:jc w:val="both"/>
        <w:rPr>
          <w:lang w:val="en-ID"/>
        </w:rPr>
      </w:pPr>
    </w:p>
    <w:p w14:paraId="25F1F149" w14:textId="77777777" w:rsidR="00AE2753" w:rsidRPr="00781857" w:rsidRDefault="00AE2753" w:rsidP="000623B4">
      <w:pPr>
        <w:pStyle w:val="ListParagraph"/>
        <w:numPr>
          <w:ilvl w:val="0"/>
          <w:numId w:val="13"/>
        </w:numPr>
        <w:ind w:left="1560" w:hanging="284"/>
        <w:jc w:val="both"/>
        <w:rPr>
          <w:lang w:val="en-ID"/>
        </w:rPr>
      </w:pPr>
      <w:r w:rsidRPr="00AE2753">
        <w:rPr>
          <w:b/>
          <w:bCs/>
          <w:lang w:val="en-ID"/>
        </w:rPr>
        <w:t>Proses Normalisasi</w:t>
      </w:r>
    </w:p>
    <w:p w14:paraId="4DC24334" w14:textId="77777777" w:rsidR="00781857" w:rsidRPr="00AE2753" w:rsidRDefault="00781857" w:rsidP="00781857">
      <w:pPr>
        <w:pStyle w:val="ListParagraph"/>
        <w:spacing w:line="240" w:lineRule="auto"/>
        <w:ind w:left="1560"/>
        <w:jc w:val="both"/>
        <w:rPr>
          <w:lang w:val="en-ID"/>
        </w:rPr>
      </w:pPr>
    </w:p>
    <w:p w14:paraId="3098F8E2" w14:textId="77777777" w:rsidR="00AE2753" w:rsidRPr="00781857" w:rsidRDefault="00AE2753" w:rsidP="000623B4">
      <w:pPr>
        <w:pStyle w:val="ListParagraph"/>
        <w:numPr>
          <w:ilvl w:val="0"/>
          <w:numId w:val="17"/>
        </w:numPr>
        <w:ind w:left="1843" w:hanging="283"/>
        <w:jc w:val="both"/>
        <w:rPr>
          <w:lang w:val="en-ID"/>
        </w:rPr>
      </w:pPr>
      <w:r w:rsidRPr="00781857">
        <w:rPr>
          <w:lang w:val="en-ID"/>
        </w:rPr>
        <w:t>Data diuraikan dalam bentuk tabel, selanjutnya</w:t>
      </w:r>
      <w:proofErr w:type="gramStart"/>
      <w:r w:rsidRPr="00781857">
        <w:rPr>
          <w:lang w:val="en-ID"/>
        </w:rPr>
        <w:t>  dianalisis</w:t>
      </w:r>
      <w:proofErr w:type="gramEnd"/>
      <w:r w:rsidRPr="00781857">
        <w:rPr>
          <w:lang w:val="en-ID"/>
        </w:rPr>
        <w:t xml:space="preserve"> berdasarkan persyaratan tertentu ke beberapa tingkat.</w:t>
      </w:r>
    </w:p>
    <w:p w14:paraId="7790CB84" w14:textId="216E68EE" w:rsidR="00AE2753" w:rsidRDefault="00AE2753" w:rsidP="000623B4">
      <w:pPr>
        <w:pStyle w:val="ListParagraph"/>
        <w:numPr>
          <w:ilvl w:val="0"/>
          <w:numId w:val="17"/>
        </w:numPr>
        <w:ind w:left="1843" w:hanging="283"/>
        <w:jc w:val="both"/>
        <w:rPr>
          <w:lang w:val="en-ID"/>
        </w:rPr>
      </w:pPr>
      <w:r w:rsidRPr="00781857">
        <w:rPr>
          <w:lang w:val="en-ID"/>
        </w:rPr>
        <w:t xml:space="preserve">Apabila tabel yang diuji belum memenuhi persyaratan tertentu, maka tabel tersebut perlu dipecah menjadi </w:t>
      </w:r>
      <w:r w:rsidRPr="00781857">
        <w:rPr>
          <w:lang w:val="en-ID"/>
        </w:rPr>
        <w:lastRenderedPageBreak/>
        <w:t>beberapa tabel yang lebih sederhana sampai memenuhi bentuk yang optimal.</w:t>
      </w:r>
    </w:p>
    <w:p w14:paraId="23BC3BD1" w14:textId="77777777" w:rsidR="008D07EB" w:rsidRPr="00781857" w:rsidRDefault="008D07EB" w:rsidP="008D07EB">
      <w:pPr>
        <w:pStyle w:val="ListParagraph"/>
        <w:spacing w:line="240" w:lineRule="auto"/>
        <w:ind w:left="1843"/>
        <w:jc w:val="both"/>
        <w:rPr>
          <w:lang w:val="en-ID"/>
        </w:rPr>
      </w:pPr>
    </w:p>
    <w:p w14:paraId="08DC89DB" w14:textId="77777777" w:rsidR="00AE2753" w:rsidRPr="00781857" w:rsidRDefault="00AE2753" w:rsidP="000623B4">
      <w:pPr>
        <w:pStyle w:val="ListParagraph"/>
        <w:numPr>
          <w:ilvl w:val="0"/>
          <w:numId w:val="13"/>
        </w:numPr>
        <w:ind w:left="1560" w:hanging="284"/>
        <w:jc w:val="both"/>
        <w:rPr>
          <w:lang w:val="en-ID"/>
        </w:rPr>
      </w:pPr>
      <w:r w:rsidRPr="00AE2753">
        <w:rPr>
          <w:b/>
          <w:bCs/>
          <w:lang w:val="en-ID"/>
        </w:rPr>
        <w:t>Tahap-tahap normalisasi :</w:t>
      </w:r>
    </w:p>
    <w:p w14:paraId="0FA156A0" w14:textId="77777777" w:rsidR="00781857" w:rsidRPr="00AE2753" w:rsidRDefault="00781857" w:rsidP="00781857">
      <w:pPr>
        <w:pStyle w:val="ListParagraph"/>
        <w:spacing w:line="240" w:lineRule="auto"/>
        <w:ind w:left="1560"/>
        <w:jc w:val="both"/>
        <w:rPr>
          <w:lang w:val="en-ID"/>
        </w:rPr>
      </w:pPr>
    </w:p>
    <w:p w14:paraId="3B84F737" w14:textId="4204E806" w:rsidR="00AE2753" w:rsidRPr="00AE2753" w:rsidRDefault="000512BD" w:rsidP="00781857">
      <w:pPr>
        <w:pStyle w:val="ListParagraph"/>
        <w:ind w:left="1560" w:firstLine="567"/>
        <w:jc w:val="both"/>
        <w:rPr>
          <w:lang w:val="en-ID"/>
        </w:rPr>
      </w:pPr>
      <w:r>
        <w:rPr>
          <w:lang w:val="en-ID"/>
        </w:rPr>
        <w:t xml:space="preserve">Bentuk Tidak Normal </w:t>
      </w:r>
      <w:r w:rsidR="00AE2753" w:rsidRPr="00AE2753">
        <w:rPr>
          <w:i/>
          <w:iCs/>
          <w:lang w:val="en-ID"/>
        </w:rPr>
        <w:t>(Menghilangkan perulangan group)</w:t>
      </w:r>
      <w:r>
        <w:rPr>
          <w:lang w:val="en-ID"/>
        </w:rPr>
        <w:t xml:space="preserve"> Bentuk Normal Pertama </w:t>
      </w:r>
      <w:r w:rsidR="00AE2753" w:rsidRPr="00AE2753">
        <w:rPr>
          <w:b/>
          <w:bCs/>
          <w:lang w:val="en-ID"/>
        </w:rPr>
        <w:t>(1NF</w:t>
      </w:r>
      <w:proofErr w:type="gramStart"/>
      <w:r w:rsidR="00AE2753" w:rsidRPr="00AE2753">
        <w:rPr>
          <w:b/>
          <w:bCs/>
          <w:lang w:val="en-ID"/>
        </w:rPr>
        <w:t>)</w:t>
      </w:r>
      <w:r w:rsidR="00AE2753" w:rsidRPr="00AE2753">
        <w:rPr>
          <w:i/>
          <w:iCs/>
          <w:lang w:val="en-ID"/>
        </w:rPr>
        <w:t>(</w:t>
      </w:r>
      <w:proofErr w:type="gramEnd"/>
      <w:r w:rsidR="00AE2753" w:rsidRPr="00AE2753">
        <w:rPr>
          <w:i/>
          <w:iCs/>
          <w:lang w:val="en-ID"/>
        </w:rPr>
        <w:t>Menghilangkan ketergantungan sebagian)</w:t>
      </w:r>
      <w:r>
        <w:rPr>
          <w:lang w:val="en-ID"/>
        </w:rPr>
        <w:t xml:space="preserve"> Bentuk Normal Kedua </w:t>
      </w:r>
      <w:r>
        <w:rPr>
          <w:b/>
          <w:bCs/>
          <w:lang w:val="en-ID"/>
        </w:rPr>
        <w:t xml:space="preserve">(2NF) </w:t>
      </w:r>
      <w:r w:rsidR="00AE2753" w:rsidRPr="00AE2753">
        <w:rPr>
          <w:i/>
          <w:iCs/>
          <w:lang w:val="en-ID"/>
        </w:rPr>
        <w:t>(Menghilangkan ketergantungan transitif)</w:t>
      </w:r>
      <w:r>
        <w:rPr>
          <w:b/>
          <w:bCs/>
          <w:lang w:val="en-ID"/>
        </w:rPr>
        <w:t xml:space="preserve"> </w:t>
      </w:r>
      <w:r>
        <w:rPr>
          <w:lang w:val="en-ID"/>
        </w:rPr>
        <w:t xml:space="preserve">Bentuk Normal Ketiga </w:t>
      </w:r>
      <w:r>
        <w:rPr>
          <w:b/>
          <w:bCs/>
          <w:lang w:val="en-ID"/>
        </w:rPr>
        <w:t xml:space="preserve">(3NF) </w:t>
      </w:r>
      <w:r w:rsidR="00AE2753" w:rsidRPr="00AE2753">
        <w:rPr>
          <w:i/>
          <w:iCs/>
          <w:lang w:val="en-ID"/>
        </w:rPr>
        <w:t>(Menghilangkan anomali-anomali hasil dari ketergantungan fungsional)</w:t>
      </w:r>
      <w:r w:rsidR="00781857">
        <w:rPr>
          <w:i/>
          <w:iCs/>
          <w:lang w:val="en-ID"/>
        </w:rPr>
        <w:t>.</w:t>
      </w:r>
    </w:p>
    <w:p w14:paraId="770CD092" w14:textId="77777777" w:rsidR="00AE2753" w:rsidRPr="00AE2753" w:rsidRDefault="00AE2753" w:rsidP="00AE2753">
      <w:pPr>
        <w:pStyle w:val="ListParagraph"/>
        <w:ind w:left="1843"/>
        <w:jc w:val="both"/>
        <w:rPr>
          <w:lang w:val="en-ID"/>
        </w:rPr>
      </w:pPr>
    </w:p>
    <w:p w14:paraId="41AA57D7" w14:textId="32342E93" w:rsidR="00AE2753" w:rsidRPr="00781857" w:rsidRDefault="00AE2753" w:rsidP="000623B4">
      <w:pPr>
        <w:pStyle w:val="ListParagraph"/>
        <w:numPr>
          <w:ilvl w:val="0"/>
          <w:numId w:val="13"/>
        </w:numPr>
        <w:ind w:left="1560" w:hanging="284"/>
        <w:jc w:val="both"/>
        <w:rPr>
          <w:lang w:val="en-ID"/>
        </w:rPr>
      </w:pPr>
      <w:r w:rsidRPr="00AE2753">
        <w:rPr>
          <w:b/>
          <w:bCs/>
          <w:lang w:val="en-ID"/>
        </w:rPr>
        <w:t>Bentu</w:t>
      </w:r>
      <w:r w:rsidR="000512BD">
        <w:rPr>
          <w:b/>
          <w:bCs/>
          <w:lang w:val="en-ID"/>
        </w:rPr>
        <w:t>k Normal Kesatu</w:t>
      </w:r>
      <w:r w:rsidRPr="00AE2753">
        <w:rPr>
          <w:b/>
          <w:bCs/>
          <w:lang w:val="en-ID"/>
        </w:rPr>
        <w:t xml:space="preserve"> (1NF)</w:t>
      </w:r>
    </w:p>
    <w:p w14:paraId="3EF8B50A" w14:textId="77777777" w:rsidR="00781857" w:rsidRPr="00AE2753" w:rsidRDefault="00781857" w:rsidP="00781857">
      <w:pPr>
        <w:pStyle w:val="ListParagraph"/>
        <w:spacing w:line="240" w:lineRule="auto"/>
        <w:ind w:left="1560"/>
        <w:jc w:val="both"/>
        <w:rPr>
          <w:lang w:val="en-ID"/>
        </w:rPr>
      </w:pPr>
    </w:p>
    <w:p w14:paraId="6646039E" w14:textId="4BE09037" w:rsidR="00AE2753" w:rsidRPr="00781857" w:rsidRDefault="00AE2753" w:rsidP="00781857">
      <w:pPr>
        <w:pStyle w:val="ListParagraph"/>
        <w:ind w:left="1560" w:firstLine="567"/>
        <w:jc w:val="both"/>
        <w:rPr>
          <w:lang w:val="en-ID"/>
        </w:rPr>
      </w:pPr>
      <w:proofErr w:type="gramStart"/>
      <w:r w:rsidRPr="00AE2753">
        <w:rPr>
          <w:lang w:val="en-ID"/>
        </w:rPr>
        <w:t>Suatu relasi dikatakan sudah mem</w:t>
      </w:r>
      <w:r w:rsidR="000512BD">
        <w:rPr>
          <w:lang w:val="en-ID"/>
        </w:rPr>
        <w:t>enuhi Bentuk Normal Kesatu bila setiap data bersifat atomik yaitu setiap irisan baris dan kolom</w:t>
      </w:r>
      <w:r w:rsidRPr="00AE2753">
        <w:rPr>
          <w:lang w:val="en-ID"/>
        </w:rPr>
        <w:t xml:space="preserve"> hanya mempunyai satu nilai data.</w:t>
      </w:r>
      <w:proofErr w:type="gramEnd"/>
    </w:p>
    <w:p w14:paraId="2705AD13" w14:textId="77777777" w:rsidR="00781857" w:rsidRPr="00AE2753" w:rsidRDefault="00781857" w:rsidP="00781857">
      <w:pPr>
        <w:pStyle w:val="ListParagraph"/>
        <w:spacing w:line="240" w:lineRule="auto"/>
        <w:ind w:left="1843"/>
        <w:jc w:val="both"/>
        <w:rPr>
          <w:lang w:val="en-ID"/>
        </w:rPr>
      </w:pPr>
    </w:p>
    <w:p w14:paraId="1FCD823A" w14:textId="77777777" w:rsidR="00AE2753" w:rsidRPr="00781857" w:rsidRDefault="00AE2753" w:rsidP="000623B4">
      <w:pPr>
        <w:pStyle w:val="ListParagraph"/>
        <w:numPr>
          <w:ilvl w:val="0"/>
          <w:numId w:val="13"/>
        </w:numPr>
        <w:ind w:left="1560" w:hanging="284"/>
        <w:jc w:val="both"/>
        <w:rPr>
          <w:lang w:val="en-ID"/>
        </w:rPr>
      </w:pPr>
      <w:r w:rsidRPr="00AE2753">
        <w:rPr>
          <w:b/>
          <w:bCs/>
          <w:lang w:val="en-ID"/>
        </w:rPr>
        <w:t>Bentuk Normal Kedua (2NF)</w:t>
      </w:r>
    </w:p>
    <w:p w14:paraId="2A09BA1F" w14:textId="77777777" w:rsidR="00781857" w:rsidRPr="00AE2753" w:rsidRDefault="00781857" w:rsidP="00781857">
      <w:pPr>
        <w:pStyle w:val="ListParagraph"/>
        <w:spacing w:line="240" w:lineRule="auto"/>
        <w:ind w:left="1560"/>
        <w:jc w:val="both"/>
        <w:rPr>
          <w:lang w:val="en-ID"/>
        </w:rPr>
      </w:pPr>
    </w:p>
    <w:p w14:paraId="523602F0" w14:textId="1B6D46A1" w:rsidR="00781857" w:rsidRDefault="00AE2753" w:rsidP="00781857">
      <w:pPr>
        <w:pStyle w:val="ListParagraph"/>
        <w:ind w:left="1560" w:firstLine="567"/>
        <w:jc w:val="both"/>
        <w:rPr>
          <w:lang w:val="en-ID"/>
        </w:rPr>
      </w:pPr>
      <w:r w:rsidRPr="00AE2753">
        <w:rPr>
          <w:lang w:val="en-ID"/>
        </w:rPr>
        <w:t>Suatu relasi dikatak</w:t>
      </w:r>
      <w:r w:rsidR="00095EAF">
        <w:rPr>
          <w:lang w:val="en-ID"/>
        </w:rPr>
        <w:t>an sudah memenuhi Bentuk Normal</w:t>
      </w:r>
      <w:r w:rsidRPr="00AE2753">
        <w:rPr>
          <w:lang w:val="en-ID"/>
        </w:rPr>
        <w:t xml:space="preserve"> Kedua bila relasi tersebut sudah memenuhi bentuk Normal kesatu, dan atribut yang bukan key sudah tergantung penuh terhadap key-nya.</w:t>
      </w:r>
    </w:p>
    <w:p w14:paraId="7D1B9C8E" w14:textId="77777777" w:rsidR="00781857" w:rsidRPr="00AE2753" w:rsidRDefault="00781857" w:rsidP="00781857">
      <w:pPr>
        <w:rPr>
          <w:lang w:val="en-ID"/>
        </w:rPr>
      </w:pPr>
      <w:r>
        <w:rPr>
          <w:lang w:val="en-ID"/>
        </w:rPr>
        <w:br w:type="page"/>
      </w:r>
    </w:p>
    <w:p w14:paraId="2751FEF4" w14:textId="603B9CEF" w:rsidR="00AE2753" w:rsidRPr="00781857" w:rsidRDefault="00095EAF" w:rsidP="000623B4">
      <w:pPr>
        <w:pStyle w:val="ListParagraph"/>
        <w:numPr>
          <w:ilvl w:val="0"/>
          <w:numId w:val="13"/>
        </w:numPr>
        <w:ind w:left="1560" w:hanging="284"/>
        <w:jc w:val="both"/>
        <w:rPr>
          <w:lang w:val="en-ID"/>
        </w:rPr>
      </w:pPr>
      <w:r>
        <w:rPr>
          <w:b/>
          <w:bCs/>
          <w:lang w:val="en-ID"/>
        </w:rPr>
        <w:lastRenderedPageBreak/>
        <w:t>Bentuk Normal</w:t>
      </w:r>
      <w:r w:rsidR="00AE2753" w:rsidRPr="00AE2753">
        <w:rPr>
          <w:b/>
          <w:bCs/>
          <w:lang w:val="en-ID"/>
        </w:rPr>
        <w:t xml:space="preserve"> Ketiga (3NF)</w:t>
      </w:r>
    </w:p>
    <w:p w14:paraId="0FAEAACA" w14:textId="77777777" w:rsidR="00781857" w:rsidRPr="00AE2753" w:rsidRDefault="00781857" w:rsidP="00781857">
      <w:pPr>
        <w:pStyle w:val="ListParagraph"/>
        <w:spacing w:line="240" w:lineRule="auto"/>
        <w:ind w:left="1560"/>
        <w:jc w:val="both"/>
        <w:rPr>
          <w:lang w:val="en-ID"/>
        </w:rPr>
      </w:pPr>
    </w:p>
    <w:p w14:paraId="3ADABA2F" w14:textId="19DACD25" w:rsidR="00451867" w:rsidRDefault="00AE2753" w:rsidP="00781857">
      <w:pPr>
        <w:pStyle w:val="ListParagraph"/>
        <w:ind w:left="1560" w:firstLine="567"/>
        <w:jc w:val="both"/>
        <w:rPr>
          <w:lang w:val="en-ID"/>
        </w:rPr>
      </w:pPr>
      <w:r w:rsidRPr="00AE2753">
        <w:rPr>
          <w:lang w:val="en-ID"/>
        </w:rPr>
        <w:t>Suatu relasi dikatakan sudah memenuhi Bentuk Normal ketiga bila relasi tersebut sudah m</w:t>
      </w:r>
      <w:r w:rsidR="00095EAF">
        <w:rPr>
          <w:lang w:val="en-ID"/>
        </w:rPr>
        <w:t>emenuhi bentuk Normal kedua dan</w:t>
      </w:r>
      <w:r w:rsidRPr="00AE2753">
        <w:rPr>
          <w:lang w:val="en-ID"/>
        </w:rPr>
        <w:t xml:space="preserve"> atribut yang bukan key tidak tergant</w:t>
      </w:r>
      <w:r w:rsidR="00095EAF">
        <w:rPr>
          <w:lang w:val="en-ID"/>
        </w:rPr>
        <w:t>ung transitif terhadap key-nya.</w:t>
      </w:r>
    </w:p>
    <w:p w14:paraId="74257CC1" w14:textId="77777777" w:rsidR="00781857" w:rsidRPr="00781857" w:rsidRDefault="00781857" w:rsidP="00781857">
      <w:pPr>
        <w:pStyle w:val="ListParagraph"/>
        <w:spacing w:line="240" w:lineRule="auto"/>
        <w:ind w:left="1560" w:firstLine="567"/>
        <w:jc w:val="both"/>
        <w:rPr>
          <w:lang w:val="en-ID"/>
        </w:rPr>
      </w:pPr>
    </w:p>
    <w:p w14:paraId="151AA845" w14:textId="4DED5C8C" w:rsidR="0066156D" w:rsidRDefault="000F162B" w:rsidP="0066156D">
      <w:pPr>
        <w:pStyle w:val="Heading2"/>
        <w:jc w:val="left"/>
        <w:rPr>
          <w:color w:val="000000" w:themeColor="text1"/>
        </w:rPr>
      </w:pPr>
      <w:r w:rsidRPr="00452BDB">
        <w:rPr>
          <w:color w:val="000000" w:themeColor="text1"/>
        </w:rPr>
        <w:t>Sistem Basis Data</w:t>
      </w:r>
    </w:p>
    <w:p w14:paraId="26044772" w14:textId="77777777" w:rsidR="0066156D" w:rsidRPr="0066156D" w:rsidRDefault="0066156D" w:rsidP="0066156D">
      <w:pPr>
        <w:spacing w:line="240" w:lineRule="auto"/>
      </w:pPr>
    </w:p>
    <w:p w14:paraId="1413F013" w14:textId="074F941A" w:rsidR="00452BDB" w:rsidRDefault="00A42D26" w:rsidP="006509E4">
      <w:pPr>
        <w:pStyle w:val="Heading3"/>
        <w:ind w:left="1276"/>
      </w:pPr>
      <w:r>
        <w:t>Pengertian Basis Data</w:t>
      </w:r>
    </w:p>
    <w:p w14:paraId="12F14E63" w14:textId="77777777" w:rsidR="008D07EB" w:rsidRPr="008D07EB" w:rsidRDefault="008D07EB" w:rsidP="008D07EB">
      <w:pPr>
        <w:spacing w:line="240" w:lineRule="auto"/>
      </w:pPr>
    </w:p>
    <w:p w14:paraId="5BEDCDFC" w14:textId="7C5BB927" w:rsidR="006509E4" w:rsidRDefault="008D07EB" w:rsidP="002962A6">
      <w:pPr>
        <w:ind w:left="1276" w:firstLine="567"/>
        <w:jc w:val="both"/>
        <w:rPr>
          <w:lang w:val="id-ID"/>
        </w:rPr>
      </w:pPr>
      <w:r>
        <w:t xml:space="preserve">Menurut </w:t>
      </w:r>
      <w:r w:rsidR="00425A3A">
        <w:fldChar w:fldCharType="begin" w:fldLock="1"/>
      </w:r>
      <w:r w:rsidR="00714C8E">
        <w:instrText>ADDIN CSL_CITATION {"citationItems":[{"id":"ITEM-1","itemData":{"URL":"https://www.dosenpendidikan.co.id/basis-data/","accessed":{"date-parts":[["2021","11","26"]]},"author":[{"dropping-particle":"","family":"Pendidikan","given":"Dosen 3","non-dropping-particle":"","parse-names":false,"suffix":""}],"container-title":"dosenpendidikan.co.id","id":"ITEM-1","issued":{"date-parts":[["2021"]]},"title":"Basis Data adalah","type":"webpage"},"uris":["http://www.mendeley.com/documents/?uuid=dd907348-ef40-4e41-b1fc-2ddbe38c1dab"]}],"mendeley":{"formattedCitation":"(Pendidikan, 2021)","manualFormatting":"Pendidikan, (2021)","plainTextFormattedCitation":"(Pendidikan, 2021)","previouslyFormattedCitation":"(Pendidikan, 2021)"},"properties":{"noteIndex":0},"schema":"https://github.com/citation-style-language/schema/raw/master/csl-citation.json"}</w:instrText>
      </w:r>
      <w:r w:rsidR="00425A3A">
        <w:fldChar w:fldCharType="separate"/>
      </w:r>
      <w:r w:rsidR="00425A3A" w:rsidRPr="00425A3A">
        <w:rPr>
          <w:noProof/>
        </w:rPr>
        <w:t xml:space="preserve">Pendidikan, </w:t>
      </w:r>
      <w:r w:rsidR="00425A3A">
        <w:rPr>
          <w:noProof/>
        </w:rPr>
        <w:t>(</w:t>
      </w:r>
      <w:r w:rsidR="00425A3A" w:rsidRPr="00425A3A">
        <w:rPr>
          <w:noProof/>
        </w:rPr>
        <w:t>2021)</w:t>
      </w:r>
      <w:r w:rsidR="00425A3A">
        <w:fldChar w:fldCharType="end"/>
      </w:r>
      <w:r>
        <w:t xml:space="preserve"> </w:t>
      </w:r>
      <w:r w:rsidR="006509E4" w:rsidRPr="006509E4">
        <w:rPr>
          <w:lang w:val="id-ID"/>
        </w:rPr>
        <w:t>Basis Data adalah kumpulan informasi yang disimpan dalam komputer secara sistematik sehingga dapat diperiksa menggunakan suatu program komputer untuk memperoleh informasi dari database. Software yang digunakan untuk mengelola dan permintaan panggilan (query) basis data yang disebut sistem manajemen database (database management system, DBMS).</w:t>
      </w:r>
    </w:p>
    <w:p w14:paraId="4D042885" w14:textId="77777777" w:rsidR="006509E4" w:rsidRDefault="006509E4" w:rsidP="002962A6">
      <w:pPr>
        <w:ind w:left="1276" w:firstLine="567"/>
        <w:jc w:val="both"/>
        <w:rPr>
          <w:lang w:val="id-ID"/>
        </w:rPr>
      </w:pPr>
      <w:r w:rsidRPr="006509E4">
        <w:rPr>
          <w:lang w:val="id-ID"/>
        </w:rPr>
        <w:t xml:space="preserve">Sistem database dipelajari dalam ilmu informasi. Istilah “database” berawal dari ilmu komputer. Meskipun maka itu berarti lebih luas, meletakkan segala sesuatu dalam luar bidang elektronika, artikel ini mengenai basis data komputer. Perhatikan bahwa mirip dengan database sebenarnya ada sebelum revolusi industri dalam bentuk buku besar, kuitansi dan kumpulan data terkait dengan bisnis. Konsep dasar dari </w:t>
      </w:r>
      <w:r w:rsidRPr="006509E4">
        <w:rPr>
          <w:lang w:val="id-ID"/>
        </w:rPr>
        <w:lastRenderedPageBreak/>
        <w:t>database adalah kumpulan dari catatan, atau potongan dari pengetahuan.</w:t>
      </w:r>
    </w:p>
    <w:p w14:paraId="33934657" w14:textId="77777777" w:rsidR="006509E4" w:rsidRDefault="002962A6" w:rsidP="002962A6">
      <w:pPr>
        <w:ind w:left="1276" w:firstLine="567"/>
        <w:jc w:val="both"/>
        <w:rPr>
          <w:lang w:val="id-ID"/>
        </w:rPr>
      </w:pPr>
      <w:r w:rsidRPr="002962A6">
        <w:rPr>
          <w:lang w:val="id-ID"/>
        </w:rPr>
        <w:t>Basis Data memiliki gambaran terstruktur dari jenis fakta yang tersimpan di dalamnya: penjelasan ini disebut skema. Benda Skema menggambarkan yang mewakili database, dan hubungan antara objek-objek tersebut. Ada banyak bagaimana mengatur skema, atau memodelkan struktur database: ini dikenal sebagai model basis data atau model data.</w:t>
      </w:r>
    </w:p>
    <w:p w14:paraId="33FE5125" w14:textId="77777777" w:rsidR="002962A6" w:rsidRDefault="002962A6" w:rsidP="002962A6">
      <w:pPr>
        <w:ind w:left="1276" w:firstLine="567"/>
        <w:jc w:val="both"/>
        <w:rPr>
          <w:lang w:val="id-ID"/>
        </w:rPr>
      </w:pPr>
      <w:r w:rsidRPr="002962A6">
        <w:rPr>
          <w:lang w:val="id-ID"/>
        </w:rPr>
        <w:t>Model yang umum digunakan saat ini adalah model relasional, yang menurut istilah awam mewakili semua informasi dalam bentuk tabel yang saling berhubungan dengan setiap meja terdiri dari baris dan Kolom (definisi yang sebenarnya menggunakan terminologi matematika).</w:t>
      </w:r>
    </w:p>
    <w:p w14:paraId="3E7BD49B" w14:textId="77777777" w:rsidR="002962A6" w:rsidRPr="002962A6" w:rsidRDefault="002962A6" w:rsidP="002962A6">
      <w:pPr>
        <w:ind w:left="1276" w:firstLine="567"/>
        <w:jc w:val="both"/>
        <w:rPr>
          <w:lang w:val="id-ID"/>
        </w:rPr>
      </w:pPr>
      <w:r w:rsidRPr="002962A6">
        <w:rPr>
          <w:lang w:val="id-ID"/>
        </w:rPr>
        <w:t>Dalam model ini, hubungan antar tabel tempat diwakili dengan menggunakan nilai yang sama antar tabel. Model-model lain seperti model hierarkis dan model jaringan menggunakan cara yang lebih eksplisit untuk mewakili hubungan antar tabel.</w:t>
      </w:r>
    </w:p>
    <w:p w14:paraId="2F9801D2" w14:textId="77777777" w:rsidR="002962A6" w:rsidRDefault="002962A6" w:rsidP="002962A6">
      <w:pPr>
        <w:ind w:left="1276" w:firstLine="567"/>
        <w:jc w:val="both"/>
        <w:rPr>
          <w:lang w:val="id-ID"/>
        </w:rPr>
      </w:pPr>
      <w:r w:rsidRPr="002962A6">
        <w:rPr>
          <w:lang w:val="id-ID"/>
        </w:rPr>
        <w:t xml:space="preserve">Database merujuk pada pengumpulan data yang saling berhubungan, dan perangkat lunak harus mengacu pada sistem manajemen database (database management system / DBMS). Jika konteksnya adalah jelas, banyak administrator </w:t>
      </w:r>
      <w:r w:rsidRPr="002962A6">
        <w:rPr>
          <w:lang w:val="id-ID"/>
        </w:rPr>
        <w:lastRenderedPageBreak/>
        <w:t>dan programer menggunakan istilah basis data untuk kedua arti.</w:t>
      </w:r>
    </w:p>
    <w:p w14:paraId="758AA203" w14:textId="77777777" w:rsidR="002962A6" w:rsidRDefault="002962A6" w:rsidP="002962A6">
      <w:pPr>
        <w:spacing w:line="240" w:lineRule="auto"/>
        <w:ind w:left="1276" w:firstLine="567"/>
        <w:jc w:val="both"/>
        <w:rPr>
          <w:lang w:val="id-ID"/>
        </w:rPr>
      </w:pPr>
    </w:p>
    <w:p w14:paraId="62764D4A" w14:textId="77777777" w:rsidR="002962A6" w:rsidRDefault="002962A6" w:rsidP="000623B4">
      <w:pPr>
        <w:pStyle w:val="Heading3"/>
        <w:numPr>
          <w:ilvl w:val="0"/>
          <w:numId w:val="30"/>
        </w:numPr>
        <w:ind w:left="1843" w:hanging="295"/>
        <w:rPr>
          <w:lang w:val="id-ID"/>
        </w:rPr>
      </w:pPr>
      <w:r>
        <w:rPr>
          <w:lang w:val="id-ID"/>
        </w:rPr>
        <w:t>Pengertian Basis Data Menurut Para Ahli</w:t>
      </w:r>
    </w:p>
    <w:p w14:paraId="6F8007FE" w14:textId="77777777" w:rsidR="002962A6" w:rsidRPr="002962A6" w:rsidRDefault="002962A6" w:rsidP="002962A6">
      <w:pPr>
        <w:spacing w:line="240" w:lineRule="auto"/>
        <w:jc w:val="both"/>
        <w:rPr>
          <w:lang w:val="id-ID"/>
        </w:rPr>
      </w:pPr>
    </w:p>
    <w:p w14:paraId="1DBF7BA2" w14:textId="77777777" w:rsidR="002962A6" w:rsidRPr="002962A6" w:rsidRDefault="002962A6" w:rsidP="00101F6E">
      <w:pPr>
        <w:ind w:left="1843" w:firstLine="567"/>
        <w:jc w:val="both"/>
        <w:rPr>
          <w:lang w:val="id-ID"/>
        </w:rPr>
      </w:pPr>
      <w:r w:rsidRPr="002962A6">
        <w:rPr>
          <w:lang w:val="id-ID"/>
        </w:rPr>
        <w:t>Berikut ini terdapat beberapa pengertian basis data menurut para ahli, terdiri atas:</w:t>
      </w:r>
    </w:p>
    <w:p w14:paraId="55F6C01B" w14:textId="77777777" w:rsidR="002962A6" w:rsidRPr="002962A6" w:rsidRDefault="002962A6" w:rsidP="000623B4">
      <w:pPr>
        <w:pStyle w:val="ListParagraph"/>
        <w:numPr>
          <w:ilvl w:val="0"/>
          <w:numId w:val="18"/>
        </w:numPr>
        <w:ind w:left="2127" w:hanging="295"/>
        <w:jc w:val="both"/>
        <w:rPr>
          <w:lang w:val="id-ID"/>
        </w:rPr>
      </w:pPr>
      <w:r w:rsidRPr="002962A6">
        <w:rPr>
          <w:lang w:val="id-ID"/>
        </w:rPr>
        <w:t>S. Attre mengungkapkan bahwa database merupakan kumpulan data yang saling berhubungan antara yang satu dengan yang lain dengan penggunaan yang beragam.</w:t>
      </w:r>
    </w:p>
    <w:p w14:paraId="7634A5DF" w14:textId="77777777" w:rsidR="002962A6" w:rsidRPr="002962A6" w:rsidRDefault="002962A6" w:rsidP="000623B4">
      <w:pPr>
        <w:pStyle w:val="ListParagraph"/>
        <w:numPr>
          <w:ilvl w:val="0"/>
          <w:numId w:val="18"/>
        </w:numPr>
        <w:ind w:left="2127" w:hanging="295"/>
        <w:jc w:val="both"/>
        <w:rPr>
          <w:lang w:val="id-ID"/>
        </w:rPr>
      </w:pPr>
      <w:r w:rsidRPr="002962A6">
        <w:rPr>
          <w:lang w:val="id-ID"/>
        </w:rPr>
        <w:t>Gordon C. Everest, database merupakan kumpulan data yang bersifat mekanis, terbagi dan terdefinisi dengan formal melalui suatu pengorganisasian.</w:t>
      </w:r>
    </w:p>
    <w:p w14:paraId="5CCC4296" w14:textId="77777777" w:rsidR="002962A6" w:rsidRPr="002962A6" w:rsidRDefault="002962A6" w:rsidP="000623B4">
      <w:pPr>
        <w:pStyle w:val="ListParagraph"/>
        <w:numPr>
          <w:ilvl w:val="0"/>
          <w:numId w:val="18"/>
        </w:numPr>
        <w:ind w:left="2127" w:hanging="295"/>
        <w:jc w:val="both"/>
        <w:rPr>
          <w:lang w:val="id-ID"/>
        </w:rPr>
      </w:pPr>
      <w:r w:rsidRPr="002962A6">
        <w:rPr>
          <w:lang w:val="id-ID"/>
        </w:rPr>
        <w:t>Toni Fabbri, menyatakan bahwa database adalah sebuah sistem file terintegrasi yang memiliki setidaknya satu primary key sebagai pengulangan.</w:t>
      </w:r>
    </w:p>
    <w:p w14:paraId="232367F5" w14:textId="77777777" w:rsidR="002962A6" w:rsidRDefault="002962A6" w:rsidP="000623B4">
      <w:pPr>
        <w:pStyle w:val="ListParagraph"/>
        <w:numPr>
          <w:ilvl w:val="0"/>
          <w:numId w:val="18"/>
        </w:numPr>
        <w:ind w:left="2127" w:hanging="295"/>
        <w:jc w:val="both"/>
        <w:rPr>
          <w:lang w:val="id-ID"/>
        </w:rPr>
      </w:pPr>
      <w:r w:rsidRPr="002962A6">
        <w:rPr>
          <w:lang w:val="id-ID"/>
        </w:rPr>
        <w:t>C. J. Date, database ialah data operasional yang digunakan oleh system aplikasi dari sebuah pengorganisasian.</w:t>
      </w:r>
    </w:p>
    <w:p w14:paraId="2057F853" w14:textId="77777777" w:rsidR="002962A6" w:rsidRPr="002962A6" w:rsidRDefault="002962A6" w:rsidP="002962A6">
      <w:pPr>
        <w:rPr>
          <w:lang w:val="id-ID"/>
        </w:rPr>
      </w:pPr>
      <w:r>
        <w:rPr>
          <w:lang w:val="id-ID"/>
        </w:rPr>
        <w:br w:type="page"/>
      </w:r>
    </w:p>
    <w:p w14:paraId="69DE4537" w14:textId="77777777" w:rsidR="002962A6" w:rsidRDefault="009E3DAB" w:rsidP="000623B4">
      <w:pPr>
        <w:pStyle w:val="Heading3"/>
        <w:numPr>
          <w:ilvl w:val="0"/>
          <w:numId w:val="30"/>
        </w:numPr>
        <w:ind w:left="1843" w:hanging="295"/>
        <w:rPr>
          <w:lang w:val="id-ID"/>
        </w:rPr>
      </w:pPr>
      <w:r>
        <w:rPr>
          <w:lang w:val="id-ID"/>
        </w:rPr>
        <w:lastRenderedPageBreak/>
        <w:t>Komponen Basis Data</w:t>
      </w:r>
    </w:p>
    <w:p w14:paraId="0F12509C" w14:textId="77777777" w:rsidR="009E3DAB" w:rsidRDefault="009E3DAB" w:rsidP="009E3DAB">
      <w:pPr>
        <w:spacing w:line="240" w:lineRule="auto"/>
        <w:ind w:left="1276" w:firstLine="567"/>
        <w:jc w:val="both"/>
        <w:rPr>
          <w:lang w:val="id-ID"/>
        </w:rPr>
      </w:pPr>
    </w:p>
    <w:p w14:paraId="4CAB2D4A" w14:textId="77777777" w:rsidR="009E3DAB" w:rsidRDefault="009E3DAB" w:rsidP="00101F6E">
      <w:pPr>
        <w:ind w:left="1843" w:firstLine="567"/>
        <w:jc w:val="both"/>
        <w:rPr>
          <w:lang w:val="id-ID"/>
        </w:rPr>
      </w:pPr>
      <w:r w:rsidRPr="008B1000">
        <w:t xml:space="preserve">Berikut ini terdapat beberapa komponen basis data, terdiri </w:t>
      </w:r>
      <w:proofErr w:type="gramStart"/>
      <w:r w:rsidRPr="008B1000">
        <w:t>atas</w:t>
      </w:r>
      <w:r>
        <w:rPr>
          <w:lang w:val="id-ID"/>
        </w:rPr>
        <w:t xml:space="preserve"> </w:t>
      </w:r>
      <w:r w:rsidRPr="008B1000">
        <w:t>:</w:t>
      </w:r>
      <w:proofErr w:type="gramEnd"/>
    </w:p>
    <w:p w14:paraId="5DF547B3" w14:textId="77777777" w:rsidR="009E3DAB" w:rsidRPr="009E3DAB" w:rsidRDefault="009E3DAB" w:rsidP="009E3DAB">
      <w:pPr>
        <w:spacing w:line="240" w:lineRule="auto"/>
        <w:ind w:left="1276" w:firstLine="567"/>
        <w:jc w:val="both"/>
        <w:rPr>
          <w:lang w:val="id-ID"/>
        </w:rPr>
      </w:pPr>
    </w:p>
    <w:p w14:paraId="25CC735F" w14:textId="5643450F" w:rsidR="009E3DAB" w:rsidRPr="009E3DAB" w:rsidRDefault="00811B66" w:rsidP="000623B4">
      <w:pPr>
        <w:pStyle w:val="ListParagraph"/>
        <w:numPr>
          <w:ilvl w:val="0"/>
          <w:numId w:val="19"/>
        </w:numPr>
        <w:ind w:left="2127" w:hanging="295"/>
        <w:jc w:val="both"/>
        <w:rPr>
          <w:b/>
        </w:rPr>
      </w:pPr>
      <w:r w:rsidRPr="009E3DAB">
        <w:rPr>
          <w:b/>
        </w:rPr>
        <w:t>Perangkat Keras (Hardware)</w:t>
      </w:r>
    </w:p>
    <w:p w14:paraId="2F72D915" w14:textId="77777777" w:rsidR="009E3DAB" w:rsidRPr="009E3DAB" w:rsidRDefault="009E3DAB" w:rsidP="00101F6E">
      <w:pPr>
        <w:pStyle w:val="ListParagraph"/>
        <w:spacing w:line="240" w:lineRule="auto"/>
        <w:ind w:left="2127"/>
        <w:jc w:val="both"/>
        <w:rPr>
          <w:b/>
        </w:rPr>
      </w:pPr>
    </w:p>
    <w:p w14:paraId="63FEBEBD" w14:textId="77777777" w:rsidR="009E3DAB" w:rsidRPr="009E3DAB" w:rsidRDefault="009E3DAB" w:rsidP="00101F6E">
      <w:pPr>
        <w:ind w:left="2127" w:firstLine="567"/>
        <w:jc w:val="both"/>
        <w:rPr>
          <w:lang w:val="id-ID"/>
        </w:rPr>
      </w:pPr>
      <w:r>
        <w:t xml:space="preserve">Sistem basis data dapat dilihat bahwa basis data pada intinya adalah disimpan pada media penyimpanan elektronik (hardisk), sedangkan database adalah terdiri dari beberapa file / table yang saling berelasi (berhubungan). </w:t>
      </w:r>
      <w:proofErr w:type="gramStart"/>
      <w:r>
        <w:t>Basis data tersebut dikelola oleh DBMS (database management system) dan database tersebut dapat dimanfaatkan oleh beberapa user (pemakai) yang dapat melakukan manipulasi pada database.</w:t>
      </w:r>
      <w:proofErr w:type="gramEnd"/>
    </w:p>
    <w:p w14:paraId="3EE836C5" w14:textId="77777777" w:rsidR="009E3DAB" w:rsidRPr="009E3DAB" w:rsidRDefault="009E3DAB" w:rsidP="00101F6E">
      <w:pPr>
        <w:ind w:left="2127" w:firstLine="567"/>
        <w:jc w:val="both"/>
        <w:rPr>
          <w:lang w:val="id-ID"/>
        </w:rPr>
      </w:pPr>
      <w:r>
        <w:t xml:space="preserve">Perangkat keras yang biasanya terdapat dalam sistem basis data adalah sebagai </w:t>
      </w:r>
      <w:proofErr w:type="gramStart"/>
      <w:r>
        <w:t>berikut</w:t>
      </w:r>
      <w:r>
        <w:rPr>
          <w:lang w:val="id-ID"/>
        </w:rPr>
        <w:t xml:space="preserve"> </w:t>
      </w:r>
      <w:r>
        <w:t>:</w:t>
      </w:r>
      <w:proofErr w:type="gramEnd"/>
    </w:p>
    <w:p w14:paraId="6D8A02CC" w14:textId="77777777" w:rsidR="009E3DAB" w:rsidRDefault="009E3DAB" w:rsidP="000623B4">
      <w:pPr>
        <w:pStyle w:val="ListParagraph"/>
        <w:numPr>
          <w:ilvl w:val="0"/>
          <w:numId w:val="20"/>
        </w:numPr>
        <w:ind w:left="2127" w:hanging="295"/>
        <w:jc w:val="both"/>
      </w:pPr>
      <w:r>
        <w:t>Komputer (satu untuk stand alone atau llebih dari satu untuk komputer jaringan)</w:t>
      </w:r>
    </w:p>
    <w:p w14:paraId="629A4724" w14:textId="77777777" w:rsidR="009E3DAB" w:rsidRDefault="009E3DAB" w:rsidP="000623B4">
      <w:pPr>
        <w:pStyle w:val="ListParagraph"/>
        <w:numPr>
          <w:ilvl w:val="0"/>
          <w:numId w:val="20"/>
        </w:numPr>
        <w:ind w:left="2127" w:hanging="295"/>
        <w:jc w:val="both"/>
      </w:pPr>
      <w:r>
        <w:t>Memori sekunder yang on-line (hardisk).</w:t>
      </w:r>
    </w:p>
    <w:p w14:paraId="53A813CF" w14:textId="77777777" w:rsidR="009E3DAB" w:rsidRDefault="009E3DAB" w:rsidP="000623B4">
      <w:pPr>
        <w:pStyle w:val="ListParagraph"/>
        <w:numPr>
          <w:ilvl w:val="0"/>
          <w:numId w:val="20"/>
        </w:numPr>
        <w:ind w:left="2127" w:hanging="295"/>
        <w:jc w:val="both"/>
      </w:pPr>
      <w:r>
        <w:t>Memori sekunder yang offline (tape) untuk keperluan backup data</w:t>
      </w:r>
    </w:p>
    <w:p w14:paraId="720CBCF8" w14:textId="58606D9F" w:rsidR="009E3DAB" w:rsidRDefault="009E3DAB" w:rsidP="000623B4">
      <w:pPr>
        <w:pStyle w:val="ListParagraph"/>
        <w:numPr>
          <w:ilvl w:val="0"/>
          <w:numId w:val="20"/>
        </w:numPr>
        <w:ind w:left="2127" w:hanging="295"/>
        <w:jc w:val="both"/>
      </w:pPr>
      <w:r>
        <w:t>Media</w:t>
      </w:r>
      <w:r w:rsidR="00101F6E">
        <w:t xml:space="preserve"> </w:t>
      </w:r>
      <w:r>
        <w:t>/ perangkat komunikasi (untuk sistem jaringan)</w:t>
      </w:r>
    </w:p>
    <w:p w14:paraId="6DBA6EF3" w14:textId="77777777" w:rsidR="009E3DAB" w:rsidRPr="009E3DAB" w:rsidRDefault="009E3DAB" w:rsidP="00101F6E">
      <w:pPr>
        <w:ind w:left="2127"/>
        <w:rPr>
          <w:lang w:val="id-ID"/>
        </w:rPr>
      </w:pPr>
      <w:r>
        <w:br w:type="page"/>
      </w:r>
    </w:p>
    <w:p w14:paraId="243F6008" w14:textId="02A0DF65" w:rsidR="009E3DAB" w:rsidRPr="009E3DAB" w:rsidRDefault="009E3DAB" w:rsidP="000623B4">
      <w:pPr>
        <w:pStyle w:val="ListParagraph"/>
        <w:numPr>
          <w:ilvl w:val="0"/>
          <w:numId w:val="19"/>
        </w:numPr>
        <w:ind w:left="2127" w:hanging="295"/>
        <w:jc w:val="both"/>
        <w:rPr>
          <w:b/>
        </w:rPr>
      </w:pPr>
      <w:r w:rsidRPr="009E3DAB">
        <w:rPr>
          <w:b/>
        </w:rPr>
        <w:lastRenderedPageBreak/>
        <w:t xml:space="preserve">Sistem </w:t>
      </w:r>
      <w:r w:rsidR="00811B66" w:rsidRPr="009E3DAB">
        <w:rPr>
          <w:b/>
        </w:rPr>
        <w:t>Operasi (Operating System)</w:t>
      </w:r>
    </w:p>
    <w:p w14:paraId="2E53E135" w14:textId="77777777" w:rsidR="009E3DAB" w:rsidRDefault="009E3DAB" w:rsidP="00101F6E">
      <w:pPr>
        <w:pStyle w:val="ListParagraph"/>
        <w:spacing w:line="240" w:lineRule="auto"/>
        <w:ind w:left="2127"/>
        <w:jc w:val="both"/>
        <w:rPr>
          <w:b/>
          <w:lang w:val="id-ID"/>
        </w:rPr>
      </w:pPr>
    </w:p>
    <w:p w14:paraId="62F380F9" w14:textId="7E055023" w:rsidR="009E3DAB" w:rsidRPr="009E3DAB" w:rsidRDefault="009E3DAB" w:rsidP="00101F6E">
      <w:pPr>
        <w:pStyle w:val="ListParagraph"/>
        <w:ind w:left="2127" w:firstLine="568"/>
        <w:contextualSpacing w:val="0"/>
        <w:jc w:val="both"/>
      </w:pPr>
      <w:proofErr w:type="gramStart"/>
      <w:r w:rsidRPr="009E3DAB">
        <w:t>Sistem Operasi Merupakan program yang mengaktifkan</w:t>
      </w:r>
      <w:r w:rsidR="00101F6E">
        <w:t xml:space="preserve"> </w:t>
      </w:r>
      <w:r w:rsidRPr="009E3DAB">
        <w:t>/ memungsikan sistem komputer, mengendalikan seluruh sistem daya dalam komputer dan melakukan operasioperasi dasar dalam computer (operasi input/output), pengelolaan file, dan lain sebagainya.</w:t>
      </w:r>
      <w:proofErr w:type="gramEnd"/>
      <w:r w:rsidRPr="009E3DAB">
        <w:t xml:space="preserve"> Program pengelola basis data (DBMS) </w:t>
      </w:r>
      <w:proofErr w:type="gramStart"/>
      <w:r w:rsidRPr="009E3DAB">
        <w:t>akan</w:t>
      </w:r>
      <w:proofErr w:type="gramEnd"/>
      <w:r w:rsidRPr="009E3DAB">
        <w:t xml:space="preserve"> aktif (running) jika sistem operasi yang dikehendakinya telah aktif.</w:t>
      </w:r>
    </w:p>
    <w:p w14:paraId="32A7BEAD" w14:textId="77777777" w:rsidR="009E3DAB" w:rsidRPr="009E3DAB" w:rsidRDefault="009E3DAB" w:rsidP="00101F6E">
      <w:pPr>
        <w:pStyle w:val="ListParagraph"/>
        <w:ind w:left="2127"/>
        <w:contextualSpacing w:val="0"/>
        <w:jc w:val="both"/>
      </w:pPr>
    </w:p>
    <w:p w14:paraId="684AD41A" w14:textId="455B49B7" w:rsidR="009E3DAB" w:rsidRPr="009E3DAB" w:rsidRDefault="009E3DAB" w:rsidP="000623B4">
      <w:pPr>
        <w:pStyle w:val="ListParagraph"/>
        <w:numPr>
          <w:ilvl w:val="0"/>
          <w:numId w:val="19"/>
        </w:numPr>
        <w:ind w:left="2127" w:hanging="295"/>
        <w:jc w:val="both"/>
        <w:rPr>
          <w:b/>
        </w:rPr>
      </w:pPr>
      <w:r w:rsidRPr="009E3DAB">
        <w:rPr>
          <w:b/>
        </w:rPr>
        <w:t xml:space="preserve">Basis </w:t>
      </w:r>
      <w:r w:rsidR="00811B66" w:rsidRPr="009E3DAB">
        <w:rPr>
          <w:b/>
        </w:rPr>
        <w:t>Data (Database)</w:t>
      </w:r>
    </w:p>
    <w:p w14:paraId="19B7E0CF" w14:textId="77777777" w:rsidR="009E3DAB" w:rsidRPr="009E3DAB" w:rsidRDefault="009E3DAB" w:rsidP="00101F6E">
      <w:pPr>
        <w:pStyle w:val="ListParagraph"/>
        <w:spacing w:line="240" w:lineRule="auto"/>
        <w:ind w:left="2127"/>
        <w:jc w:val="both"/>
        <w:rPr>
          <w:b/>
        </w:rPr>
      </w:pPr>
    </w:p>
    <w:p w14:paraId="3E38263D" w14:textId="77777777" w:rsidR="009E3DAB" w:rsidRDefault="009E3DAB" w:rsidP="00101F6E">
      <w:pPr>
        <w:pStyle w:val="ListParagraph"/>
        <w:ind w:left="2127" w:firstLine="568"/>
        <w:contextualSpacing w:val="0"/>
        <w:jc w:val="both"/>
        <w:rPr>
          <w:lang w:val="id-ID"/>
        </w:rPr>
      </w:pPr>
      <w:proofErr w:type="gramStart"/>
      <w:r w:rsidRPr="009E3DAB">
        <w:t>Sebuah sistem basis data dapat memiliki beberapa basis data.</w:t>
      </w:r>
      <w:proofErr w:type="gramEnd"/>
      <w:r w:rsidRPr="009E3DAB">
        <w:t xml:space="preserve"> </w:t>
      </w:r>
      <w:proofErr w:type="gramStart"/>
      <w:r w:rsidRPr="009E3DAB">
        <w:t>Setiap basis data dapat memiliki sejumlah objek basis data (seperti file/table, store procedure, indeks, dan lainya).</w:t>
      </w:r>
      <w:proofErr w:type="gramEnd"/>
      <w:r w:rsidRPr="009E3DAB">
        <w:t xml:space="preserve"> </w:t>
      </w:r>
      <w:proofErr w:type="gramStart"/>
      <w:r w:rsidRPr="009E3DAB">
        <w:t>Disamping berisi / menyimpan data, setiap basis data juga mengandung / menyimpan definisi struktur (baik untuk basis data maupun objek- objeknya secara detail).</w:t>
      </w:r>
      <w:proofErr w:type="gramEnd"/>
    </w:p>
    <w:p w14:paraId="0B1FBF1D" w14:textId="77777777" w:rsidR="009E3DAB" w:rsidRPr="009E3DAB" w:rsidRDefault="009E3DAB" w:rsidP="00101F6E">
      <w:pPr>
        <w:ind w:left="2127"/>
        <w:rPr>
          <w:lang w:val="id-ID"/>
        </w:rPr>
      </w:pPr>
      <w:r>
        <w:rPr>
          <w:lang w:val="id-ID"/>
        </w:rPr>
        <w:br w:type="page"/>
      </w:r>
    </w:p>
    <w:p w14:paraId="5BF383EA" w14:textId="46591BD0" w:rsidR="009E3DAB" w:rsidRPr="00A27490" w:rsidRDefault="00811B66" w:rsidP="000623B4">
      <w:pPr>
        <w:pStyle w:val="ListParagraph"/>
        <w:numPr>
          <w:ilvl w:val="0"/>
          <w:numId w:val="19"/>
        </w:numPr>
        <w:ind w:left="2127" w:hanging="295"/>
        <w:jc w:val="both"/>
        <w:rPr>
          <w:b/>
        </w:rPr>
      </w:pPr>
      <w:r w:rsidRPr="009E3DAB">
        <w:rPr>
          <w:b/>
        </w:rPr>
        <w:lastRenderedPageBreak/>
        <w:t>Sistem Pengelolaan Basis Data (Dbms)</w:t>
      </w:r>
    </w:p>
    <w:p w14:paraId="281893AE" w14:textId="77777777" w:rsidR="00A27490" w:rsidRPr="009E3DAB" w:rsidRDefault="00A27490" w:rsidP="00101F6E">
      <w:pPr>
        <w:pStyle w:val="ListParagraph"/>
        <w:spacing w:line="240" w:lineRule="auto"/>
        <w:ind w:left="2127"/>
        <w:jc w:val="both"/>
        <w:rPr>
          <w:b/>
        </w:rPr>
      </w:pPr>
    </w:p>
    <w:p w14:paraId="51E654B9" w14:textId="77777777" w:rsidR="009E3DAB" w:rsidRPr="009E3DAB" w:rsidRDefault="009E3DAB" w:rsidP="00101F6E">
      <w:pPr>
        <w:pStyle w:val="ListParagraph"/>
        <w:ind w:left="2127" w:firstLine="568"/>
        <w:contextualSpacing w:val="0"/>
        <w:jc w:val="both"/>
      </w:pPr>
      <w:proofErr w:type="gramStart"/>
      <w:r w:rsidRPr="009E3DAB">
        <w:t>Sistem (aplikasi/perangkat lunak) pengelola basis data (DBMS) Pengelolaan basis data secara fisik tidak ditangani langsung oleh user (pemakai), tetapi ditangani oleh sebuah perangkat lunak (sistem) yang khusus / spesifik.</w:t>
      </w:r>
      <w:proofErr w:type="gramEnd"/>
      <w:r w:rsidRPr="009E3DAB">
        <w:t xml:space="preserve"> Perangkat inilah disebut DBMS, yang </w:t>
      </w:r>
      <w:proofErr w:type="gramStart"/>
      <w:r w:rsidRPr="009E3DAB">
        <w:t>akan</w:t>
      </w:r>
      <w:proofErr w:type="gramEnd"/>
      <w:r w:rsidRPr="009E3DAB">
        <w:t xml:space="preserve"> menentukan bagaimana data diorganisasi, disimpan, diubah, dan diambil kembali. </w:t>
      </w:r>
      <w:proofErr w:type="gramStart"/>
      <w:r w:rsidRPr="009E3DAB">
        <w:t>Perangkat tersebut juga menerapkan mekanisme pengamanan data (security), pemakaian data secara bersama (sharing data), pemaksaan keakuratan / konsistensi data, dan sebagainya.</w:t>
      </w:r>
      <w:proofErr w:type="gramEnd"/>
    </w:p>
    <w:p w14:paraId="0C4D273C" w14:textId="77777777" w:rsidR="009E3DAB" w:rsidRPr="009E3DAB" w:rsidRDefault="009E3DAB" w:rsidP="00101F6E">
      <w:pPr>
        <w:pStyle w:val="ListParagraph"/>
        <w:ind w:left="2127"/>
        <w:contextualSpacing w:val="0"/>
        <w:jc w:val="both"/>
      </w:pPr>
    </w:p>
    <w:p w14:paraId="06E6DD1A" w14:textId="4F753FE8" w:rsidR="009E3DAB" w:rsidRPr="00A27490" w:rsidRDefault="009E3DAB" w:rsidP="000623B4">
      <w:pPr>
        <w:pStyle w:val="ListParagraph"/>
        <w:numPr>
          <w:ilvl w:val="0"/>
          <w:numId w:val="19"/>
        </w:numPr>
        <w:ind w:left="2127" w:hanging="295"/>
        <w:jc w:val="both"/>
        <w:rPr>
          <w:b/>
        </w:rPr>
      </w:pPr>
      <w:r w:rsidRPr="00A27490">
        <w:rPr>
          <w:b/>
        </w:rPr>
        <w:t xml:space="preserve">Pemakai </w:t>
      </w:r>
      <w:r w:rsidR="00811B66" w:rsidRPr="00A27490">
        <w:rPr>
          <w:b/>
        </w:rPr>
        <w:t>(User)</w:t>
      </w:r>
    </w:p>
    <w:p w14:paraId="61BCD9AD" w14:textId="77777777" w:rsidR="00A27490" w:rsidRPr="00A27490" w:rsidRDefault="00A27490" w:rsidP="00101F6E">
      <w:pPr>
        <w:pStyle w:val="ListParagraph"/>
        <w:spacing w:line="240" w:lineRule="auto"/>
        <w:ind w:left="2127"/>
        <w:jc w:val="both"/>
        <w:rPr>
          <w:b/>
        </w:rPr>
      </w:pPr>
    </w:p>
    <w:p w14:paraId="24F7BAA2" w14:textId="77777777" w:rsidR="009E3DAB" w:rsidRPr="009E3DAB" w:rsidRDefault="009E3DAB" w:rsidP="00101F6E">
      <w:pPr>
        <w:pStyle w:val="ListParagraph"/>
        <w:ind w:left="2127" w:firstLine="567"/>
        <w:contextualSpacing w:val="0"/>
        <w:jc w:val="both"/>
      </w:pPr>
      <w:r w:rsidRPr="009E3DAB">
        <w:t xml:space="preserve">Ada beberapa jenis / tipe pemakai pada sistem basis data, berdasarkan </w:t>
      </w:r>
      <w:proofErr w:type="gramStart"/>
      <w:r w:rsidRPr="009E3DAB">
        <w:t>cara</w:t>
      </w:r>
      <w:proofErr w:type="gramEnd"/>
      <w:r w:rsidRPr="009E3DAB">
        <w:t xml:space="preserve"> mereka berinteraksi pada basis data, diantaranya adalah:</w:t>
      </w:r>
    </w:p>
    <w:p w14:paraId="4EBFAB32" w14:textId="77777777" w:rsidR="009E3DAB" w:rsidRPr="009E3DAB" w:rsidRDefault="009E3DAB" w:rsidP="009E3DAB">
      <w:pPr>
        <w:pStyle w:val="ListParagraph"/>
        <w:ind w:left="1559"/>
        <w:contextualSpacing w:val="0"/>
        <w:jc w:val="both"/>
      </w:pPr>
    </w:p>
    <w:p w14:paraId="2A178EE8" w14:textId="77777777" w:rsidR="00A27490" w:rsidRPr="00A27490" w:rsidRDefault="009E3DAB" w:rsidP="000623B4">
      <w:pPr>
        <w:pStyle w:val="ListParagraph"/>
        <w:numPr>
          <w:ilvl w:val="0"/>
          <w:numId w:val="21"/>
        </w:numPr>
        <w:ind w:left="2410" w:hanging="283"/>
        <w:jc w:val="both"/>
        <w:rPr>
          <w:b/>
        </w:rPr>
      </w:pPr>
      <w:r w:rsidRPr="00A27490">
        <w:rPr>
          <w:b/>
        </w:rPr>
        <w:t>Programmer</w:t>
      </w:r>
    </w:p>
    <w:p w14:paraId="64D229C7" w14:textId="77777777" w:rsidR="00A27490" w:rsidRPr="00A27490" w:rsidRDefault="00A27490" w:rsidP="00811B66">
      <w:pPr>
        <w:pStyle w:val="ListParagraph"/>
        <w:spacing w:line="240" w:lineRule="auto"/>
        <w:ind w:left="2410" w:hanging="283"/>
        <w:jc w:val="both"/>
        <w:rPr>
          <w:b/>
        </w:rPr>
      </w:pPr>
    </w:p>
    <w:p w14:paraId="6D99ACC7" w14:textId="77777777" w:rsidR="009E3DAB" w:rsidRDefault="009E3DAB" w:rsidP="00811B66">
      <w:pPr>
        <w:pStyle w:val="ListParagraph"/>
        <w:ind w:left="2410" w:firstLine="567"/>
        <w:contextualSpacing w:val="0"/>
        <w:jc w:val="both"/>
        <w:rPr>
          <w:lang w:val="id-ID"/>
        </w:rPr>
      </w:pPr>
      <w:r w:rsidRPr="009E3DAB">
        <w:t xml:space="preserve">Programmer adalah pemakai yang berinteraksi dengan basis data Aplikasi melalui DML (data manipulation language), yang disertakan </w:t>
      </w:r>
      <w:r w:rsidRPr="009E3DAB">
        <w:lastRenderedPageBreak/>
        <w:t xml:space="preserve">dalam program yang ditulis dalam bahasa pemrograman induk (seperti pascal, </w:t>
      </w:r>
      <w:proofErr w:type="gramStart"/>
      <w:r w:rsidRPr="009E3DAB">
        <w:t>cobol</w:t>
      </w:r>
      <w:proofErr w:type="gramEnd"/>
      <w:r w:rsidRPr="009E3DAB">
        <w:t>, clipper, foxpro, dan lainnya).</w:t>
      </w:r>
    </w:p>
    <w:p w14:paraId="3B86474E" w14:textId="77777777" w:rsidR="00A27490" w:rsidRPr="00A27490" w:rsidRDefault="00A27490" w:rsidP="00811B66">
      <w:pPr>
        <w:pStyle w:val="ListParagraph"/>
        <w:spacing w:line="240" w:lineRule="auto"/>
        <w:ind w:left="2410" w:hanging="283"/>
        <w:contextualSpacing w:val="0"/>
        <w:jc w:val="both"/>
        <w:rPr>
          <w:lang w:val="id-ID"/>
        </w:rPr>
      </w:pPr>
    </w:p>
    <w:p w14:paraId="296A3C4D" w14:textId="3B8EBB60" w:rsidR="009E3DAB" w:rsidRDefault="009E3DAB" w:rsidP="000623B4">
      <w:pPr>
        <w:pStyle w:val="ListParagraph"/>
        <w:numPr>
          <w:ilvl w:val="0"/>
          <w:numId w:val="21"/>
        </w:numPr>
        <w:ind w:left="2410" w:hanging="283"/>
        <w:jc w:val="both"/>
        <w:rPr>
          <w:b/>
        </w:rPr>
      </w:pPr>
      <w:r w:rsidRPr="00A27490">
        <w:rPr>
          <w:b/>
        </w:rPr>
        <w:t>User Mahir (Casual Users)</w:t>
      </w:r>
    </w:p>
    <w:p w14:paraId="6DB7147C" w14:textId="77777777" w:rsidR="00811B66" w:rsidRPr="00A27490" w:rsidRDefault="00811B66" w:rsidP="00811B66">
      <w:pPr>
        <w:pStyle w:val="ListParagraph"/>
        <w:spacing w:line="240" w:lineRule="auto"/>
        <w:ind w:left="2410"/>
        <w:jc w:val="both"/>
        <w:rPr>
          <w:b/>
        </w:rPr>
      </w:pPr>
    </w:p>
    <w:p w14:paraId="45755281" w14:textId="77777777" w:rsidR="009E3DAB" w:rsidRDefault="009E3DAB" w:rsidP="00811B66">
      <w:pPr>
        <w:pStyle w:val="ListParagraph"/>
        <w:ind w:left="2410" w:firstLine="567"/>
        <w:contextualSpacing w:val="0"/>
        <w:jc w:val="both"/>
        <w:rPr>
          <w:lang w:val="id-ID"/>
        </w:rPr>
      </w:pPr>
      <w:proofErr w:type="gramStart"/>
      <w:r w:rsidRPr="009E3DAB">
        <w:t>User Mahir (Casual Users) adalah pemakai yang berinteraksi dengan sistem tanpa menulis modul program.</w:t>
      </w:r>
      <w:proofErr w:type="gramEnd"/>
      <w:r w:rsidRPr="009E3DAB">
        <w:t xml:space="preserve"> </w:t>
      </w:r>
      <w:proofErr w:type="gramStart"/>
      <w:r w:rsidRPr="009E3DAB">
        <w:t>Mereka menyatakan query (untuk akses data), dengan bahasa query yang telah disediakan oleh suatu DBMS.</w:t>
      </w:r>
      <w:proofErr w:type="gramEnd"/>
    </w:p>
    <w:p w14:paraId="40EB0A3C" w14:textId="77777777" w:rsidR="00A27490" w:rsidRPr="00A27490" w:rsidRDefault="00A27490" w:rsidP="00811B66">
      <w:pPr>
        <w:pStyle w:val="ListParagraph"/>
        <w:spacing w:line="240" w:lineRule="auto"/>
        <w:ind w:left="2410" w:hanging="283"/>
        <w:contextualSpacing w:val="0"/>
        <w:jc w:val="both"/>
        <w:rPr>
          <w:lang w:val="id-ID"/>
        </w:rPr>
      </w:pPr>
    </w:p>
    <w:p w14:paraId="13F484CE" w14:textId="2399C53F" w:rsidR="009E3DAB" w:rsidRDefault="009E3DAB" w:rsidP="000623B4">
      <w:pPr>
        <w:pStyle w:val="ListParagraph"/>
        <w:numPr>
          <w:ilvl w:val="0"/>
          <w:numId w:val="21"/>
        </w:numPr>
        <w:ind w:left="2410" w:hanging="283"/>
        <w:jc w:val="both"/>
        <w:rPr>
          <w:b/>
        </w:rPr>
      </w:pPr>
      <w:r w:rsidRPr="00A27490">
        <w:rPr>
          <w:b/>
        </w:rPr>
        <w:t>User Umum</w:t>
      </w:r>
    </w:p>
    <w:p w14:paraId="5D30C073" w14:textId="77777777" w:rsidR="00811B66" w:rsidRPr="00A27490" w:rsidRDefault="00811B66" w:rsidP="00811B66">
      <w:pPr>
        <w:pStyle w:val="ListParagraph"/>
        <w:spacing w:line="240" w:lineRule="auto"/>
        <w:ind w:left="2410"/>
        <w:jc w:val="both"/>
        <w:rPr>
          <w:b/>
        </w:rPr>
      </w:pPr>
    </w:p>
    <w:p w14:paraId="2697809E" w14:textId="77777777" w:rsidR="009E3DAB" w:rsidRPr="009E3DAB" w:rsidRDefault="009E3DAB" w:rsidP="00811B66">
      <w:pPr>
        <w:pStyle w:val="ListParagraph"/>
        <w:ind w:left="2410" w:firstLine="567"/>
        <w:contextualSpacing w:val="0"/>
        <w:jc w:val="both"/>
      </w:pPr>
      <w:proofErr w:type="gramStart"/>
      <w:r w:rsidRPr="009E3DAB">
        <w:t>User Umum adalah pemakai yang berinteraksi dengan sistem basis data melalui pemanggilan satu program aplikasi permanen, yang telah ditulis / disediakan sebelumnya.</w:t>
      </w:r>
      <w:proofErr w:type="gramEnd"/>
    </w:p>
    <w:p w14:paraId="1D2E0691" w14:textId="77777777" w:rsidR="009E3DAB" w:rsidRPr="009E3DAB" w:rsidRDefault="009E3DAB" w:rsidP="00811B66">
      <w:pPr>
        <w:pStyle w:val="ListParagraph"/>
        <w:spacing w:line="240" w:lineRule="auto"/>
        <w:ind w:left="2410" w:hanging="283"/>
        <w:contextualSpacing w:val="0"/>
        <w:jc w:val="both"/>
      </w:pPr>
    </w:p>
    <w:p w14:paraId="09BEA200" w14:textId="3253EF51" w:rsidR="009E3DAB" w:rsidRDefault="009E3DAB" w:rsidP="000623B4">
      <w:pPr>
        <w:pStyle w:val="ListParagraph"/>
        <w:numPr>
          <w:ilvl w:val="0"/>
          <w:numId w:val="21"/>
        </w:numPr>
        <w:ind w:left="2410" w:hanging="283"/>
        <w:jc w:val="both"/>
        <w:rPr>
          <w:b/>
        </w:rPr>
      </w:pPr>
      <w:r w:rsidRPr="00A27490">
        <w:rPr>
          <w:b/>
        </w:rPr>
        <w:t>User Khusus</w:t>
      </w:r>
    </w:p>
    <w:p w14:paraId="5910D3B6" w14:textId="77777777" w:rsidR="00811B66" w:rsidRPr="00A27490" w:rsidRDefault="00811B66" w:rsidP="00811B66">
      <w:pPr>
        <w:pStyle w:val="ListParagraph"/>
        <w:spacing w:line="240" w:lineRule="auto"/>
        <w:ind w:left="2410"/>
        <w:jc w:val="both"/>
        <w:rPr>
          <w:b/>
        </w:rPr>
      </w:pPr>
    </w:p>
    <w:p w14:paraId="71598BC0" w14:textId="77777777" w:rsidR="009E3DAB" w:rsidRPr="009E3DAB" w:rsidRDefault="009E3DAB" w:rsidP="00811B66">
      <w:pPr>
        <w:pStyle w:val="ListParagraph"/>
        <w:ind w:left="2410" w:firstLine="567"/>
        <w:contextualSpacing w:val="0"/>
        <w:jc w:val="both"/>
      </w:pPr>
      <w:proofErr w:type="gramStart"/>
      <w:r w:rsidRPr="009E3DAB">
        <w:t>User Khusus adalah pemakai yang menulis aplikasi basis data non konvensional untuk keperluan khusus.</w:t>
      </w:r>
      <w:proofErr w:type="gramEnd"/>
    </w:p>
    <w:p w14:paraId="135335F8" w14:textId="77777777" w:rsidR="009E3DAB" w:rsidRPr="00A27490" w:rsidRDefault="00A27490" w:rsidP="00A27490">
      <w:pPr>
        <w:rPr>
          <w:lang w:val="id-ID"/>
        </w:rPr>
      </w:pPr>
      <w:r>
        <w:br w:type="page"/>
      </w:r>
    </w:p>
    <w:p w14:paraId="7A4A3040" w14:textId="77777777" w:rsidR="009E3DAB" w:rsidRPr="00A27490" w:rsidRDefault="009E3DAB" w:rsidP="000623B4">
      <w:pPr>
        <w:pStyle w:val="ListParagraph"/>
        <w:numPr>
          <w:ilvl w:val="0"/>
          <w:numId w:val="19"/>
        </w:numPr>
        <w:ind w:left="2127" w:hanging="284"/>
        <w:jc w:val="both"/>
        <w:rPr>
          <w:b/>
        </w:rPr>
      </w:pPr>
      <w:r w:rsidRPr="00A27490">
        <w:rPr>
          <w:b/>
        </w:rPr>
        <w:lastRenderedPageBreak/>
        <w:t>Aplikasi (perangkat lunak) lain (bersifat optional)</w:t>
      </w:r>
    </w:p>
    <w:p w14:paraId="0B29FA32" w14:textId="77777777" w:rsidR="00A27490" w:rsidRPr="00A27490" w:rsidRDefault="00A27490" w:rsidP="00A27490">
      <w:pPr>
        <w:pStyle w:val="ListParagraph"/>
        <w:spacing w:line="240" w:lineRule="auto"/>
        <w:ind w:left="1843"/>
        <w:jc w:val="both"/>
        <w:rPr>
          <w:b/>
        </w:rPr>
      </w:pPr>
    </w:p>
    <w:p w14:paraId="646FF5DA" w14:textId="77777777" w:rsidR="00A27490" w:rsidRDefault="009E3DAB" w:rsidP="00811B66">
      <w:pPr>
        <w:pStyle w:val="ListParagraph"/>
        <w:ind w:left="2127" w:firstLine="567"/>
        <w:contextualSpacing w:val="0"/>
        <w:jc w:val="both"/>
        <w:rPr>
          <w:lang w:val="id-ID"/>
        </w:rPr>
      </w:pPr>
      <w:proofErr w:type="gramStart"/>
      <w:r w:rsidRPr="009E3DAB">
        <w:t>Aplikasi AI, Sistem Pakar, Pengolahan Citra, dan lainnyal, yang bisa saja mengakses basis data dengan / tanpa DBMS.</w:t>
      </w:r>
      <w:proofErr w:type="gramEnd"/>
      <w:r w:rsidRPr="009E3DAB">
        <w:t xml:space="preserve"> Aplikasi (perangkat lunak) lain Aplikasi lain ini bersifat optional, ada tidaknya tergantung pada kebutuhan kita. DBMS yang kita gunakan lebih berperan dalam pengorganisasian data dalam basis data, sementara bagi pemakai basis data (khususnya yang menjadi end user) dapat disediakan program khusus untuk melakukan pengisian, pengubahan dan pengambilan data.</w:t>
      </w:r>
    </w:p>
    <w:p w14:paraId="3637940C" w14:textId="77777777" w:rsidR="00E405A2" w:rsidRPr="00E405A2" w:rsidRDefault="00E405A2" w:rsidP="00E405A2">
      <w:pPr>
        <w:pStyle w:val="ListParagraph"/>
        <w:spacing w:line="240" w:lineRule="auto"/>
        <w:ind w:left="1560" w:firstLine="567"/>
        <w:contextualSpacing w:val="0"/>
        <w:jc w:val="both"/>
        <w:rPr>
          <w:b/>
          <w:lang w:val="id-ID"/>
        </w:rPr>
      </w:pPr>
    </w:p>
    <w:p w14:paraId="0D3760C3" w14:textId="77777777" w:rsidR="009E3DAB" w:rsidRPr="00E405A2" w:rsidRDefault="00A27490" w:rsidP="000623B4">
      <w:pPr>
        <w:pStyle w:val="Heading3"/>
        <w:numPr>
          <w:ilvl w:val="0"/>
          <w:numId w:val="30"/>
        </w:numPr>
        <w:ind w:left="1843" w:hanging="295"/>
        <w:rPr>
          <w:lang w:val="id-ID"/>
        </w:rPr>
      </w:pPr>
      <w:r w:rsidRPr="00E405A2">
        <w:t>Tujuan Basis Data</w:t>
      </w:r>
    </w:p>
    <w:p w14:paraId="2087C87F" w14:textId="77777777" w:rsidR="00E405A2" w:rsidRPr="00E405A2" w:rsidRDefault="00E405A2" w:rsidP="00E405A2">
      <w:pPr>
        <w:spacing w:line="240" w:lineRule="auto"/>
        <w:jc w:val="both"/>
        <w:rPr>
          <w:lang w:val="id-ID"/>
        </w:rPr>
      </w:pPr>
    </w:p>
    <w:p w14:paraId="142377B2" w14:textId="714604D3" w:rsidR="00E405A2" w:rsidRDefault="00E405A2" w:rsidP="00811B66">
      <w:pPr>
        <w:ind w:left="1843" w:firstLine="567"/>
        <w:jc w:val="both"/>
        <w:rPr>
          <w:lang w:val="id-ID"/>
        </w:rPr>
      </w:pPr>
      <w:r>
        <w:t xml:space="preserve">Berikut ini terdapat beberapa tujuan basis data, terdiri </w:t>
      </w:r>
      <w:proofErr w:type="gramStart"/>
      <w:r>
        <w:t>atas</w:t>
      </w:r>
      <w:r w:rsidR="00895DE9">
        <w:t xml:space="preserve"> </w:t>
      </w:r>
      <w:r>
        <w:t>:</w:t>
      </w:r>
      <w:proofErr w:type="gramEnd"/>
    </w:p>
    <w:p w14:paraId="2FB3AD0D" w14:textId="77777777" w:rsidR="00E405A2" w:rsidRPr="00E405A2" w:rsidRDefault="00E405A2" w:rsidP="00E405A2">
      <w:pPr>
        <w:spacing w:line="240" w:lineRule="auto"/>
        <w:ind w:left="1276" w:firstLine="567"/>
        <w:jc w:val="both"/>
        <w:rPr>
          <w:lang w:val="id-ID"/>
        </w:rPr>
      </w:pPr>
    </w:p>
    <w:p w14:paraId="1B0286D8" w14:textId="0CBB6CE0" w:rsidR="00E405A2" w:rsidRDefault="00E405A2" w:rsidP="000623B4">
      <w:pPr>
        <w:pStyle w:val="ListParagraph"/>
        <w:numPr>
          <w:ilvl w:val="0"/>
          <w:numId w:val="22"/>
        </w:numPr>
        <w:ind w:left="2127" w:hanging="283"/>
        <w:jc w:val="both"/>
        <w:rPr>
          <w:b/>
        </w:rPr>
      </w:pPr>
      <w:r w:rsidRPr="00E405A2">
        <w:rPr>
          <w:b/>
        </w:rPr>
        <w:t>Kecepatan dan Kemudahan (speed)</w:t>
      </w:r>
    </w:p>
    <w:p w14:paraId="0D4C7C5C" w14:textId="77777777" w:rsidR="00AB68EA" w:rsidRPr="00E405A2" w:rsidRDefault="00AB68EA" w:rsidP="00AB68EA">
      <w:pPr>
        <w:pStyle w:val="ListParagraph"/>
        <w:spacing w:line="240" w:lineRule="auto"/>
        <w:ind w:left="2127"/>
        <w:jc w:val="both"/>
        <w:rPr>
          <w:b/>
        </w:rPr>
      </w:pPr>
    </w:p>
    <w:p w14:paraId="4AFBCC02" w14:textId="0D98A52F" w:rsidR="00E405A2" w:rsidRPr="00E405A2" w:rsidRDefault="00E405A2" w:rsidP="00AB68EA">
      <w:pPr>
        <w:ind w:left="2127" w:firstLine="567"/>
        <w:jc w:val="both"/>
        <w:rPr>
          <w:lang w:val="id-ID"/>
        </w:rPr>
      </w:pPr>
      <w:r>
        <w:rPr>
          <w:lang w:val="id-ID"/>
        </w:rPr>
        <w:t>Y</w:t>
      </w:r>
      <w:r>
        <w:t>akni agar pengguna basis data bisa</w:t>
      </w:r>
      <w:r w:rsidR="00895DE9">
        <w:t xml:space="preserve"> </w:t>
      </w:r>
      <w:r>
        <w:t>:</w:t>
      </w:r>
    </w:p>
    <w:p w14:paraId="38CE43C4" w14:textId="77777777" w:rsidR="00E405A2" w:rsidRDefault="00E405A2" w:rsidP="000623B4">
      <w:pPr>
        <w:pStyle w:val="ListParagraph"/>
        <w:numPr>
          <w:ilvl w:val="0"/>
          <w:numId w:val="23"/>
        </w:numPr>
        <w:ind w:left="2410" w:hanging="284"/>
        <w:jc w:val="both"/>
      </w:pPr>
      <w:r>
        <w:t>Menyimpan Data</w:t>
      </w:r>
    </w:p>
    <w:p w14:paraId="5C0A8447" w14:textId="77777777" w:rsidR="00E405A2" w:rsidRDefault="00E405A2" w:rsidP="000623B4">
      <w:pPr>
        <w:pStyle w:val="ListParagraph"/>
        <w:numPr>
          <w:ilvl w:val="0"/>
          <w:numId w:val="23"/>
        </w:numPr>
        <w:ind w:left="2410" w:hanging="284"/>
        <w:jc w:val="both"/>
      </w:pPr>
      <w:r>
        <w:t>Melakukan Perubahan/Manipulasi Terhadap Data</w:t>
      </w:r>
    </w:p>
    <w:p w14:paraId="747DD3AC" w14:textId="43873084" w:rsidR="00E405A2" w:rsidRPr="00AB68EA" w:rsidRDefault="00E405A2" w:rsidP="000623B4">
      <w:pPr>
        <w:pStyle w:val="ListParagraph"/>
        <w:numPr>
          <w:ilvl w:val="0"/>
          <w:numId w:val="23"/>
        </w:numPr>
        <w:ind w:left="2410" w:hanging="284"/>
        <w:jc w:val="both"/>
      </w:pPr>
      <w:r>
        <w:t>Menampilkan Kembali Data Dengan Lebih Cepat Dan Mudah Dibandingkan Dengan Cara Biasa (Baik Manual Ataupun Elektronis).</w:t>
      </w:r>
    </w:p>
    <w:p w14:paraId="1A2E73FC" w14:textId="77777777" w:rsidR="00E405A2" w:rsidRPr="00E405A2" w:rsidRDefault="00E405A2" w:rsidP="000623B4">
      <w:pPr>
        <w:pStyle w:val="ListParagraph"/>
        <w:numPr>
          <w:ilvl w:val="0"/>
          <w:numId w:val="22"/>
        </w:numPr>
        <w:ind w:left="2127" w:hanging="283"/>
        <w:jc w:val="both"/>
        <w:rPr>
          <w:b/>
        </w:rPr>
      </w:pPr>
      <w:r w:rsidRPr="00E405A2">
        <w:rPr>
          <w:b/>
        </w:rPr>
        <w:lastRenderedPageBreak/>
        <w:t>Efisiensi Ruang Penyimpanan (Space)</w:t>
      </w:r>
    </w:p>
    <w:p w14:paraId="03243FD3" w14:textId="77777777" w:rsidR="00E405A2" w:rsidRPr="00E405A2" w:rsidRDefault="00E405A2" w:rsidP="00811B66">
      <w:pPr>
        <w:pStyle w:val="ListParagraph"/>
        <w:spacing w:line="240" w:lineRule="auto"/>
        <w:ind w:left="2127" w:firstLine="567"/>
        <w:jc w:val="both"/>
        <w:rPr>
          <w:b/>
        </w:rPr>
      </w:pPr>
    </w:p>
    <w:p w14:paraId="20B13AC0" w14:textId="77777777" w:rsidR="00E405A2" w:rsidRPr="00E405A2" w:rsidRDefault="00E405A2" w:rsidP="00811B66">
      <w:pPr>
        <w:ind w:left="2127" w:firstLine="567"/>
        <w:jc w:val="both"/>
        <w:rPr>
          <w:lang w:val="id-ID"/>
        </w:rPr>
      </w:pPr>
      <w:proofErr w:type="gramStart"/>
      <w:r>
        <w:t>Dengan basis data kita mampu melakukan penekanan jumlah redundansi (pengulangan) data, baik dengan menerapkan sejumlah pengkodean atau dengan membuat relasi-relasi antara kelompok data yang saling berhubungan.</w:t>
      </w:r>
      <w:proofErr w:type="gramEnd"/>
    </w:p>
    <w:p w14:paraId="4A279AF6" w14:textId="77777777" w:rsidR="00E405A2" w:rsidRDefault="00E405A2" w:rsidP="00811B66">
      <w:pPr>
        <w:ind w:left="2127" w:firstLine="567"/>
        <w:jc w:val="both"/>
        <w:rPr>
          <w:lang w:val="id-ID"/>
        </w:rPr>
      </w:pPr>
      <w:r>
        <w:t xml:space="preserve">Agar data sesuai dengan aturan dan batasan tertentu dengan </w:t>
      </w:r>
      <w:proofErr w:type="gramStart"/>
      <w:r>
        <w:t>cara</w:t>
      </w:r>
      <w:proofErr w:type="gramEnd"/>
      <w:r>
        <w:t xml:space="preserve"> memanfaatkan pengkodean atau pembentukan relasi antar data bersama dengan penerapan aturan/batasan (constraint) tipe data, domain data, keunikan data dsb.</w:t>
      </w:r>
    </w:p>
    <w:p w14:paraId="6C70BD96" w14:textId="77777777" w:rsidR="00E405A2" w:rsidRPr="00E405A2" w:rsidRDefault="00E405A2" w:rsidP="00811B66">
      <w:pPr>
        <w:spacing w:line="240" w:lineRule="auto"/>
        <w:ind w:left="2127" w:firstLine="567"/>
        <w:jc w:val="both"/>
        <w:rPr>
          <w:lang w:val="id-ID"/>
        </w:rPr>
      </w:pPr>
    </w:p>
    <w:p w14:paraId="3C2604C0" w14:textId="77777777" w:rsidR="00E405A2" w:rsidRPr="00E405A2" w:rsidRDefault="00E405A2" w:rsidP="000623B4">
      <w:pPr>
        <w:pStyle w:val="ListParagraph"/>
        <w:numPr>
          <w:ilvl w:val="0"/>
          <w:numId w:val="22"/>
        </w:numPr>
        <w:ind w:left="2127" w:hanging="284"/>
        <w:jc w:val="both"/>
        <w:rPr>
          <w:b/>
        </w:rPr>
      </w:pPr>
      <w:r w:rsidRPr="00E405A2">
        <w:rPr>
          <w:b/>
        </w:rPr>
        <w:t>Ketersediaan (Availability)</w:t>
      </w:r>
    </w:p>
    <w:p w14:paraId="19910AE6" w14:textId="77777777" w:rsidR="00E405A2" w:rsidRPr="00E405A2" w:rsidRDefault="00E405A2" w:rsidP="00811B66">
      <w:pPr>
        <w:pStyle w:val="ListParagraph"/>
        <w:spacing w:line="240" w:lineRule="auto"/>
        <w:ind w:left="2127" w:firstLine="567"/>
        <w:jc w:val="both"/>
        <w:rPr>
          <w:b/>
        </w:rPr>
      </w:pPr>
    </w:p>
    <w:p w14:paraId="1CF46E1E" w14:textId="38154011" w:rsidR="00E405A2" w:rsidRDefault="00E405A2" w:rsidP="00811B66">
      <w:pPr>
        <w:ind w:left="2127" w:firstLine="567"/>
        <w:jc w:val="both"/>
      </w:pPr>
      <w:proofErr w:type="gramStart"/>
      <w:r>
        <w:t>Agar data bisa diakses oleh setiap pengguna yang membutuhkan, dengan penerapan teknologi jaringan serta melakukan pemindahan/penghapusan data yang sudah tidak digunakan / kadaluwarsa untuk menghemat ruang penyimpanan.</w:t>
      </w:r>
      <w:proofErr w:type="gramEnd"/>
    </w:p>
    <w:p w14:paraId="22479070" w14:textId="77777777" w:rsidR="00811B66" w:rsidRPr="00811B66" w:rsidRDefault="00811B66" w:rsidP="00811B66">
      <w:pPr>
        <w:ind w:left="2127" w:firstLine="567"/>
        <w:jc w:val="both"/>
      </w:pPr>
    </w:p>
    <w:p w14:paraId="68313E1A" w14:textId="77777777" w:rsidR="00E405A2" w:rsidRPr="00E405A2" w:rsidRDefault="00E405A2" w:rsidP="000623B4">
      <w:pPr>
        <w:pStyle w:val="ListParagraph"/>
        <w:numPr>
          <w:ilvl w:val="0"/>
          <w:numId w:val="22"/>
        </w:numPr>
        <w:ind w:left="2127" w:hanging="284"/>
        <w:jc w:val="both"/>
        <w:rPr>
          <w:b/>
        </w:rPr>
      </w:pPr>
      <w:r w:rsidRPr="00E405A2">
        <w:rPr>
          <w:b/>
        </w:rPr>
        <w:t>Kelengkapan (Completeness)</w:t>
      </w:r>
    </w:p>
    <w:p w14:paraId="4428570B" w14:textId="77777777" w:rsidR="00E405A2" w:rsidRPr="00E405A2" w:rsidRDefault="00E405A2" w:rsidP="00811B66">
      <w:pPr>
        <w:pStyle w:val="ListParagraph"/>
        <w:spacing w:line="240" w:lineRule="auto"/>
        <w:ind w:left="2127" w:firstLine="567"/>
        <w:jc w:val="both"/>
        <w:rPr>
          <w:b/>
        </w:rPr>
      </w:pPr>
    </w:p>
    <w:p w14:paraId="5AA0148A" w14:textId="77777777" w:rsidR="00E405A2" w:rsidRDefault="00E405A2" w:rsidP="00811B66">
      <w:pPr>
        <w:ind w:left="2127" w:firstLine="567"/>
        <w:jc w:val="both"/>
      </w:pPr>
      <w:proofErr w:type="gramStart"/>
      <w:r>
        <w:t xml:space="preserve">Agar data yang dikelola senantiasa lengkap baik relatif terhadap kebutuhan pemakai maupun terhadap </w:t>
      </w:r>
      <w:r>
        <w:lastRenderedPageBreak/>
        <w:t>waktu, dengan melakukan penambahan baris- baris data ataupun melakukan perubahan struktur pada basis data; yakni dengan menambahkan field pada tabel atau menambah tabel baru.</w:t>
      </w:r>
      <w:proofErr w:type="gramEnd"/>
    </w:p>
    <w:p w14:paraId="4A40E047" w14:textId="77777777" w:rsidR="00E405A2" w:rsidRDefault="00E405A2" w:rsidP="00811B66">
      <w:pPr>
        <w:spacing w:line="240" w:lineRule="auto"/>
        <w:ind w:left="2127" w:firstLine="567"/>
        <w:jc w:val="both"/>
      </w:pPr>
    </w:p>
    <w:p w14:paraId="35E8DE15" w14:textId="77777777" w:rsidR="00E405A2" w:rsidRPr="00E405A2" w:rsidRDefault="00E405A2" w:rsidP="000623B4">
      <w:pPr>
        <w:pStyle w:val="ListParagraph"/>
        <w:numPr>
          <w:ilvl w:val="0"/>
          <w:numId w:val="22"/>
        </w:numPr>
        <w:ind w:left="2127" w:hanging="284"/>
        <w:jc w:val="both"/>
        <w:rPr>
          <w:b/>
        </w:rPr>
      </w:pPr>
      <w:r w:rsidRPr="00E405A2">
        <w:rPr>
          <w:b/>
        </w:rPr>
        <w:t>Keamanan (Security)</w:t>
      </w:r>
    </w:p>
    <w:p w14:paraId="419CA0BF" w14:textId="77777777" w:rsidR="00E405A2" w:rsidRPr="00E405A2" w:rsidRDefault="00E405A2" w:rsidP="00811B66">
      <w:pPr>
        <w:pStyle w:val="ListParagraph"/>
        <w:spacing w:line="240" w:lineRule="auto"/>
        <w:ind w:left="2127" w:firstLine="567"/>
        <w:jc w:val="both"/>
        <w:rPr>
          <w:b/>
        </w:rPr>
      </w:pPr>
    </w:p>
    <w:p w14:paraId="30CFA66A" w14:textId="77777777" w:rsidR="00E405A2" w:rsidRDefault="00E405A2" w:rsidP="00811B66">
      <w:pPr>
        <w:ind w:left="2127" w:firstLine="567"/>
        <w:jc w:val="both"/>
      </w:pPr>
      <w:r>
        <w:t>Agar data yang bersifat rahasia atau proses yang vital tidak jatuh ke orang / pengguna yang tidak berhak, yakni dengan penggunaan account (username dan password) serta menerapkan pembedaan hak akses setiap pengguna terhadap data yang bisa dibaca atau proses yang bisa dilakukan.</w:t>
      </w:r>
    </w:p>
    <w:p w14:paraId="293000FC" w14:textId="77777777" w:rsidR="00E405A2" w:rsidRDefault="00E405A2" w:rsidP="00811B66">
      <w:pPr>
        <w:spacing w:line="240" w:lineRule="auto"/>
        <w:ind w:left="2127" w:firstLine="567"/>
        <w:jc w:val="both"/>
      </w:pPr>
    </w:p>
    <w:p w14:paraId="31A27A2C" w14:textId="77777777" w:rsidR="00E405A2" w:rsidRPr="00E405A2" w:rsidRDefault="00E405A2" w:rsidP="000623B4">
      <w:pPr>
        <w:pStyle w:val="ListParagraph"/>
        <w:numPr>
          <w:ilvl w:val="0"/>
          <w:numId w:val="22"/>
        </w:numPr>
        <w:ind w:left="2127" w:hanging="284"/>
        <w:jc w:val="both"/>
        <w:rPr>
          <w:b/>
        </w:rPr>
      </w:pPr>
      <w:r w:rsidRPr="00E405A2">
        <w:rPr>
          <w:b/>
        </w:rPr>
        <w:t>Kebersamaan (Sharability)</w:t>
      </w:r>
    </w:p>
    <w:p w14:paraId="4135AD6C" w14:textId="77777777" w:rsidR="00E405A2" w:rsidRPr="00E405A2" w:rsidRDefault="00E405A2" w:rsidP="00811B66">
      <w:pPr>
        <w:pStyle w:val="ListParagraph"/>
        <w:spacing w:line="240" w:lineRule="auto"/>
        <w:ind w:left="2127" w:firstLine="567"/>
        <w:jc w:val="both"/>
        <w:rPr>
          <w:b/>
        </w:rPr>
      </w:pPr>
    </w:p>
    <w:p w14:paraId="27CD673C" w14:textId="5EE1071C" w:rsidR="00AB68EA" w:rsidRDefault="00E405A2" w:rsidP="00AB68EA">
      <w:pPr>
        <w:ind w:left="2127" w:firstLine="567"/>
        <w:jc w:val="both"/>
      </w:pPr>
      <w:proofErr w:type="gramStart"/>
      <w:r>
        <w:t>Agar data yang dikelola oleh sistem mendukung lingkungan multiuser (banyak pemakai), dengan menjaga / menghindari munculnya problem baru seperti inkonsistensi data (karena terjadi perubahan data yang dilakukan oleh beberapa user dalam waktu yang bersamaan) atau kondisi deadlock (karena ada banyak pemakai yang saling menunggu untuk menggunakan data).</w:t>
      </w:r>
      <w:proofErr w:type="gramEnd"/>
    </w:p>
    <w:p w14:paraId="5548A4A4" w14:textId="55471893" w:rsidR="00A27490" w:rsidRPr="00AB68EA" w:rsidRDefault="00AB68EA" w:rsidP="00AB68EA">
      <w:r>
        <w:br w:type="page"/>
      </w:r>
    </w:p>
    <w:p w14:paraId="360675D8" w14:textId="7A0D11CB" w:rsidR="00895DE9" w:rsidRDefault="00895DE9" w:rsidP="000623B4">
      <w:pPr>
        <w:pStyle w:val="Heading3"/>
        <w:numPr>
          <w:ilvl w:val="0"/>
          <w:numId w:val="30"/>
        </w:numPr>
        <w:ind w:left="1843" w:hanging="295"/>
        <w:rPr>
          <w:bCs/>
        </w:rPr>
      </w:pPr>
      <w:r w:rsidRPr="00895DE9">
        <w:rPr>
          <w:bCs/>
        </w:rPr>
        <w:lastRenderedPageBreak/>
        <w:t>Manfaat</w:t>
      </w:r>
      <w:r>
        <w:rPr>
          <w:bCs/>
        </w:rPr>
        <w:t xml:space="preserve"> Basis Data</w:t>
      </w:r>
    </w:p>
    <w:p w14:paraId="6B6A5987" w14:textId="77777777" w:rsidR="00895DE9" w:rsidRPr="00895DE9" w:rsidRDefault="00895DE9" w:rsidP="00895DE9">
      <w:pPr>
        <w:spacing w:line="240" w:lineRule="auto"/>
      </w:pPr>
    </w:p>
    <w:p w14:paraId="6ED638AE" w14:textId="04C69125" w:rsidR="00895DE9" w:rsidRDefault="00895DE9" w:rsidP="00AB68EA">
      <w:pPr>
        <w:ind w:left="1843" w:firstLine="567"/>
        <w:jc w:val="both"/>
      </w:pPr>
      <w:r>
        <w:t>Berikut ini terdapat beberapa tujuan basis data, terdiri atas:</w:t>
      </w:r>
    </w:p>
    <w:p w14:paraId="50BAD896" w14:textId="77777777" w:rsidR="00895DE9" w:rsidRDefault="00895DE9" w:rsidP="00895DE9">
      <w:pPr>
        <w:spacing w:line="240" w:lineRule="auto"/>
        <w:ind w:left="1276" w:firstLine="567"/>
        <w:jc w:val="both"/>
      </w:pPr>
    </w:p>
    <w:p w14:paraId="2B496D4A" w14:textId="785FDA1E" w:rsidR="00895DE9" w:rsidRDefault="00895DE9" w:rsidP="000623B4">
      <w:pPr>
        <w:pStyle w:val="ListParagraph"/>
        <w:numPr>
          <w:ilvl w:val="0"/>
          <w:numId w:val="24"/>
        </w:numPr>
        <w:ind w:left="2127" w:hanging="284"/>
        <w:jc w:val="both"/>
        <w:rPr>
          <w:b/>
        </w:rPr>
      </w:pPr>
      <w:r w:rsidRPr="00895DE9">
        <w:rPr>
          <w:b/>
        </w:rPr>
        <w:t>Kecepatan dan Kemudahan</w:t>
      </w:r>
    </w:p>
    <w:p w14:paraId="103FBA78" w14:textId="77777777" w:rsidR="00380851" w:rsidRPr="00895DE9" w:rsidRDefault="00380851" w:rsidP="00380851">
      <w:pPr>
        <w:pStyle w:val="ListParagraph"/>
        <w:spacing w:line="240" w:lineRule="auto"/>
        <w:ind w:left="1560"/>
        <w:jc w:val="both"/>
        <w:rPr>
          <w:b/>
        </w:rPr>
      </w:pPr>
    </w:p>
    <w:p w14:paraId="3AF26FF2" w14:textId="77777777" w:rsidR="00895DE9" w:rsidRDefault="00895DE9" w:rsidP="00AB68EA">
      <w:pPr>
        <w:ind w:left="2127" w:firstLine="567"/>
        <w:jc w:val="both"/>
      </w:pPr>
      <w:proofErr w:type="gramStart"/>
      <w:r>
        <w:t>Database memiliki kemampuan untuk memilih data sehingga menjadi kelompok diurutkan dengan cepat.</w:t>
      </w:r>
      <w:proofErr w:type="gramEnd"/>
      <w:r>
        <w:t xml:space="preserve"> </w:t>
      </w:r>
      <w:proofErr w:type="gramStart"/>
      <w:r>
        <w:t>Inilah yang ahirnya dapat menghasilkan informasi yang dibutuhkan dengan cepat pula.</w:t>
      </w:r>
      <w:proofErr w:type="gramEnd"/>
      <w:r>
        <w:t xml:space="preserve"> </w:t>
      </w:r>
      <w:proofErr w:type="gramStart"/>
      <w:r>
        <w:t>seberapa</w:t>
      </w:r>
      <w:proofErr w:type="gramEnd"/>
      <w:r>
        <w:t xml:space="preserve"> cepat diolah oleh database juga tergantung pada desain database.</w:t>
      </w:r>
    </w:p>
    <w:p w14:paraId="01BD7C5F" w14:textId="77777777" w:rsidR="00895DE9" w:rsidRDefault="00895DE9" w:rsidP="00895DE9">
      <w:pPr>
        <w:ind w:left="1276"/>
        <w:jc w:val="both"/>
      </w:pPr>
    </w:p>
    <w:p w14:paraId="5D58F9BD" w14:textId="77E153F3" w:rsidR="00895DE9" w:rsidRDefault="00895DE9" w:rsidP="000623B4">
      <w:pPr>
        <w:pStyle w:val="ListParagraph"/>
        <w:numPr>
          <w:ilvl w:val="0"/>
          <w:numId w:val="24"/>
        </w:numPr>
        <w:ind w:left="2127" w:hanging="284"/>
        <w:jc w:val="both"/>
        <w:rPr>
          <w:b/>
        </w:rPr>
      </w:pPr>
      <w:r w:rsidRPr="00380851">
        <w:rPr>
          <w:b/>
        </w:rPr>
        <w:t>Dapat Digunakan Bersama</w:t>
      </w:r>
    </w:p>
    <w:p w14:paraId="1A5E80A0" w14:textId="77777777" w:rsidR="00380851" w:rsidRPr="00380851" w:rsidRDefault="00380851" w:rsidP="00380851">
      <w:pPr>
        <w:pStyle w:val="ListParagraph"/>
        <w:spacing w:line="240" w:lineRule="auto"/>
        <w:ind w:left="1560"/>
        <w:jc w:val="both"/>
        <w:rPr>
          <w:b/>
        </w:rPr>
      </w:pPr>
    </w:p>
    <w:p w14:paraId="3971AE77" w14:textId="77777777" w:rsidR="00895DE9" w:rsidRDefault="00895DE9" w:rsidP="00AB68EA">
      <w:pPr>
        <w:ind w:left="2127" w:firstLine="567"/>
        <w:jc w:val="both"/>
      </w:pPr>
      <w:proofErr w:type="gramStart"/>
      <w:r>
        <w:t>Database dapat digunakan oleh siapa saja dalam sebuah perusahaan.</w:t>
      </w:r>
      <w:proofErr w:type="gramEnd"/>
      <w:r>
        <w:t xml:space="preserve"> </w:t>
      </w:r>
      <w:proofErr w:type="gramStart"/>
      <w:r>
        <w:t>Misalnya dalam database siswa perguruan tinggi diperlukan oleh beberapa bagian, seperti admin, keuangan, bagian akademik.</w:t>
      </w:r>
      <w:proofErr w:type="gramEnd"/>
      <w:r>
        <w:t xml:space="preserve"> </w:t>
      </w:r>
      <w:proofErr w:type="gramStart"/>
      <w:r>
        <w:t>Semua bidang ini memerlukan database mahasiswa, tetapi tidak perlu setiap bagian dibuat database itu sendiri, cukup dari database mahasiswa disimpan pada server pusat.</w:t>
      </w:r>
      <w:proofErr w:type="gramEnd"/>
      <w:r>
        <w:t xml:space="preserve"> </w:t>
      </w:r>
      <w:proofErr w:type="gramStart"/>
      <w:r>
        <w:t>Kemudian aplikasi masing-masing bagian dapat dihubungkan ke database siswa.</w:t>
      </w:r>
      <w:proofErr w:type="gramEnd"/>
    </w:p>
    <w:p w14:paraId="593EDDCD" w14:textId="77777777" w:rsidR="00895DE9" w:rsidRDefault="00895DE9" w:rsidP="00380851">
      <w:pPr>
        <w:spacing w:line="240" w:lineRule="auto"/>
        <w:ind w:left="1276"/>
        <w:jc w:val="both"/>
      </w:pPr>
    </w:p>
    <w:p w14:paraId="5BCFE1C1" w14:textId="36792A9B" w:rsidR="00895DE9" w:rsidRDefault="00895DE9" w:rsidP="000623B4">
      <w:pPr>
        <w:pStyle w:val="ListParagraph"/>
        <w:numPr>
          <w:ilvl w:val="0"/>
          <w:numId w:val="24"/>
        </w:numPr>
        <w:ind w:left="2127" w:hanging="284"/>
        <w:jc w:val="both"/>
        <w:rPr>
          <w:b/>
        </w:rPr>
      </w:pPr>
      <w:r w:rsidRPr="00380851">
        <w:rPr>
          <w:b/>
        </w:rPr>
        <w:t>Kontrol data terpusat</w:t>
      </w:r>
    </w:p>
    <w:p w14:paraId="616443CA" w14:textId="77777777" w:rsidR="00380851" w:rsidRPr="00380851" w:rsidRDefault="00380851" w:rsidP="00380851">
      <w:pPr>
        <w:pStyle w:val="ListParagraph"/>
        <w:spacing w:line="240" w:lineRule="auto"/>
        <w:ind w:left="1560"/>
        <w:jc w:val="both"/>
        <w:rPr>
          <w:b/>
        </w:rPr>
      </w:pPr>
    </w:p>
    <w:p w14:paraId="1D496149" w14:textId="0AC74C2B" w:rsidR="00895DE9" w:rsidRDefault="00895DE9" w:rsidP="00AB68EA">
      <w:pPr>
        <w:ind w:left="2127" w:firstLine="567"/>
        <w:jc w:val="both"/>
      </w:pPr>
      <w:proofErr w:type="gramStart"/>
      <w:r>
        <w:t>Terkait dengan menunjuk ke dua, meskipun pada sebuah perusahaan memiliki banyak bagian atau divisi tapi database yang diperlukan tetap menjadi salah satu saja.</w:t>
      </w:r>
      <w:proofErr w:type="gramEnd"/>
      <w:r>
        <w:t xml:space="preserve"> </w:t>
      </w:r>
      <w:proofErr w:type="gramStart"/>
      <w:r>
        <w:t>Ini memfasilitasi data kontrol seperti ketika Anda ingin memperbarui data siswa, maka kita perlu memperbarui semua data dalam setiap bagian atau divisi, tapi cukup dalam satu database yang ada di server pusat</w:t>
      </w:r>
      <w:r w:rsidR="00380851">
        <w:t>.</w:t>
      </w:r>
      <w:proofErr w:type="gramEnd"/>
    </w:p>
    <w:p w14:paraId="1AC1B2B7" w14:textId="77777777" w:rsidR="00380851" w:rsidRDefault="00380851" w:rsidP="00380851">
      <w:pPr>
        <w:spacing w:line="240" w:lineRule="auto"/>
        <w:ind w:left="1276"/>
        <w:jc w:val="both"/>
      </w:pPr>
    </w:p>
    <w:p w14:paraId="2325F59A" w14:textId="5E898129" w:rsidR="00895DE9" w:rsidRDefault="00895DE9" w:rsidP="000623B4">
      <w:pPr>
        <w:pStyle w:val="ListParagraph"/>
        <w:numPr>
          <w:ilvl w:val="0"/>
          <w:numId w:val="24"/>
        </w:numPr>
        <w:ind w:left="2127" w:hanging="284"/>
        <w:jc w:val="both"/>
        <w:rPr>
          <w:b/>
        </w:rPr>
      </w:pPr>
      <w:r w:rsidRPr="00380851">
        <w:rPr>
          <w:b/>
        </w:rPr>
        <w:t>Perangkat hemat biaya</w:t>
      </w:r>
    </w:p>
    <w:p w14:paraId="5C2CE77F" w14:textId="77777777" w:rsidR="00380851" w:rsidRPr="00380851" w:rsidRDefault="00380851" w:rsidP="00380851">
      <w:pPr>
        <w:pStyle w:val="ListParagraph"/>
        <w:spacing w:line="240" w:lineRule="auto"/>
        <w:ind w:left="1560"/>
        <w:jc w:val="both"/>
        <w:rPr>
          <w:b/>
        </w:rPr>
      </w:pPr>
    </w:p>
    <w:p w14:paraId="024BE4BF" w14:textId="77777777" w:rsidR="00895DE9" w:rsidRDefault="00895DE9" w:rsidP="00AB68EA">
      <w:pPr>
        <w:ind w:left="2127" w:firstLine="567"/>
        <w:jc w:val="both"/>
      </w:pPr>
      <w:r>
        <w:t xml:space="preserve">Dengan memiliki database terpusat maka dalam setiap divisi tidak memerlukan perangkat untuk menyimpan database karena database hanya diperlukan satu yang disimpan di server pusat, ini </w:t>
      </w:r>
      <w:proofErr w:type="gramStart"/>
      <w:r>
        <w:t>akan</w:t>
      </w:r>
      <w:proofErr w:type="gramEnd"/>
      <w:r>
        <w:t xml:space="preserve"> memotong biaya pembelian perangkat.</w:t>
      </w:r>
    </w:p>
    <w:p w14:paraId="34933806" w14:textId="77777777" w:rsidR="00895DE9" w:rsidRDefault="00895DE9" w:rsidP="00380851">
      <w:pPr>
        <w:spacing w:line="240" w:lineRule="auto"/>
        <w:ind w:left="1276"/>
        <w:jc w:val="both"/>
      </w:pPr>
    </w:p>
    <w:p w14:paraId="0ED90059" w14:textId="41B9D8AA" w:rsidR="00895DE9" w:rsidRDefault="00895DE9" w:rsidP="000623B4">
      <w:pPr>
        <w:pStyle w:val="ListParagraph"/>
        <w:numPr>
          <w:ilvl w:val="0"/>
          <w:numId w:val="24"/>
        </w:numPr>
        <w:ind w:left="2127" w:hanging="284"/>
        <w:jc w:val="both"/>
        <w:rPr>
          <w:b/>
        </w:rPr>
      </w:pPr>
      <w:r w:rsidRPr="00380851">
        <w:rPr>
          <w:b/>
        </w:rPr>
        <w:t>Keamanan Data</w:t>
      </w:r>
    </w:p>
    <w:p w14:paraId="11B9D052" w14:textId="77777777" w:rsidR="00380851" w:rsidRPr="00380851" w:rsidRDefault="00380851" w:rsidP="00380851">
      <w:pPr>
        <w:pStyle w:val="ListParagraph"/>
        <w:spacing w:line="240" w:lineRule="auto"/>
        <w:ind w:left="1560"/>
        <w:jc w:val="both"/>
        <w:rPr>
          <w:b/>
        </w:rPr>
      </w:pPr>
    </w:p>
    <w:p w14:paraId="20C07A5D" w14:textId="440D24A0" w:rsidR="00380851" w:rsidRDefault="00895DE9" w:rsidP="00AB68EA">
      <w:pPr>
        <w:ind w:left="2127" w:firstLine="567"/>
        <w:jc w:val="both"/>
      </w:pPr>
      <w:proofErr w:type="gramStart"/>
      <w:r>
        <w:t>Hampir semua sekarang memiliki aplikasi manajemen database fasilitas manajemen pengguna.</w:t>
      </w:r>
      <w:proofErr w:type="gramEnd"/>
      <w:r>
        <w:t xml:space="preserve"> </w:t>
      </w:r>
      <w:proofErr w:type="gramStart"/>
      <w:r>
        <w:t xml:space="preserve">Manajemen pengguna ini mampu menciptakan hak akses yang berbeda tergantung disesuaikan dengan </w:t>
      </w:r>
      <w:r>
        <w:lastRenderedPageBreak/>
        <w:t>kepentingan dan posisi pengguna.</w:t>
      </w:r>
      <w:proofErr w:type="gramEnd"/>
      <w:r>
        <w:t xml:space="preserve"> </w:t>
      </w:r>
      <w:proofErr w:type="gramStart"/>
      <w:r>
        <w:t>selain</w:t>
      </w:r>
      <w:proofErr w:type="gramEnd"/>
      <w:r>
        <w:t xml:space="preserve"> itu data yang disimpan dalam database diperlukan password untuk mengaksesnya.</w:t>
      </w:r>
    </w:p>
    <w:p w14:paraId="4742EDCF" w14:textId="77777777" w:rsidR="00380851" w:rsidRDefault="00380851" w:rsidP="00380851">
      <w:pPr>
        <w:spacing w:line="240" w:lineRule="auto"/>
        <w:ind w:left="1560" w:firstLine="567"/>
        <w:jc w:val="both"/>
      </w:pPr>
    </w:p>
    <w:p w14:paraId="6F8B980E" w14:textId="6DA9F650" w:rsidR="00895DE9" w:rsidRDefault="00895DE9" w:rsidP="000623B4">
      <w:pPr>
        <w:pStyle w:val="ListParagraph"/>
        <w:numPr>
          <w:ilvl w:val="0"/>
          <w:numId w:val="24"/>
        </w:numPr>
        <w:ind w:left="2127" w:hanging="284"/>
        <w:jc w:val="both"/>
        <w:rPr>
          <w:b/>
        </w:rPr>
      </w:pPr>
      <w:r w:rsidRPr="00380851">
        <w:rPr>
          <w:b/>
        </w:rPr>
        <w:t>Memfasilitasi pembuatan Aplikasi baru</w:t>
      </w:r>
    </w:p>
    <w:p w14:paraId="2C5B4C48" w14:textId="77777777" w:rsidR="00380851" w:rsidRPr="00380851" w:rsidRDefault="00380851" w:rsidP="00380851">
      <w:pPr>
        <w:pStyle w:val="ListParagraph"/>
        <w:spacing w:line="240" w:lineRule="auto"/>
        <w:ind w:left="1560"/>
        <w:jc w:val="both"/>
        <w:rPr>
          <w:b/>
        </w:rPr>
      </w:pPr>
    </w:p>
    <w:p w14:paraId="37088DA1" w14:textId="334BA759" w:rsidR="00895DE9" w:rsidRDefault="00895DE9" w:rsidP="00AB68EA">
      <w:pPr>
        <w:ind w:left="2127" w:firstLine="567"/>
        <w:jc w:val="both"/>
      </w:pPr>
      <w:proofErr w:type="gramStart"/>
      <w:r>
        <w:t>Pada titik ini database dirancang dengan sangat baik, sehingga perusahaan membutuhkan aplikasi baru tidak perlu membuat database baru juga, atau tidak perlu mengubah struktur database yang sudah ada.</w:t>
      </w:r>
      <w:proofErr w:type="gramEnd"/>
      <w:r>
        <w:t xml:space="preserve"> </w:t>
      </w:r>
      <w:proofErr w:type="gramStart"/>
      <w:r>
        <w:t>Sehingga pengembang aplikasi atau programmer Si hanya cukup untuk membuat atau antarmuka aplikasi regulasi saja.</w:t>
      </w:r>
      <w:proofErr w:type="gramEnd"/>
    </w:p>
    <w:p w14:paraId="2EBE8051" w14:textId="3D565019" w:rsidR="00895DE9" w:rsidRDefault="00895DE9" w:rsidP="00AB68EA">
      <w:pPr>
        <w:ind w:left="2127" w:firstLine="567"/>
        <w:jc w:val="both"/>
      </w:pPr>
      <w:proofErr w:type="gramStart"/>
      <w:r>
        <w:t>Dengan segudang manfaat dan kegunaan yang dimiliki oleh database maka seharusnya semua perusahaan yang baik Para pengusaha kecil terutama perusahaan besar memiliki database dibangun dengan desain yang baik.</w:t>
      </w:r>
      <w:proofErr w:type="gramEnd"/>
      <w:r>
        <w:t xml:space="preserve"> Ditambah dengan penggunaan teknologi jaringan komputer, manfaat dari database ini </w:t>
      </w:r>
      <w:proofErr w:type="gramStart"/>
      <w:r>
        <w:t>akan</w:t>
      </w:r>
      <w:proofErr w:type="gramEnd"/>
      <w:r>
        <w:t xml:space="preserve"> semakin besar.</w:t>
      </w:r>
    </w:p>
    <w:p w14:paraId="58C63B9E" w14:textId="658A20BA" w:rsidR="00380851" w:rsidRDefault="00895DE9" w:rsidP="00AB68EA">
      <w:pPr>
        <w:ind w:left="2127" w:firstLine="567"/>
        <w:jc w:val="both"/>
      </w:pPr>
      <w:r>
        <w:t xml:space="preserve">Penggunaan database di teknologi jaringan komputer yang </w:t>
      </w:r>
      <w:proofErr w:type="gramStart"/>
      <w:r>
        <w:t>sama</w:t>
      </w:r>
      <w:proofErr w:type="gramEnd"/>
      <w:r>
        <w:t xml:space="preserve"> telah banyak digunakan oleh berbagai Perusahaan, misalnya, hanya bank-bank yang memiliki cabang di setiap kota. </w:t>
      </w:r>
      <w:proofErr w:type="gramStart"/>
      <w:r>
        <w:t xml:space="preserve">Bank </w:t>
      </w:r>
      <w:r>
        <w:lastRenderedPageBreak/>
        <w:t>Perusahaan hanya memiliki database yang disimpan pada server pusat, sedangkan cabang terhubung melalui jaringan komputer untuk mengakses database yang terletak di pusat.</w:t>
      </w:r>
      <w:proofErr w:type="gramEnd"/>
    </w:p>
    <w:p w14:paraId="7F16598E" w14:textId="77777777" w:rsidR="00380851" w:rsidRDefault="00380851" w:rsidP="00380851">
      <w:pPr>
        <w:spacing w:line="240" w:lineRule="auto"/>
        <w:ind w:left="1560" w:firstLine="567"/>
        <w:jc w:val="both"/>
      </w:pPr>
    </w:p>
    <w:p w14:paraId="3D471919" w14:textId="49888F82" w:rsidR="00380851" w:rsidRDefault="00380851" w:rsidP="000623B4">
      <w:pPr>
        <w:pStyle w:val="Heading3"/>
        <w:numPr>
          <w:ilvl w:val="0"/>
          <w:numId w:val="30"/>
        </w:numPr>
        <w:ind w:left="1843" w:hanging="295"/>
        <w:rPr>
          <w:bCs/>
        </w:rPr>
      </w:pPr>
      <w:r w:rsidRPr="00380851">
        <w:rPr>
          <w:bCs/>
        </w:rPr>
        <w:t xml:space="preserve">Jenis-Jenis </w:t>
      </w:r>
      <w:r w:rsidRPr="00AB68EA">
        <w:rPr>
          <w:lang w:val="id-ID"/>
        </w:rPr>
        <w:t>Pemakaian</w:t>
      </w:r>
      <w:r w:rsidRPr="00380851">
        <w:rPr>
          <w:bCs/>
        </w:rPr>
        <w:t xml:space="preserve"> Basis Data</w:t>
      </w:r>
    </w:p>
    <w:p w14:paraId="16F64A17" w14:textId="77777777" w:rsidR="00380851" w:rsidRPr="00380851" w:rsidRDefault="00380851" w:rsidP="00380851">
      <w:pPr>
        <w:spacing w:line="240" w:lineRule="auto"/>
      </w:pPr>
    </w:p>
    <w:p w14:paraId="3DF83EEE" w14:textId="2BBD28A1" w:rsidR="00380851" w:rsidRDefault="00380851" w:rsidP="00AB68EA">
      <w:pPr>
        <w:ind w:left="1843" w:firstLine="567"/>
        <w:jc w:val="both"/>
      </w:pPr>
      <w:r>
        <w:t>Berikut ini terdapat beberapa jenis-jenis pemakaian basis data, terdiri atas:</w:t>
      </w:r>
    </w:p>
    <w:p w14:paraId="12CC7A9D" w14:textId="77777777" w:rsidR="00380851" w:rsidRDefault="00380851" w:rsidP="00380851">
      <w:pPr>
        <w:spacing w:line="240" w:lineRule="auto"/>
        <w:ind w:left="1560" w:firstLine="567"/>
        <w:jc w:val="both"/>
      </w:pPr>
    </w:p>
    <w:p w14:paraId="77930294" w14:textId="4EA62A2D" w:rsidR="00380851" w:rsidRDefault="00380851" w:rsidP="000623B4">
      <w:pPr>
        <w:pStyle w:val="ListParagraph"/>
        <w:numPr>
          <w:ilvl w:val="0"/>
          <w:numId w:val="25"/>
        </w:numPr>
        <w:ind w:left="2127" w:hanging="284"/>
        <w:jc w:val="both"/>
        <w:rPr>
          <w:b/>
          <w:bCs/>
        </w:rPr>
      </w:pPr>
      <w:r w:rsidRPr="00380851">
        <w:rPr>
          <w:b/>
          <w:bCs/>
        </w:rPr>
        <w:t>Programmer Aplikasi (PA)</w:t>
      </w:r>
    </w:p>
    <w:p w14:paraId="57ACCEB9" w14:textId="77777777" w:rsidR="00C31915" w:rsidRPr="00380851" w:rsidRDefault="00C31915" w:rsidP="00C31915">
      <w:pPr>
        <w:pStyle w:val="ListParagraph"/>
        <w:spacing w:line="240" w:lineRule="auto"/>
        <w:ind w:left="1560"/>
        <w:jc w:val="both"/>
        <w:rPr>
          <w:b/>
          <w:bCs/>
        </w:rPr>
      </w:pPr>
    </w:p>
    <w:p w14:paraId="5DD6EAF7" w14:textId="77777777" w:rsidR="00380851" w:rsidRDefault="00380851" w:rsidP="00AB68EA">
      <w:pPr>
        <w:ind w:left="2127" w:firstLine="567"/>
        <w:jc w:val="both"/>
      </w:pPr>
      <w:r>
        <w:t xml:space="preserve">Adalah profesional komputer yang berinteraksi dengan sistem lewat DML yang dibuat dengan bahasa C, </w:t>
      </w:r>
      <w:proofErr w:type="gramStart"/>
      <w:r>
        <w:t>Cobol</w:t>
      </w:r>
      <w:proofErr w:type="gramEnd"/>
      <w:r>
        <w:t xml:space="preserve"> dan lainnya. Program program yang dibuat disebut sebagai program aplikasi, misalnya untuk perbankan, administrasi, akuntansi dan </w:t>
      </w:r>
      <w:proofErr w:type="gramStart"/>
      <w:r>
        <w:t>lain</w:t>
      </w:r>
      <w:proofErr w:type="gramEnd"/>
      <w:r>
        <w:t xml:space="preserve"> lain. </w:t>
      </w:r>
      <w:proofErr w:type="gramStart"/>
      <w:r>
        <w:t>Syntax DML berbeda dengan syntax bahasa komputer umumnya.</w:t>
      </w:r>
      <w:proofErr w:type="gramEnd"/>
    </w:p>
    <w:p w14:paraId="1900E1AC" w14:textId="77777777" w:rsidR="00380851" w:rsidRDefault="00380851" w:rsidP="00380851">
      <w:pPr>
        <w:ind w:left="1560" w:firstLine="567"/>
        <w:jc w:val="both"/>
      </w:pPr>
    </w:p>
    <w:p w14:paraId="51DE3217" w14:textId="1B8368E6" w:rsidR="00380851" w:rsidRDefault="00380851" w:rsidP="000623B4">
      <w:pPr>
        <w:pStyle w:val="ListParagraph"/>
        <w:numPr>
          <w:ilvl w:val="0"/>
          <w:numId w:val="25"/>
        </w:numPr>
        <w:ind w:left="2127" w:hanging="284"/>
        <w:jc w:val="both"/>
        <w:rPr>
          <w:b/>
          <w:bCs/>
        </w:rPr>
      </w:pPr>
      <w:r w:rsidRPr="00C31915">
        <w:rPr>
          <w:b/>
          <w:bCs/>
        </w:rPr>
        <w:t>Casual User (sepintas lalu, tidak tetap)</w:t>
      </w:r>
    </w:p>
    <w:p w14:paraId="1B5C034B" w14:textId="77777777" w:rsidR="00C31915" w:rsidRPr="00C31915" w:rsidRDefault="00C31915" w:rsidP="00C31915">
      <w:pPr>
        <w:pStyle w:val="ListParagraph"/>
        <w:spacing w:line="240" w:lineRule="auto"/>
        <w:ind w:left="1560"/>
        <w:jc w:val="both"/>
        <w:rPr>
          <w:b/>
          <w:bCs/>
        </w:rPr>
      </w:pPr>
    </w:p>
    <w:p w14:paraId="301F36C2" w14:textId="3580A647" w:rsidR="00380851" w:rsidRDefault="00380851" w:rsidP="00F5468C">
      <w:pPr>
        <w:ind w:left="2127" w:firstLine="567"/>
        <w:jc w:val="both"/>
      </w:pPr>
      <w:proofErr w:type="gramStart"/>
      <w:r>
        <w:t>Pemakai yang telah berpengalaman, berinteraksi dengan sistem tanpa menulis program, tetapi memakai bahasa query.</w:t>
      </w:r>
      <w:proofErr w:type="gramEnd"/>
      <w:r>
        <w:t xml:space="preserve"> Setiap Query </w:t>
      </w:r>
      <w:proofErr w:type="gramStart"/>
      <w:r>
        <w:t>akan</w:t>
      </w:r>
      <w:proofErr w:type="gramEnd"/>
      <w:r>
        <w:t xml:space="preserve"> </w:t>
      </w:r>
      <w:r>
        <w:lastRenderedPageBreak/>
        <w:t>mengajukan ke query processor yang mengambil dari perintah DML.</w:t>
      </w:r>
    </w:p>
    <w:p w14:paraId="2377D1C8" w14:textId="77777777" w:rsidR="00F5468C" w:rsidRDefault="00F5468C" w:rsidP="00F5468C">
      <w:pPr>
        <w:spacing w:line="240" w:lineRule="auto"/>
        <w:ind w:left="2127" w:firstLine="567"/>
        <w:jc w:val="both"/>
      </w:pPr>
    </w:p>
    <w:p w14:paraId="08D6213B" w14:textId="64C42960" w:rsidR="00380851" w:rsidRDefault="00380851" w:rsidP="000623B4">
      <w:pPr>
        <w:pStyle w:val="ListParagraph"/>
        <w:numPr>
          <w:ilvl w:val="0"/>
          <w:numId w:val="25"/>
        </w:numPr>
        <w:ind w:left="2127" w:hanging="284"/>
        <w:jc w:val="both"/>
        <w:rPr>
          <w:b/>
          <w:bCs/>
        </w:rPr>
      </w:pPr>
      <w:r w:rsidRPr="00C31915">
        <w:rPr>
          <w:b/>
          <w:bCs/>
        </w:rPr>
        <w:t>Naive User</w:t>
      </w:r>
    </w:p>
    <w:p w14:paraId="54742695" w14:textId="77777777" w:rsidR="00C31915" w:rsidRPr="00C31915" w:rsidRDefault="00C31915" w:rsidP="00C31915">
      <w:pPr>
        <w:pStyle w:val="ListParagraph"/>
        <w:spacing w:line="240" w:lineRule="auto"/>
        <w:ind w:left="1560"/>
        <w:jc w:val="both"/>
        <w:rPr>
          <w:b/>
          <w:bCs/>
        </w:rPr>
      </w:pPr>
    </w:p>
    <w:p w14:paraId="19C578A0" w14:textId="77777777" w:rsidR="00380851" w:rsidRDefault="00380851" w:rsidP="00F5468C">
      <w:pPr>
        <w:ind w:left="2127" w:firstLine="567"/>
        <w:jc w:val="both"/>
      </w:pPr>
      <w:r>
        <w:t>Pemakai yang tidak berpengalaman, berinteraksi dengan sistem tanpa menulis program, tinggal menjalankan satu menu dan memilih proses yang telah ada atau telah dibuat sebelumnya oleh programmer.</w:t>
      </w:r>
    </w:p>
    <w:p w14:paraId="47B161B3" w14:textId="77777777" w:rsidR="00380851" w:rsidRDefault="00380851" w:rsidP="00380851">
      <w:pPr>
        <w:ind w:left="1560" w:firstLine="567"/>
        <w:jc w:val="both"/>
      </w:pPr>
    </w:p>
    <w:p w14:paraId="7AFDE61E" w14:textId="06F912C0" w:rsidR="00380851" w:rsidRDefault="00380851" w:rsidP="000623B4">
      <w:pPr>
        <w:pStyle w:val="ListParagraph"/>
        <w:numPr>
          <w:ilvl w:val="0"/>
          <w:numId w:val="25"/>
        </w:numPr>
        <w:ind w:left="2127" w:hanging="284"/>
        <w:jc w:val="both"/>
        <w:rPr>
          <w:b/>
          <w:bCs/>
        </w:rPr>
      </w:pPr>
      <w:r w:rsidRPr="00C31915">
        <w:rPr>
          <w:b/>
          <w:bCs/>
        </w:rPr>
        <w:t>Specialized User</w:t>
      </w:r>
    </w:p>
    <w:p w14:paraId="1C510374" w14:textId="77777777" w:rsidR="00C31915" w:rsidRPr="00C31915" w:rsidRDefault="00C31915" w:rsidP="00C31915">
      <w:pPr>
        <w:pStyle w:val="ListParagraph"/>
        <w:spacing w:line="240" w:lineRule="auto"/>
        <w:ind w:left="1560"/>
        <w:jc w:val="both"/>
        <w:rPr>
          <w:b/>
          <w:bCs/>
        </w:rPr>
      </w:pPr>
    </w:p>
    <w:p w14:paraId="294EA430" w14:textId="430B2D07" w:rsidR="00380851" w:rsidRDefault="00380851" w:rsidP="00F5468C">
      <w:pPr>
        <w:ind w:left="2127" w:firstLine="567"/>
        <w:jc w:val="both"/>
      </w:pPr>
      <w:proofErr w:type="gramStart"/>
      <w:r>
        <w:t>Pemakai khusus yang menuliskan aplikasi database tidak dalam kerangka data processing yang tradisional.</w:t>
      </w:r>
      <w:proofErr w:type="gramEnd"/>
      <w:r>
        <w:t xml:space="preserve"> Aplikasi tersebut diantaranya adalah Computer Aided Design System, Knowledge Base, Expert System, sistem yang menyimpan data dalam bentuk data yang komplek misalnya data grafik, data audio.</w:t>
      </w:r>
      <w:r w:rsidR="00F5468C">
        <w:br w:type="page"/>
      </w:r>
    </w:p>
    <w:p w14:paraId="20EA92E0" w14:textId="6AFE395A" w:rsidR="00380851" w:rsidRDefault="00380851" w:rsidP="000623B4">
      <w:pPr>
        <w:pStyle w:val="ListParagraph"/>
        <w:numPr>
          <w:ilvl w:val="0"/>
          <w:numId w:val="25"/>
        </w:numPr>
        <w:ind w:left="2127" w:hanging="284"/>
        <w:jc w:val="both"/>
        <w:rPr>
          <w:b/>
          <w:bCs/>
        </w:rPr>
      </w:pPr>
      <w:r w:rsidRPr="00C31915">
        <w:rPr>
          <w:b/>
          <w:bCs/>
        </w:rPr>
        <w:lastRenderedPageBreak/>
        <w:t>Optional Software</w:t>
      </w:r>
    </w:p>
    <w:p w14:paraId="35EB2516" w14:textId="77777777" w:rsidR="00C31915" w:rsidRPr="00C31915" w:rsidRDefault="00C31915" w:rsidP="00C31915">
      <w:pPr>
        <w:pStyle w:val="ListParagraph"/>
        <w:spacing w:line="240" w:lineRule="auto"/>
        <w:ind w:left="1560"/>
        <w:jc w:val="both"/>
        <w:rPr>
          <w:b/>
          <w:bCs/>
        </w:rPr>
      </w:pPr>
    </w:p>
    <w:p w14:paraId="62115E5C" w14:textId="1FB2C1E7" w:rsidR="00C31915" w:rsidRDefault="00380851" w:rsidP="00F5468C">
      <w:pPr>
        <w:ind w:left="2127" w:firstLine="567"/>
        <w:jc w:val="both"/>
      </w:pPr>
      <w:proofErr w:type="gramStart"/>
      <w:r>
        <w:t>Perangkat lunak pelengkap yang mendukung.</w:t>
      </w:r>
      <w:proofErr w:type="gramEnd"/>
      <w:r>
        <w:t xml:space="preserve"> </w:t>
      </w:r>
      <w:proofErr w:type="gramStart"/>
      <w:r>
        <w:t>Bersifat opsional.</w:t>
      </w:r>
      <w:proofErr w:type="gramEnd"/>
    </w:p>
    <w:p w14:paraId="635A7120" w14:textId="7BEA63E9" w:rsidR="00380851" w:rsidRDefault="00380851" w:rsidP="00F5468C">
      <w:pPr>
        <w:spacing w:line="240" w:lineRule="auto"/>
      </w:pPr>
    </w:p>
    <w:p w14:paraId="6DB76AE5" w14:textId="3A6406E0" w:rsidR="003659F8" w:rsidRDefault="00C31915" w:rsidP="000623B4">
      <w:pPr>
        <w:pStyle w:val="Heading3"/>
        <w:numPr>
          <w:ilvl w:val="0"/>
          <w:numId w:val="30"/>
        </w:numPr>
        <w:ind w:left="1843" w:hanging="295"/>
        <w:rPr>
          <w:bCs/>
        </w:rPr>
      </w:pPr>
      <w:r w:rsidRPr="00F5468C">
        <w:rPr>
          <w:lang w:val="id-ID"/>
        </w:rPr>
        <w:t>Tahapan</w:t>
      </w:r>
      <w:r w:rsidRPr="00C31915">
        <w:rPr>
          <w:bCs/>
        </w:rPr>
        <w:t xml:space="preserve"> </w:t>
      </w:r>
      <w:r w:rsidR="003659F8" w:rsidRPr="00C31915">
        <w:rPr>
          <w:bCs/>
        </w:rPr>
        <w:t xml:space="preserve">Desain </w:t>
      </w:r>
      <w:r w:rsidRPr="00C31915">
        <w:rPr>
          <w:bCs/>
        </w:rPr>
        <w:t>Basis Data</w:t>
      </w:r>
    </w:p>
    <w:p w14:paraId="5D55FE05" w14:textId="77777777" w:rsidR="003659F8" w:rsidRPr="003659F8" w:rsidRDefault="003659F8" w:rsidP="003659F8">
      <w:pPr>
        <w:spacing w:line="240" w:lineRule="auto"/>
      </w:pPr>
    </w:p>
    <w:p w14:paraId="454A24CF" w14:textId="3DB5D2B4" w:rsidR="00C31915" w:rsidRDefault="00C31915" w:rsidP="00F5468C">
      <w:pPr>
        <w:ind w:left="1843" w:firstLine="567"/>
        <w:jc w:val="both"/>
      </w:pPr>
      <w:proofErr w:type="gramStart"/>
      <w:r>
        <w:t>Desain database merupakan upaya untuk membangun database dalam lingkungan bisnis.</w:t>
      </w:r>
      <w:proofErr w:type="gramEnd"/>
      <w:r>
        <w:t xml:space="preserve"> </w:t>
      </w:r>
      <w:proofErr w:type="gramStart"/>
      <w:r>
        <w:t>untuk</w:t>
      </w:r>
      <w:proofErr w:type="gramEnd"/>
      <w:r>
        <w:t xml:space="preserve"> membangun database ada langkah-langkah Sebagai berikut :</w:t>
      </w:r>
    </w:p>
    <w:p w14:paraId="4872E1F4" w14:textId="77777777" w:rsidR="00C31915" w:rsidRDefault="00C31915" w:rsidP="000623B4">
      <w:pPr>
        <w:pStyle w:val="ListParagraph"/>
        <w:numPr>
          <w:ilvl w:val="0"/>
          <w:numId w:val="26"/>
        </w:numPr>
        <w:ind w:left="2127" w:hanging="294"/>
        <w:jc w:val="both"/>
      </w:pPr>
      <w:r>
        <w:t>Database perencanaan</w:t>
      </w:r>
    </w:p>
    <w:p w14:paraId="7A5335CA" w14:textId="77777777" w:rsidR="00C31915" w:rsidRDefault="00C31915" w:rsidP="000623B4">
      <w:pPr>
        <w:pStyle w:val="ListParagraph"/>
        <w:numPr>
          <w:ilvl w:val="0"/>
          <w:numId w:val="26"/>
        </w:numPr>
        <w:ind w:left="2127" w:hanging="294"/>
        <w:jc w:val="both"/>
      </w:pPr>
      <w:r>
        <w:t>Mendefinisikan sistem</w:t>
      </w:r>
    </w:p>
    <w:p w14:paraId="654372A7" w14:textId="77777777" w:rsidR="00C31915" w:rsidRDefault="00C31915" w:rsidP="000623B4">
      <w:pPr>
        <w:pStyle w:val="ListParagraph"/>
        <w:numPr>
          <w:ilvl w:val="0"/>
          <w:numId w:val="26"/>
        </w:numPr>
        <w:ind w:left="2127" w:hanging="294"/>
        <w:jc w:val="both"/>
      </w:pPr>
      <w:r>
        <w:t>Analisis dan kebutuhan mengumpulkan</w:t>
      </w:r>
    </w:p>
    <w:p w14:paraId="67925CA3" w14:textId="77777777" w:rsidR="00C31915" w:rsidRDefault="00C31915" w:rsidP="000623B4">
      <w:pPr>
        <w:pStyle w:val="ListParagraph"/>
        <w:numPr>
          <w:ilvl w:val="0"/>
          <w:numId w:val="26"/>
        </w:numPr>
        <w:ind w:left="2127" w:hanging="294"/>
        <w:jc w:val="both"/>
      </w:pPr>
      <w:r>
        <w:t>Desain database</w:t>
      </w:r>
    </w:p>
    <w:p w14:paraId="74F8CF99" w14:textId="77777777" w:rsidR="00C31915" w:rsidRDefault="00C31915" w:rsidP="000623B4">
      <w:pPr>
        <w:pStyle w:val="ListParagraph"/>
        <w:numPr>
          <w:ilvl w:val="0"/>
          <w:numId w:val="26"/>
        </w:numPr>
        <w:ind w:left="2127" w:hanging="294"/>
        <w:jc w:val="both"/>
      </w:pPr>
      <w:r>
        <w:t>Aplikasi desain</w:t>
      </w:r>
    </w:p>
    <w:p w14:paraId="0841207D" w14:textId="77777777" w:rsidR="00C31915" w:rsidRDefault="00C31915" w:rsidP="000623B4">
      <w:pPr>
        <w:pStyle w:val="ListParagraph"/>
        <w:numPr>
          <w:ilvl w:val="0"/>
          <w:numId w:val="26"/>
        </w:numPr>
        <w:ind w:left="2127" w:hanging="294"/>
        <w:jc w:val="both"/>
      </w:pPr>
      <w:r>
        <w:t>Membuat prototipe</w:t>
      </w:r>
    </w:p>
    <w:p w14:paraId="45881149" w14:textId="77777777" w:rsidR="00C31915" w:rsidRDefault="00C31915" w:rsidP="000623B4">
      <w:pPr>
        <w:pStyle w:val="ListParagraph"/>
        <w:numPr>
          <w:ilvl w:val="0"/>
          <w:numId w:val="26"/>
        </w:numPr>
        <w:ind w:left="2127" w:hanging="294"/>
        <w:jc w:val="both"/>
      </w:pPr>
      <w:r>
        <w:t>Pelaksanaan</w:t>
      </w:r>
    </w:p>
    <w:p w14:paraId="100BE800" w14:textId="77777777" w:rsidR="00C31915" w:rsidRDefault="00C31915" w:rsidP="000623B4">
      <w:pPr>
        <w:pStyle w:val="ListParagraph"/>
        <w:numPr>
          <w:ilvl w:val="0"/>
          <w:numId w:val="26"/>
        </w:numPr>
        <w:ind w:left="2127" w:hanging="294"/>
        <w:jc w:val="both"/>
      </w:pPr>
      <w:r>
        <w:t>Konversi data</w:t>
      </w:r>
    </w:p>
    <w:p w14:paraId="012FEE52" w14:textId="77777777" w:rsidR="00C31915" w:rsidRDefault="00C31915" w:rsidP="000623B4">
      <w:pPr>
        <w:pStyle w:val="ListParagraph"/>
        <w:numPr>
          <w:ilvl w:val="0"/>
          <w:numId w:val="26"/>
        </w:numPr>
        <w:ind w:left="2127" w:hanging="294"/>
        <w:jc w:val="both"/>
      </w:pPr>
      <w:r>
        <w:t>Pemeriksaan</w:t>
      </w:r>
    </w:p>
    <w:p w14:paraId="17D98366" w14:textId="16C7C4A5" w:rsidR="00F5468C" w:rsidRDefault="00C31915" w:rsidP="000623B4">
      <w:pPr>
        <w:pStyle w:val="ListParagraph"/>
        <w:numPr>
          <w:ilvl w:val="0"/>
          <w:numId w:val="26"/>
        </w:numPr>
        <w:ind w:left="2127" w:hanging="425"/>
        <w:jc w:val="both"/>
      </w:pPr>
      <w:r>
        <w:t>Pemeliharaan operasional</w:t>
      </w:r>
    </w:p>
    <w:p w14:paraId="33426FCC" w14:textId="23D7505C" w:rsidR="00F5468C" w:rsidRDefault="00F5468C" w:rsidP="00F5468C">
      <w:r>
        <w:br w:type="page"/>
      </w:r>
    </w:p>
    <w:p w14:paraId="7552CE29" w14:textId="252F4370" w:rsidR="00C31915" w:rsidRDefault="00C31915" w:rsidP="00F5468C">
      <w:pPr>
        <w:ind w:left="1843" w:firstLine="567"/>
        <w:jc w:val="both"/>
      </w:pPr>
      <w:r>
        <w:lastRenderedPageBreak/>
        <w:t xml:space="preserve">Dilihat dari jenisnya, database dibagi menjadi </w:t>
      </w:r>
      <w:r w:rsidR="003659F8">
        <w:t>2</w:t>
      </w:r>
      <w:r>
        <w:t xml:space="preserve">, </w:t>
      </w:r>
      <w:proofErr w:type="gramStart"/>
      <w:r>
        <w:t>yaitu :</w:t>
      </w:r>
      <w:proofErr w:type="gramEnd"/>
    </w:p>
    <w:p w14:paraId="48AD34B2" w14:textId="77777777" w:rsidR="003659F8" w:rsidRDefault="003659F8" w:rsidP="003659F8">
      <w:pPr>
        <w:spacing w:line="240" w:lineRule="auto"/>
        <w:ind w:left="1276" w:firstLine="567"/>
        <w:jc w:val="both"/>
      </w:pPr>
    </w:p>
    <w:p w14:paraId="392710A4" w14:textId="44984612" w:rsidR="00C31915" w:rsidRDefault="00C31915" w:rsidP="000623B4">
      <w:pPr>
        <w:pStyle w:val="ListParagraph"/>
        <w:numPr>
          <w:ilvl w:val="0"/>
          <w:numId w:val="27"/>
        </w:numPr>
        <w:ind w:left="2127" w:hanging="294"/>
        <w:jc w:val="both"/>
        <w:rPr>
          <w:b/>
          <w:bCs/>
        </w:rPr>
      </w:pPr>
      <w:r w:rsidRPr="003659F8">
        <w:rPr>
          <w:b/>
          <w:bCs/>
        </w:rPr>
        <w:t xml:space="preserve">Database </w:t>
      </w:r>
      <w:r w:rsidR="003659F8" w:rsidRPr="003659F8">
        <w:rPr>
          <w:b/>
          <w:bCs/>
        </w:rPr>
        <w:t>Flat-File</w:t>
      </w:r>
    </w:p>
    <w:p w14:paraId="20C50372" w14:textId="77777777" w:rsidR="003659F8" w:rsidRPr="003659F8" w:rsidRDefault="003659F8" w:rsidP="003659F8">
      <w:pPr>
        <w:pStyle w:val="ListParagraph"/>
        <w:spacing w:line="240" w:lineRule="auto"/>
        <w:ind w:left="1560"/>
        <w:jc w:val="both"/>
        <w:rPr>
          <w:b/>
          <w:bCs/>
        </w:rPr>
      </w:pPr>
    </w:p>
    <w:p w14:paraId="2D255A9F" w14:textId="4121FD43" w:rsidR="00C31915" w:rsidRDefault="00C31915" w:rsidP="00F5468C">
      <w:pPr>
        <w:ind w:left="2127" w:firstLine="567"/>
        <w:jc w:val="both"/>
      </w:pPr>
      <w:proofErr w:type="gramStart"/>
      <w:r>
        <w:t>Database flat-file sangat ideal untuk data kecil dan dapat diubah dengan mudah.</w:t>
      </w:r>
      <w:proofErr w:type="gramEnd"/>
      <w:r>
        <w:t xml:space="preserve"> Pada dasarnya, mereka terdiri dari satu set string dalam satu atau lebih file yang bisa diurai untuk informasi yang disimpan. </w:t>
      </w:r>
      <w:proofErr w:type="gramStart"/>
      <w:r>
        <w:t>Database datar-file yang digunakan untuk menyimpan daftar atau data sederhana dan dalam jumlah kecil.</w:t>
      </w:r>
      <w:proofErr w:type="gramEnd"/>
    </w:p>
    <w:p w14:paraId="0D124F58" w14:textId="77777777" w:rsidR="00C31915" w:rsidRDefault="00C31915" w:rsidP="00F5468C">
      <w:pPr>
        <w:ind w:left="2127" w:firstLine="567"/>
        <w:jc w:val="both"/>
      </w:pPr>
      <w:r>
        <w:t xml:space="preserve">Database flat-file </w:t>
      </w:r>
      <w:proofErr w:type="gramStart"/>
      <w:r>
        <w:t>akan</w:t>
      </w:r>
      <w:proofErr w:type="gramEnd"/>
      <w:r>
        <w:t xml:space="preserve"> menjadi sangat rumit ketika digunakan untuk menyimpan data dengan struktur yang kompleks meskipun juga memungkinkan untuk menyimpan data tersebut. </w:t>
      </w:r>
      <w:proofErr w:type="gramStart"/>
      <w:r>
        <w:t>salah</w:t>
      </w:r>
      <w:proofErr w:type="gramEnd"/>
      <w:r>
        <w:t xml:space="preserve"> satu masalah dengan menggunakan jenis data base rentan terhadap korupsi data akibat tidak adanya penguncian terpasang bila data yang digunakan atau dimodifikasi.</w:t>
      </w:r>
    </w:p>
    <w:p w14:paraId="127AA4AF" w14:textId="77777777" w:rsidR="00C31915" w:rsidRDefault="00C31915" w:rsidP="003659F8">
      <w:pPr>
        <w:spacing w:line="240" w:lineRule="auto"/>
        <w:jc w:val="both"/>
      </w:pPr>
    </w:p>
    <w:p w14:paraId="2A776D9C" w14:textId="7E9F7151" w:rsidR="00C31915" w:rsidRDefault="00C31915" w:rsidP="000623B4">
      <w:pPr>
        <w:pStyle w:val="ListParagraph"/>
        <w:numPr>
          <w:ilvl w:val="0"/>
          <w:numId w:val="27"/>
        </w:numPr>
        <w:ind w:left="2127" w:hanging="294"/>
        <w:jc w:val="both"/>
        <w:rPr>
          <w:b/>
          <w:bCs/>
        </w:rPr>
      </w:pPr>
      <w:r w:rsidRPr="003659F8">
        <w:rPr>
          <w:b/>
          <w:bCs/>
        </w:rPr>
        <w:t xml:space="preserve">Database </w:t>
      </w:r>
      <w:r w:rsidR="003659F8" w:rsidRPr="003659F8">
        <w:rPr>
          <w:b/>
          <w:bCs/>
        </w:rPr>
        <w:t>Relasional</w:t>
      </w:r>
    </w:p>
    <w:p w14:paraId="56A6D007" w14:textId="77777777" w:rsidR="003659F8" w:rsidRPr="003659F8" w:rsidRDefault="003659F8" w:rsidP="003659F8">
      <w:pPr>
        <w:pStyle w:val="ListParagraph"/>
        <w:spacing w:line="240" w:lineRule="auto"/>
        <w:ind w:left="1560"/>
        <w:jc w:val="both"/>
        <w:rPr>
          <w:b/>
          <w:bCs/>
        </w:rPr>
      </w:pPr>
    </w:p>
    <w:p w14:paraId="2B90D7E1" w14:textId="4C1B0B96" w:rsidR="00C31915" w:rsidRDefault="00C31915" w:rsidP="00F5468C">
      <w:pPr>
        <w:ind w:left="2127" w:firstLine="567"/>
        <w:jc w:val="both"/>
      </w:pPr>
      <w:proofErr w:type="gramStart"/>
      <w:r>
        <w:t>Database ini memiliki lebih logis struktur terkait sarana penyimpanan.</w:t>
      </w:r>
      <w:proofErr w:type="gramEnd"/>
      <w:r>
        <w:t xml:space="preserve"> </w:t>
      </w:r>
      <w:proofErr w:type="gramStart"/>
      <w:r>
        <w:t>kata</w:t>
      </w:r>
      <w:proofErr w:type="gramEnd"/>
      <w:r>
        <w:t xml:space="preserve"> “relasional” berasal dari fakta bahwa tabel dalam database dapat dihubungkan </w:t>
      </w:r>
      <w:r>
        <w:lastRenderedPageBreak/>
        <w:t xml:space="preserve">ke salah satu lainnya. </w:t>
      </w:r>
      <w:proofErr w:type="gramStart"/>
      <w:r>
        <w:t>Database relasional menggunakan sekumpulan tabel dua dimensi, setiap tabel terdiri dari baris (tuple) dan kolom (atribut).</w:t>
      </w:r>
      <w:proofErr w:type="gramEnd"/>
      <w:r>
        <w:t xml:space="preserve"> Untuk menciptakan hubungan antara dua atau lebih tabel, gunakan kunci (atribut key) yang merupakan kunci utama dalam satu meja dan kunci asing di meja lain.</w:t>
      </w:r>
    </w:p>
    <w:p w14:paraId="6ED330DC" w14:textId="48A3244D" w:rsidR="00C31915" w:rsidRDefault="00C31915" w:rsidP="00F5468C">
      <w:pPr>
        <w:ind w:left="2127" w:firstLine="567"/>
        <w:jc w:val="both"/>
      </w:pPr>
      <w:proofErr w:type="gramStart"/>
      <w:r>
        <w:t>Saat</w:t>
      </w:r>
      <w:r w:rsidR="003659F8">
        <w:t xml:space="preserve"> </w:t>
      </w:r>
      <w:r>
        <w:t>ini, database relasional menjadi pilihan karena keunggulannya.</w:t>
      </w:r>
      <w:proofErr w:type="gramEnd"/>
      <w:r>
        <w:t xml:space="preserve"> Beberapa kelemahan yang mungkin dirasakan ke</w:t>
      </w:r>
      <w:r w:rsidR="003659F8">
        <w:t xml:space="preserve"> </w:t>
      </w:r>
      <w:r>
        <w:t>database Tipe ini lebih sulit untuk pelaksanaan sejumlah besar data dengan tingkat kerumitan tinggi dan proses pencarian informasi lebih lambat karena kebutuhan untuk menghubungkan tabel di muka maju jika data tersebar di beberapa tabel.</w:t>
      </w:r>
    </w:p>
    <w:p w14:paraId="35B48B12" w14:textId="44E463F6" w:rsidR="00F5468C" w:rsidRDefault="00F5468C">
      <w:r>
        <w:br w:type="page"/>
      </w:r>
    </w:p>
    <w:p w14:paraId="08DBA332" w14:textId="77777777" w:rsidR="003659F8" w:rsidRDefault="003659F8" w:rsidP="003659F8">
      <w:pPr>
        <w:spacing w:line="240" w:lineRule="auto"/>
        <w:ind w:left="1560" w:firstLine="567"/>
        <w:jc w:val="both"/>
      </w:pPr>
    </w:p>
    <w:p w14:paraId="1FC5EF48" w14:textId="47265A3A" w:rsidR="003659F8" w:rsidRPr="00F5468C" w:rsidRDefault="003659F8" w:rsidP="000623B4">
      <w:pPr>
        <w:pStyle w:val="Heading3"/>
        <w:numPr>
          <w:ilvl w:val="0"/>
          <w:numId w:val="30"/>
        </w:numPr>
        <w:ind w:left="1843" w:hanging="295"/>
        <w:rPr>
          <w:lang w:val="id-ID"/>
        </w:rPr>
      </w:pPr>
      <w:r w:rsidRPr="00F5468C">
        <w:rPr>
          <w:lang w:val="id-ID"/>
        </w:rPr>
        <w:t>Contoh Basis Data</w:t>
      </w:r>
    </w:p>
    <w:p w14:paraId="25602CE0" w14:textId="77777777" w:rsidR="00263E55" w:rsidRPr="00263E55" w:rsidRDefault="00263E55" w:rsidP="00263E55">
      <w:pPr>
        <w:spacing w:line="240" w:lineRule="auto"/>
      </w:pPr>
    </w:p>
    <w:p w14:paraId="20AC0DEB" w14:textId="19DB10CA" w:rsidR="008E4F3C" w:rsidRDefault="008E4F3C" w:rsidP="008E4F3C">
      <w:pPr>
        <w:jc w:val="center"/>
      </w:pPr>
      <w:r>
        <w:rPr>
          <w:rFonts w:ascii="Helvetica" w:hAnsi="Helvetica" w:cs="Helvetica"/>
          <w:noProof/>
          <w:color w:val="000000"/>
          <w:sz w:val="27"/>
          <w:szCs w:val="27"/>
          <w:shd w:val="clear" w:color="auto" w:fill="FFFFFF"/>
        </w:rPr>
        <w:drawing>
          <wp:inline distT="0" distB="0" distL="0" distR="0" wp14:anchorId="1B912D2C" wp14:editId="4CEAF7BC">
            <wp:extent cx="3210257" cy="2329732"/>
            <wp:effectExtent l="0" t="0" r="0" b="0"/>
            <wp:docPr id="5" name="Picture 5" descr="Contoh Basis Data">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Contoh Basis Data">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31124" cy="2344876"/>
                    </a:xfrm>
                    <a:prstGeom prst="rect">
                      <a:avLst/>
                    </a:prstGeom>
                    <a:noFill/>
                    <a:ln>
                      <a:noFill/>
                    </a:ln>
                  </pic:spPr>
                </pic:pic>
              </a:graphicData>
            </a:graphic>
          </wp:inline>
        </w:drawing>
      </w:r>
    </w:p>
    <w:p w14:paraId="28A604F8" w14:textId="2AA75D58" w:rsidR="008E4F3C" w:rsidRDefault="008E4F3C" w:rsidP="00263E55">
      <w:pPr>
        <w:ind w:left="1276"/>
        <w:jc w:val="center"/>
        <w:rPr>
          <w:sz w:val="16"/>
          <w:szCs w:val="16"/>
        </w:rPr>
      </w:pPr>
      <w:proofErr w:type="gramStart"/>
      <w:r w:rsidRPr="008E4F3C">
        <w:rPr>
          <w:sz w:val="16"/>
          <w:szCs w:val="16"/>
        </w:rPr>
        <w:t>Gambar 1</w:t>
      </w:r>
      <w:r w:rsidR="00263E55">
        <w:rPr>
          <w:sz w:val="16"/>
          <w:szCs w:val="16"/>
        </w:rPr>
        <w:t>.</w:t>
      </w:r>
      <w:proofErr w:type="gramEnd"/>
      <w:r w:rsidR="00263E55">
        <w:rPr>
          <w:sz w:val="16"/>
          <w:szCs w:val="16"/>
        </w:rPr>
        <w:t xml:space="preserve"> </w:t>
      </w:r>
      <w:r w:rsidRPr="008E4F3C">
        <w:rPr>
          <w:sz w:val="16"/>
          <w:szCs w:val="16"/>
        </w:rPr>
        <w:t>Basis Data</w:t>
      </w:r>
    </w:p>
    <w:p w14:paraId="71B4D534" w14:textId="77777777" w:rsidR="00263E55" w:rsidRPr="008E4F3C" w:rsidRDefault="00263E55" w:rsidP="00263E55">
      <w:pPr>
        <w:ind w:left="1276"/>
        <w:jc w:val="center"/>
        <w:rPr>
          <w:sz w:val="16"/>
          <w:szCs w:val="16"/>
        </w:rPr>
      </w:pPr>
    </w:p>
    <w:p w14:paraId="714EECEA" w14:textId="1C57F0A0" w:rsidR="003659F8" w:rsidRDefault="008E4F3C" w:rsidP="00F5468C">
      <w:pPr>
        <w:ind w:left="1843"/>
      </w:pPr>
      <w:r>
        <w:t>D</w:t>
      </w:r>
      <w:r w:rsidR="003659F8">
        <w:t xml:space="preserve">apat dinyatakan dalam bentuk </w:t>
      </w:r>
      <w:proofErr w:type="gramStart"/>
      <w:r w:rsidR="003659F8">
        <w:t>skema</w:t>
      </w:r>
      <w:r>
        <w:t xml:space="preserve"> </w:t>
      </w:r>
      <w:r w:rsidR="003659F8">
        <w:t>:</w:t>
      </w:r>
      <w:proofErr w:type="gramEnd"/>
    </w:p>
    <w:p w14:paraId="74B6FA25" w14:textId="77777777" w:rsidR="00263E55" w:rsidRDefault="00263E55" w:rsidP="008E4F3C">
      <w:pPr>
        <w:ind w:left="1276"/>
      </w:pPr>
    </w:p>
    <w:p w14:paraId="3DB1A747" w14:textId="77777777" w:rsidR="00263E55" w:rsidRDefault="008E4F3C" w:rsidP="00263E55">
      <w:pPr>
        <w:jc w:val="center"/>
        <w:rPr>
          <w:sz w:val="16"/>
          <w:szCs w:val="16"/>
        </w:rPr>
      </w:pPr>
      <w:r>
        <w:rPr>
          <w:rFonts w:ascii="Helvetica" w:hAnsi="Helvetica" w:cs="Helvetica"/>
          <w:noProof/>
          <w:color w:val="000000"/>
          <w:sz w:val="27"/>
          <w:szCs w:val="27"/>
          <w:shd w:val="clear" w:color="auto" w:fill="FFFFFF"/>
        </w:rPr>
        <w:drawing>
          <wp:inline distT="0" distB="0" distL="0" distR="0" wp14:anchorId="2884FA57" wp14:editId="21DBA07D">
            <wp:extent cx="3458818" cy="2519267"/>
            <wp:effectExtent l="0" t="0" r="0" b="0"/>
            <wp:docPr id="6" name="Picture 6" descr="Basis Data Bentuk Skema">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Basis Data Bentuk Skema">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84723" cy="2538135"/>
                    </a:xfrm>
                    <a:prstGeom prst="rect">
                      <a:avLst/>
                    </a:prstGeom>
                    <a:noFill/>
                    <a:ln>
                      <a:noFill/>
                    </a:ln>
                  </pic:spPr>
                </pic:pic>
              </a:graphicData>
            </a:graphic>
          </wp:inline>
        </w:drawing>
      </w:r>
    </w:p>
    <w:p w14:paraId="4E199C03" w14:textId="03178BCE" w:rsidR="00EB4D40" w:rsidRDefault="008E4F3C" w:rsidP="00263E55">
      <w:pPr>
        <w:ind w:left="1276"/>
        <w:jc w:val="center"/>
        <w:rPr>
          <w:sz w:val="16"/>
          <w:szCs w:val="16"/>
        </w:rPr>
      </w:pPr>
      <w:proofErr w:type="gramStart"/>
      <w:r w:rsidRPr="008E4F3C">
        <w:rPr>
          <w:sz w:val="16"/>
          <w:szCs w:val="16"/>
        </w:rPr>
        <w:t>Gambar 2</w:t>
      </w:r>
      <w:r w:rsidR="00263E55">
        <w:rPr>
          <w:sz w:val="16"/>
          <w:szCs w:val="16"/>
        </w:rPr>
        <w:t>.</w:t>
      </w:r>
      <w:proofErr w:type="gramEnd"/>
      <w:r w:rsidR="00263E55">
        <w:rPr>
          <w:sz w:val="16"/>
          <w:szCs w:val="16"/>
        </w:rPr>
        <w:t xml:space="preserve"> </w:t>
      </w:r>
      <w:r w:rsidR="003659F8" w:rsidRPr="008E4F3C">
        <w:rPr>
          <w:sz w:val="16"/>
          <w:szCs w:val="16"/>
        </w:rPr>
        <w:t>Basis Data Bentuk Skema</w:t>
      </w:r>
    </w:p>
    <w:p w14:paraId="275BAD64" w14:textId="6D106BEF" w:rsidR="003659F8" w:rsidRDefault="00EB4D40" w:rsidP="00EB4D40">
      <w:pPr>
        <w:rPr>
          <w:sz w:val="16"/>
          <w:szCs w:val="16"/>
        </w:rPr>
      </w:pPr>
      <w:r>
        <w:rPr>
          <w:sz w:val="16"/>
          <w:szCs w:val="16"/>
        </w:rPr>
        <w:br w:type="page"/>
      </w:r>
    </w:p>
    <w:p w14:paraId="1E096520" w14:textId="0C316ADB" w:rsidR="00F5468C" w:rsidRDefault="00701600" w:rsidP="00F5468C">
      <w:pPr>
        <w:pStyle w:val="Heading3"/>
      </w:pPr>
      <w:r>
        <w:lastRenderedPageBreak/>
        <w:t>Normalisasi</w:t>
      </w:r>
    </w:p>
    <w:p w14:paraId="5EDD017D" w14:textId="77777777" w:rsidR="00701600" w:rsidRPr="00701600" w:rsidRDefault="00701600" w:rsidP="00701600">
      <w:pPr>
        <w:spacing w:line="240" w:lineRule="auto"/>
      </w:pPr>
    </w:p>
    <w:p w14:paraId="7DB7B92E" w14:textId="211D5BFA" w:rsidR="00701600" w:rsidRDefault="007B5C93" w:rsidP="00701600">
      <w:pPr>
        <w:ind w:left="709" w:firstLine="567"/>
        <w:jc w:val="both"/>
      </w:pPr>
      <w:r>
        <w:t xml:space="preserve">Menurut </w:t>
      </w:r>
      <w:r>
        <w:fldChar w:fldCharType="begin" w:fldLock="1"/>
      </w:r>
      <w:r w:rsidR="00FF38DE">
        <w:instrText>ADDIN CSL_CITATION {"citationItems":[{"id":"ITEM-1","itemData":{"URL":"https://www.jojonomic.com/blog/normalisasi-database/","accessed":{"date-parts":[["2021","11","26"]]},"author":[{"dropping-particle":"","family":"Tanoto","given":"Uri","non-dropping-particle":"","parse-names":false,"suffix":""}],"container-title":"jojonomic.com","id":"ITEM-1","issued":{"date-parts":[["2021"]]},"title":"Normalisasi Database: Pengertian, Tujuan dan Cara Melakukannya","type":"webpage"},"uris":["http://www.mendeley.com/documents/?uuid=b19a3e6b-401b-4cd7-a1d6-1656fa719ff3"]}],"mendeley":{"formattedCitation":"(Tanoto, 2021)","manualFormatting":"Tanoto, (2021)","plainTextFormattedCitation":"(Tanoto, 2021)","previouslyFormattedCitation":"(Tanoto, 2021)"},"properties":{"noteIndex":0},"schema":"https://github.com/citation-style-language/schema/raw/master/csl-citation.json"}</w:instrText>
      </w:r>
      <w:r>
        <w:fldChar w:fldCharType="separate"/>
      </w:r>
      <w:r w:rsidRPr="007B5C93">
        <w:rPr>
          <w:noProof/>
        </w:rPr>
        <w:t xml:space="preserve">Tanoto, </w:t>
      </w:r>
      <w:r>
        <w:rPr>
          <w:noProof/>
        </w:rPr>
        <w:t>(</w:t>
      </w:r>
      <w:r w:rsidRPr="007B5C93">
        <w:rPr>
          <w:noProof/>
        </w:rPr>
        <w:t>2021)</w:t>
      </w:r>
      <w:r>
        <w:fldChar w:fldCharType="end"/>
      </w:r>
      <w:r>
        <w:t xml:space="preserve"> </w:t>
      </w:r>
      <w:r w:rsidR="00701600">
        <w:t>Normalisasi merupakan sebuah teknik logical desain dalam sebuah basis data yang mengelompokkan atribut dari berbagai entitas dalam suatu relasi sehingga membentuk struktur relasi yang baik (tanpa redudansi/pengulangan data) serta sebagian besar ambiguity bisa dihilangkan.</w:t>
      </w:r>
    </w:p>
    <w:p w14:paraId="44FD2462" w14:textId="676B2592" w:rsidR="00701600" w:rsidRDefault="00701600" w:rsidP="00701600">
      <w:pPr>
        <w:ind w:left="709" w:firstLine="567"/>
        <w:jc w:val="both"/>
      </w:pPr>
      <w:r>
        <w:t>Atau pengertian singkatny, Normalisasi Databse adalah proses pengelompokan atribut data yang membentuk entitas sederhana, nonredundan, fleksibel, dan mudah beradaptasi, Sehingga dapat dipastikan bahwa database yang dibuat berkualitas baik.</w:t>
      </w:r>
    </w:p>
    <w:p w14:paraId="745F6E81" w14:textId="148D4F8C" w:rsidR="00701600" w:rsidRDefault="00701600" w:rsidP="00701600">
      <w:pPr>
        <w:ind w:left="709" w:firstLine="567"/>
        <w:jc w:val="both"/>
      </w:pPr>
      <w:r>
        <w:t>Normalisasi database terdiri dari banyak bentuk, dalam ilmu basis data ada setidaknya 9 bentuk normalisasi yang ada yaitu 1NF, 2NF, 3NF, EKNF, BCNF, 4NF, 5NF, DKNF, dan 6NF.</w:t>
      </w:r>
    </w:p>
    <w:p w14:paraId="56A08E63" w14:textId="3F0B43E7" w:rsidR="00646D30" w:rsidRDefault="00701600" w:rsidP="00701600">
      <w:pPr>
        <w:ind w:left="709" w:firstLine="567"/>
        <w:jc w:val="both"/>
      </w:pPr>
      <w:r>
        <w:t xml:space="preserve">Database 1NF, 2NF, dan 3NF </w:t>
      </w:r>
      <w:proofErr w:type="gramStart"/>
      <w:r>
        <w:t>akan</w:t>
      </w:r>
      <w:proofErr w:type="gramEnd"/>
      <w:r>
        <w:t xml:space="preserve"> sering ditemui ketika akan membuat sebuah database yang optimal. Jika Anda ingin menjadi seorang Database Administrator (DBA), harus tahu bagaimana </w:t>
      </w:r>
      <w:proofErr w:type="gramStart"/>
      <w:r>
        <w:t>cara</w:t>
      </w:r>
      <w:proofErr w:type="gramEnd"/>
      <w:r>
        <w:t xml:space="preserve"> normalisasi database yang optimal. Misalkan suatu saat ketika website yang Anda buat mengalami penurunan kinerja, mungkin Anda </w:t>
      </w:r>
      <w:proofErr w:type="gramStart"/>
      <w:r>
        <w:t>akan</w:t>
      </w:r>
      <w:proofErr w:type="gramEnd"/>
      <w:r>
        <w:t xml:space="preserve"> ditanya apakah database tersebut sudah dinormalisasi dengan benar.</w:t>
      </w:r>
    </w:p>
    <w:p w14:paraId="05C704AE" w14:textId="551E719D" w:rsidR="00701600" w:rsidRDefault="00646D30" w:rsidP="00646D30">
      <w:r>
        <w:br w:type="page"/>
      </w:r>
    </w:p>
    <w:p w14:paraId="0DF48EB4" w14:textId="0CABAEAD" w:rsidR="00701600" w:rsidRDefault="00701600" w:rsidP="000623B4">
      <w:pPr>
        <w:pStyle w:val="Heading3"/>
        <w:numPr>
          <w:ilvl w:val="0"/>
          <w:numId w:val="31"/>
        </w:numPr>
        <w:ind w:left="993" w:hanging="284"/>
      </w:pPr>
      <w:r w:rsidRPr="00701600">
        <w:lastRenderedPageBreak/>
        <w:t>Tujuan Normalisasi Database</w:t>
      </w:r>
    </w:p>
    <w:p w14:paraId="3158E469" w14:textId="77777777" w:rsidR="00646D30" w:rsidRPr="00646D30" w:rsidRDefault="00646D30" w:rsidP="00646D30">
      <w:pPr>
        <w:spacing w:line="240" w:lineRule="auto"/>
      </w:pPr>
    </w:p>
    <w:p w14:paraId="14181C20" w14:textId="77777777" w:rsidR="00646D30" w:rsidRDefault="00646D30" w:rsidP="00646D30">
      <w:pPr>
        <w:ind w:left="1134" w:firstLine="567"/>
        <w:jc w:val="both"/>
      </w:pPr>
      <w:proofErr w:type="gramStart"/>
      <w:r>
        <w:t>Tujuannya adalah untuk menghilangkan dan mengurangi redudansi data dan tujuan yang kedua adalah memastikan dependensi data (Data berada pada tabel yang tepat).</w:t>
      </w:r>
      <w:proofErr w:type="gramEnd"/>
      <w:r>
        <w:t xml:space="preserve"> Jika data dalam database tersebut belum di normalisasi maka </w:t>
      </w:r>
      <w:proofErr w:type="gramStart"/>
      <w:r>
        <w:t>akan</w:t>
      </w:r>
      <w:proofErr w:type="gramEnd"/>
      <w:r>
        <w:t xml:space="preserve"> terjadi 3 kemungkinan yang akan merugikan sistem secara keseluruhan.</w:t>
      </w:r>
    </w:p>
    <w:p w14:paraId="27681DA3" w14:textId="0B71495D" w:rsidR="00646D30" w:rsidRDefault="00646D30" w:rsidP="000623B4">
      <w:pPr>
        <w:pStyle w:val="ListParagraph"/>
        <w:numPr>
          <w:ilvl w:val="0"/>
          <w:numId w:val="32"/>
        </w:numPr>
        <w:ind w:left="1418" w:hanging="294"/>
        <w:jc w:val="both"/>
      </w:pPr>
      <w:r>
        <w:t xml:space="preserve">INSERT </w:t>
      </w:r>
      <w:proofErr w:type="gramStart"/>
      <w:r>
        <w:t>Anomali :</w:t>
      </w:r>
      <w:proofErr w:type="gramEnd"/>
      <w:r>
        <w:t xml:space="preserve"> Situasi dimana tidak memungkinkan memasukkan beberapa jenis data secara langsung di database.</w:t>
      </w:r>
    </w:p>
    <w:p w14:paraId="6045CC15" w14:textId="77777777" w:rsidR="00646D30" w:rsidRDefault="00646D30" w:rsidP="000623B4">
      <w:pPr>
        <w:pStyle w:val="ListParagraph"/>
        <w:numPr>
          <w:ilvl w:val="0"/>
          <w:numId w:val="32"/>
        </w:numPr>
        <w:ind w:left="1418" w:hanging="294"/>
        <w:jc w:val="both"/>
      </w:pPr>
      <w:r>
        <w:t>DELETE Anomali: Penghapusan data yang tidak sesuai dengan yang diharapkan, artinya data yang harusnya tidak terhapus mungkin ikut terhapus.</w:t>
      </w:r>
    </w:p>
    <w:p w14:paraId="4FA893F1" w14:textId="2ACE2958" w:rsidR="00701600" w:rsidRDefault="00646D30" w:rsidP="000623B4">
      <w:pPr>
        <w:pStyle w:val="ListParagraph"/>
        <w:numPr>
          <w:ilvl w:val="0"/>
          <w:numId w:val="32"/>
        </w:numPr>
        <w:ind w:left="1418" w:hanging="294"/>
        <w:jc w:val="both"/>
      </w:pPr>
      <w:r>
        <w:t>UPDATE Anomali: Situasi dimana nilai yang diubah menyebabkan inkonsistensi database, dalam artian data yang diubah tidak sesuai dengan yang diperintahkan atau yang diinginkan.</w:t>
      </w:r>
    </w:p>
    <w:p w14:paraId="4214D6D5" w14:textId="34827642" w:rsidR="00646D30" w:rsidRDefault="00646D30" w:rsidP="00646D30">
      <w:pPr>
        <w:pStyle w:val="ListParagraph"/>
        <w:spacing w:line="240" w:lineRule="auto"/>
        <w:ind w:left="1418"/>
        <w:jc w:val="both"/>
      </w:pPr>
    </w:p>
    <w:p w14:paraId="0BFF8364" w14:textId="2B53FDC7" w:rsidR="00646D30" w:rsidRDefault="00646D30" w:rsidP="000623B4">
      <w:pPr>
        <w:pStyle w:val="Heading3"/>
        <w:numPr>
          <w:ilvl w:val="0"/>
          <w:numId w:val="31"/>
        </w:numPr>
        <w:ind w:left="993" w:hanging="284"/>
      </w:pPr>
      <w:r w:rsidRPr="00646D30">
        <w:t xml:space="preserve">Database Seperti Apa yang </w:t>
      </w:r>
      <w:proofErr w:type="gramStart"/>
      <w:r w:rsidRPr="00646D30">
        <w:t>dinormalisasi</w:t>
      </w:r>
      <w:r w:rsidR="00A2356C">
        <w:t xml:space="preserve"> </w:t>
      </w:r>
      <w:r w:rsidRPr="00646D30">
        <w:t>?</w:t>
      </w:r>
      <w:proofErr w:type="gramEnd"/>
    </w:p>
    <w:p w14:paraId="2EA976C1" w14:textId="77777777" w:rsidR="00646D30" w:rsidRPr="00646D30" w:rsidRDefault="00646D30" w:rsidP="00646D30">
      <w:pPr>
        <w:spacing w:line="240" w:lineRule="auto"/>
      </w:pPr>
    </w:p>
    <w:p w14:paraId="5FD3589D" w14:textId="682ACCD3" w:rsidR="00646D30" w:rsidRDefault="00646D30" w:rsidP="00646D30">
      <w:pPr>
        <w:pStyle w:val="ListParagraph"/>
        <w:ind w:left="993" w:firstLine="567"/>
        <w:jc w:val="both"/>
      </w:pPr>
      <w:r w:rsidRPr="00646D30">
        <w:t>Tidak semua database bisa dinormalisasi, hanya tipe “relational database</w:t>
      </w:r>
      <w:proofErr w:type="gramStart"/>
      <w:r w:rsidRPr="00646D30">
        <w:t>“ yang</w:t>
      </w:r>
      <w:proofErr w:type="gramEnd"/>
      <w:r w:rsidRPr="00646D30">
        <w:t xml:space="preserve"> bisa dinormalisasi. </w:t>
      </w:r>
      <w:proofErr w:type="gramStart"/>
      <w:r w:rsidRPr="00646D30">
        <w:t>Banyak vendor DBMS (Database Management System) diantaranya Oracle, MySQL, SQL Server, PostgreSQL, dll.</w:t>
      </w:r>
      <w:proofErr w:type="gramEnd"/>
    </w:p>
    <w:p w14:paraId="4D815909" w14:textId="59E91F50" w:rsidR="00646D30" w:rsidRDefault="00646D30" w:rsidP="000623B4">
      <w:pPr>
        <w:pStyle w:val="Heading3"/>
        <w:numPr>
          <w:ilvl w:val="0"/>
          <w:numId w:val="31"/>
        </w:numPr>
        <w:ind w:left="993" w:hanging="284"/>
      </w:pPr>
      <w:r w:rsidRPr="00646D30">
        <w:lastRenderedPageBreak/>
        <w:t>Tahapan Normalisasi Database</w:t>
      </w:r>
    </w:p>
    <w:p w14:paraId="5F631927" w14:textId="77777777" w:rsidR="00646D30" w:rsidRPr="00646D30" w:rsidRDefault="00646D30" w:rsidP="00646D30">
      <w:pPr>
        <w:spacing w:line="240" w:lineRule="auto"/>
      </w:pPr>
    </w:p>
    <w:p w14:paraId="498B5D4D" w14:textId="247B96E9" w:rsidR="00646D30" w:rsidRDefault="00646D30" w:rsidP="00646D30">
      <w:pPr>
        <w:ind w:left="993" w:firstLine="567"/>
        <w:jc w:val="both"/>
      </w:pPr>
      <w:r w:rsidRPr="00646D30">
        <w:t xml:space="preserve">Untuk melakukan normalisasi database kita harus mengidentifikasi data seperti apa yang akan disimpan, dan berikut adalah </w:t>
      </w:r>
      <w:proofErr w:type="gramStart"/>
      <w:r w:rsidRPr="00646D30">
        <w:t>contohnya</w:t>
      </w:r>
      <w:r>
        <w:t xml:space="preserve"> </w:t>
      </w:r>
      <w:r w:rsidRPr="00646D30">
        <w:t>:</w:t>
      </w:r>
      <w:proofErr w:type="gramEnd"/>
    </w:p>
    <w:p w14:paraId="34591E38" w14:textId="77777777" w:rsidR="00646D30" w:rsidRDefault="00646D30" w:rsidP="00646D30">
      <w:pPr>
        <w:spacing w:line="240" w:lineRule="auto"/>
        <w:ind w:left="993" w:firstLine="567"/>
        <w:jc w:val="both"/>
      </w:pPr>
    </w:p>
    <w:p w14:paraId="48831155" w14:textId="77C8C5E1" w:rsidR="00646D30" w:rsidRDefault="00646D30" w:rsidP="000623B4">
      <w:pPr>
        <w:pStyle w:val="ListParagraph"/>
        <w:numPr>
          <w:ilvl w:val="0"/>
          <w:numId w:val="33"/>
        </w:numPr>
        <w:ind w:left="1276" w:hanging="283"/>
        <w:jc w:val="both"/>
        <w:rPr>
          <w:b/>
          <w:bCs/>
        </w:rPr>
      </w:pPr>
      <w:r w:rsidRPr="00646D30">
        <w:rPr>
          <w:b/>
          <w:bCs/>
        </w:rPr>
        <w:t>Bentuk Tidak Normal (unnormalize)</w:t>
      </w:r>
    </w:p>
    <w:p w14:paraId="6C5C4B56" w14:textId="77777777" w:rsidR="00646D30" w:rsidRPr="00646D30" w:rsidRDefault="00646D30" w:rsidP="00646D30">
      <w:pPr>
        <w:pStyle w:val="ListParagraph"/>
        <w:spacing w:line="240" w:lineRule="auto"/>
        <w:ind w:left="1276"/>
        <w:jc w:val="both"/>
        <w:rPr>
          <w:b/>
          <w:bCs/>
        </w:rPr>
      </w:pPr>
    </w:p>
    <w:p w14:paraId="22835798" w14:textId="36A98FD3" w:rsidR="00646D30" w:rsidRDefault="00646D30" w:rsidP="00CC64F7">
      <w:pPr>
        <w:pStyle w:val="ListParagraph"/>
        <w:ind w:left="1276" w:firstLine="567"/>
        <w:jc w:val="both"/>
      </w:pPr>
      <w:proofErr w:type="gramStart"/>
      <w:r>
        <w:t>Bentuk tidak normal (unnormalized) merupakan kumpulan data yang direkam tidak ada keharusan dengan mengikuti suatu format tertentu.</w:t>
      </w:r>
      <w:proofErr w:type="gramEnd"/>
    </w:p>
    <w:p w14:paraId="160F982A" w14:textId="23C4158C" w:rsidR="00646D30" w:rsidRDefault="00646D30" w:rsidP="00CC64F7">
      <w:pPr>
        <w:pStyle w:val="ListParagraph"/>
        <w:ind w:left="1276" w:firstLine="567"/>
        <w:jc w:val="both"/>
      </w:pPr>
      <w:proofErr w:type="gramStart"/>
      <w:r>
        <w:t>Pada bentuk tidak normal terdapat repeating group (Pengulangan Group), sehingga pada kondisi ini data menjadi permasalahan dalam melakukan manipulasi data (insert, update, dan delete) atau biasa disebut anomali.</w:t>
      </w:r>
      <w:proofErr w:type="gramEnd"/>
    </w:p>
    <w:p w14:paraId="1C359FB9" w14:textId="2353C28F" w:rsidR="00646D30" w:rsidRDefault="00CC64F7" w:rsidP="00CC64F7">
      <w:pPr>
        <w:pStyle w:val="ListParagraph"/>
        <w:ind w:left="1276"/>
        <w:jc w:val="center"/>
      </w:pPr>
      <w:r>
        <w:rPr>
          <w:noProof/>
        </w:rPr>
        <w:drawing>
          <wp:inline distT="0" distB="0" distL="0" distR="0" wp14:anchorId="1B6FAFFF" wp14:editId="4B044041">
            <wp:extent cx="4222143" cy="601644"/>
            <wp:effectExtent l="0" t="0" r="0" b="0"/>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Image for pos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09444" cy="614084"/>
                    </a:xfrm>
                    <a:prstGeom prst="rect">
                      <a:avLst/>
                    </a:prstGeom>
                    <a:noFill/>
                    <a:ln>
                      <a:noFill/>
                    </a:ln>
                  </pic:spPr>
                </pic:pic>
              </a:graphicData>
            </a:graphic>
          </wp:inline>
        </w:drawing>
      </w:r>
    </w:p>
    <w:p w14:paraId="59467C9F" w14:textId="4535D060" w:rsidR="00CC64F7" w:rsidRDefault="00CC64F7" w:rsidP="00CC64F7">
      <w:pPr>
        <w:pStyle w:val="ListParagraph"/>
        <w:ind w:left="993"/>
        <w:jc w:val="center"/>
        <w:rPr>
          <w:sz w:val="16"/>
          <w:szCs w:val="16"/>
        </w:rPr>
      </w:pPr>
      <w:proofErr w:type="gramStart"/>
      <w:r w:rsidRPr="00CC64F7">
        <w:rPr>
          <w:sz w:val="16"/>
          <w:szCs w:val="16"/>
        </w:rPr>
        <w:t>Gambar 3.</w:t>
      </w:r>
      <w:proofErr w:type="gramEnd"/>
      <w:r w:rsidRPr="00CC64F7">
        <w:rPr>
          <w:sz w:val="16"/>
          <w:szCs w:val="16"/>
        </w:rPr>
        <w:t xml:space="preserve"> Bentuk Tidak Normal (unnormalize)</w:t>
      </w:r>
    </w:p>
    <w:p w14:paraId="0F5E56BE" w14:textId="3EB5E1D9" w:rsidR="00646D30" w:rsidRPr="00CC64F7" w:rsidRDefault="00CC64F7" w:rsidP="00CC64F7">
      <w:pPr>
        <w:rPr>
          <w:sz w:val="16"/>
          <w:szCs w:val="16"/>
        </w:rPr>
      </w:pPr>
      <w:r>
        <w:rPr>
          <w:sz w:val="16"/>
          <w:szCs w:val="16"/>
        </w:rPr>
        <w:br w:type="page"/>
      </w:r>
    </w:p>
    <w:p w14:paraId="74D3A00E" w14:textId="1C822B0D" w:rsidR="00646D30" w:rsidRDefault="00CC64F7" w:rsidP="000623B4">
      <w:pPr>
        <w:pStyle w:val="ListParagraph"/>
        <w:numPr>
          <w:ilvl w:val="0"/>
          <w:numId w:val="33"/>
        </w:numPr>
        <w:ind w:left="1276" w:hanging="283"/>
        <w:jc w:val="both"/>
        <w:rPr>
          <w:b/>
          <w:bCs/>
        </w:rPr>
      </w:pPr>
      <w:r w:rsidRPr="00CC64F7">
        <w:rPr>
          <w:b/>
          <w:bCs/>
        </w:rPr>
        <w:lastRenderedPageBreak/>
        <w:t>1NF / First Normal Form</w:t>
      </w:r>
    </w:p>
    <w:p w14:paraId="1E2E91B0" w14:textId="77777777" w:rsidR="00CC64F7" w:rsidRDefault="00CC64F7" w:rsidP="00CC64F7">
      <w:pPr>
        <w:ind w:left="1276" w:firstLine="567"/>
        <w:jc w:val="both"/>
      </w:pPr>
      <w:proofErr w:type="gramStart"/>
      <w:r w:rsidRPr="00CC64F7">
        <w:t>1NF mensyaratkan beberapa kondisi dalam sebuah database, berikut adalah fungsi dari bentuk normal pertama ini.</w:t>
      </w:r>
      <w:proofErr w:type="gramEnd"/>
    </w:p>
    <w:p w14:paraId="3C8E1E87" w14:textId="2C6E4A8B" w:rsidR="00CC64F7" w:rsidRPr="00CC64F7" w:rsidRDefault="00CC64F7" w:rsidP="000623B4">
      <w:pPr>
        <w:pStyle w:val="ListParagraph"/>
        <w:numPr>
          <w:ilvl w:val="0"/>
          <w:numId w:val="34"/>
        </w:numPr>
        <w:ind w:left="1560" w:hanging="295"/>
        <w:jc w:val="both"/>
      </w:pPr>
      <w:r w:rsidRPr="00CC64F7">
        <w:t xml:space="preserve">Menghilangkan duplikasi kolom dari tabel yang </w:t>
      </w:r>
      <w:proofErr w:type="gramStart"/>
      <w:r w:rsidRPr="00CC64F7">
        <w:t>sama</w:t>
      </w:r>
      <w:proofErr w:type="gramEnd"/>
      <w:r w:rsidRPr="00CC64F7">
        <w:t>.</w:t>
      </w:r>
    </w:p>
    <w:p w14:paraId="1C3D3982" w14:textId="77777777" w:rsidR="004D500A" w:rsidRDefault="00CC64F7" w:rsidP="000623B4">
      <w:pPr>
        <w:pStyle w:val="ListParagraph"/>
        <w:numPr>
          <w:ilvl w:val="0"/>
          <w:numId w:val="34"/>
        </w:numPr>
        <w:ind w:left="1560" w:hanging="295"/>
        <w:jc w:val="both"/>
      </w:pPr>
      <w:r w:rsidRPr="00CC64F7">
        <w:t>Buat tabel terpisah untuk masing-masing kelompok data terkait dan mengidentifikasi setiap baris dengan kolom yang unik (primary key).</w:t>
      </w:r>
    </w:p>
    <w:p w14:paraId="28C90A6B" w14:textId="69B8C98D" w:rsidR="00CC64F7" w:rsidRDefault="004D500A" w:rsidP="004D500A">
      <w:pPr>
        <w:pStyle w:val="ListParagraph"/>
        <w:ind w:left="1560"/>
        <w:jc w:val="both"/>
      </w:pPr>
      <w:r w:rsidRPr="004D500A">
        <w:rPr>
          <w:noProof/>
        </w:rPr>
        <w:drawing>
          <wp:inline distT="0" distB="0" distL="0" distR="0" wp14:anchorId="0ABA34D6" wp14:editId="3857894E">
            <wp:extent cx="4264761" cy="617388"/>
            <wp:effectExtent l="0" t="0" r="0" b="0"/>
            <wp:docPr id="19" name="Picture 1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descr="Image for pos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13778" cy="624484"/>
                    </a:xfrm>
                    <a:prstGeom prst="rect">
                      <a:avLst/>
                    </a:prstGeom>
                    <a:noFill/>
                    <a:ln>
                      <a:noFill/>
                    </a:ln>
                  </pic:spPr>
                </pic:pic>
              </a:graphicData>
            </a:graphic>
          </wp:inline>
        </w:drawing>
      </w:r>
    </w:p>
    <w:p w14:paraId="6AADAEBF" w14:textId="6D08735F" w:rsidR="004D500A" w:rsidRPr="004D500A" w:rsidRDefault="004D500A" w:rsidP="004D500A">
      <w:pPr>
        <w:ind w:left="1276"/>
        <w:jc w:val="center"/>
        <w:rPr>
          <w:sz w:val="16"/>
          <w:szCs w:val="16"/>
        </w:rPr>
      </w:pPr>
      <w:proofErr w:type="gramStart"/>
      <w:r w:rsidRPr="004D500A">
        <w:rPr>
          <w:sz w:val="16"/>
          <w:szCs w:val="16"/>
        </w:rPr>
        <w:t>Gambar 4.</w:t>
      </w:r>
      <w:proofErr w:type="gramEnd"/>
      <w:r w:rsidRPr="004D500A">
        <w:rPr>
          <w:sz w:val="16"/>
          <w:szCs w:val="16"/>
        </w:rPr>
        <w:t xml:space="preserve"> 1NF / First Normal Form</w:t>
      </w:r>
    </w:p>
    <w:p w14:paraId="783EE7B0" w14:textId="77777777" w:rsidR="004D500A" w:rsidRPr="004D500A" w:rsidRDefault="004D500A" w:rsidP="004D500A">
      <w:pPr>
        <w:spacing w:line="240" w:lineRule="auto"/>
        <w:ind w:left="1276"/>
        <w:jc w:val="center"/>
        <w:rPr>
          <w:sz w:val="16"/>
          <w:szCs w:val="16"/>
        </w:rPr>
      </w:pPr>
    </w:p>
    <w:p w14:paraId="7BF750A0" w14:textId="711917A9" w:rsidR="00CC64F7" w:rsidRDefault="00CC64F7" w:rsidP="004D500A">
      <w:pPr>
        <w:ind w:left="1276" w:firstLine="567"/>
        <w:jc w:val="both"/>
      </w:pPr>
      <w:proofErr w:type="gramStart"/>
      <w:r>
        <w:t>Pada intinya bentuk normalisasi 1NF ini mengelompokkan beberapa tipe data atau kelompok data yang sejenis agar dapat dipisahkan sehingga anomali data dapat di atasi.</w:t>
      </w:r>
      <w:proofErr w:type="gramEnd"/>
    </w:p>
    <w:p w14:paraId="0D7B6458" w14:textId="02BABCF9" w:rsidR="004D500A" w:rsidRDefault="00CC64F7" w:rsidP="004D500A">
      <w:pPr>
        <w:ind w:left="1276" w:firstLine="567"/>
        <w:jc w:val="both"/>
      </w:pPr>
      <w:proofErr w:type="gramStart"/>
      <w:r>
        <w:t>Contoh adalah ketika kita ingin menghapus, mengupdate, atau menambahkan data peminjam, maka kita tidak bersinggungan dengan data buku atau data penerbit.</w:t>
      </w:r>
      <w:proofErr w:type="gramEnd"/>
      <w:r>
        <w:t xml:space="preserve"> </w:t>
      </w:r>
      <w:proofErr w:type="gramStart"/>
      <w:r>
        <w:t>Sehingga inkonsistensi data dapat mulai di jaga.</w:t>
      </w:r>
      <w:proofErr w:type="gramEnd"/>
    </w:p>
    <w:p w14:paraId="3DE2E3DD" w14:textId="444C5B31" w:rsidR="004D500A" w:rsidRPr="00CC64F7" w:rsidRDefault="004D500A" w:rsidP="004D500A">
      <w:r>
        <w:br w:type="page"/>
      </w:r>
    </w:p>
    <w:p w14:paraId="0F3ABCFA" w14:textId="5FDA4A7A" w:rsidR="00CC64F7" w:rsidRDefault="004D500A" w:rsidP="000623B4">
      <w:pPr>
        <w:pStyle w:val="ListParagraph"/>
        <w:numPr>
          <w:ilvl w:val="0"/>
          <w:numId w:val="33"/>
        </w:numPr>
        <w:ind w:left="1276" w:hanging="283"/>
        <w:jc w:val="both"/>
        <w:rPr>
          <w:b/>
          <w:bCs/>
        </w:rPr>
      </w:pPr>
      <w:r w:rsidRPr="004D500A">
        <w:rPr>
          <w:b/>
          <w:bCs/>
        </w:rPr>
        <w:lastRenderedPageBreak/>
        <w:t>2NF</w:t>
      </w:r>
    </w:p>
    <w:p w14:paraId="5468068E" w14:textId="77777777" w:rsidR="004D500A" w:rsidRDefault="004D500A" w:rsidP="004D500A">
      <w:pPr>
        <w:pStyle w:val="ListParagraph"/>
        <w:spacing w:line="240" w:lineRule="auto"/>
        <w:ind w:left="1276"/>
        <w:jc w:val="both"/>
        <w:rPr>
          <w:b/>
          <w:bCs/>
        </w:rPr>
      </w:pPr>
    </w:p>
    <w:p w14:paraId="6FC919E4" w14:textId="405352B3" w:rsidR="004D500A" w:rsidRPr="004D500A" w:rsidRDefault="004D500A" w:rsidP="004D500A">
      <w:pPr>
        <w:pStyle w:val="ListParagraph"/>
        <w:ind w:left="1276" w:firstLine="567"/>
        <w:jc w:val="both"/>
      </w:pPr>
      <w:proofErr w:type="gramStart"/>
      <w:r w:rsidRPr="004D500A">
        <w:t>Syarat untuk menerapkan normalisasi bentuk kedua ini adalah data telah dibentuk dalam 1NF, berikut adalah beberapa fungsi normalisasi 2NF.</w:t>
      </w:r>
      <w:proofErr w:type="gramEnd"/>
    </w:p>
    <w:p w14:paraId="10F32DAD" w14:textId="77777777" w:rsidR="004D500A" w:rsidRPr="004D500A" w:rsidRDefault="004D500A" w:rsidP="000623B4">
      <w:pPr>
        <w:pStyle w:val="ListParagraph"/>
        <w:numPr>
          <w:ilvl w:val="0"/>
          <w:numId w:val="35"/>
        </w:numPr>
        <w:ind w:left="1560" w:hanging="295"/>
        <w:jc w:val="both"/>
      </w:pPr>
      <w:r w:rsidRPr="004D500A">
        <w:t>Menghapus beberapa subset data yang ada pada tabel dan menempatkan mereka pada tabel terpisah.</w:t>
      </w:r>
    </w:p>
    <w:p w14:paraId="5C2C0469" w14:textId="77777777" w:rsidR="004D500A" w:rsidRPr="004D500A" w:rsidRDefault="004D500A" w:rsidP="000623B4">
      <w:pPr>
        <w:pStyle w:val="ListParagraph"/>
        <w:numPr>
          <w:ilvl w:val="0"/>
          <w:numId w:val="35"/>
        </w:numPr>
        <w:ind w:left="1560" w:hanging="295"/>
        <w:jc w:val="both"/>
      </w:pPr>
      <w:r w:rsidRPr="004D500A">
        <w:t>Menciptakan hubungan antara tabel baru dan tabel lama dengan menciptakan foreign key.</w:t>
      </w:r>
    </w:p>
    <w:p w14:paraId="39D493C5" w14:textId="35D0666E" w:rsidR="004D500A" w:rsidRDefault="004D500A" w:rsidP="000623B4">
      <w:pPr>
        <w:pStyle w:val="ListParagraph"/>
        <w:numPr>
          <w:ilvl w:val="0"/>
          <w:numId w:val="35"/>
        </w:numPr>
        <w:ind w:left="1560" w:hanging="295"/>
        <w:jc w:val="both"/>
      </w:pPr>
      <w:r w:rsidRPr="004D500A">
        <w:t>Tidak ada atribut dalam tabel yang secara fungsional bergantung pada candidate key tabel tersebut.</w:t>
      </w:r>
    </w:p>
    <w:p w14:paraId="16F65292" w14:textId="0C693F11" w:rsidR="004D500A" w:rsidRDefault="004D500A" w:rsidP="004D500A">
      <w:pPr>
        <w:pStyle w:val="ListParagraph"/>
        <w:ind w:left="1276"/>
        <w:jc w:val="both"/>
      </w:pPr>
      <w:r>
        <w:rPr>
          <w:noProof/>
        </w:rPr>
        <w:drawing>
          <wp:inline distT="0" distB="0" distL="0" distR="0" wp14:anchorId="04E17229" wp14:editId="193B20E2">
            <wp:extent cx="4250151" cy="2164969"/>
            <wp:effectExtent l="0" t="0" r="0" b="0"/>
            <wp:docPr id="20" name="Picture 20" descr="Normalisasi Database 2NF (Rudiawan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descr="Normalisasi Database 2NF (Rudiawan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6580" cy="2178432"/>
                    </a:xfrm>
                    <a:prstGeom prst="rect">
                      <a:avLst/>
                    </a:prstGeom>
                    <a:noFill/>
                    <a:ln>
                      <a:noFill/>
                    </a:ln>
                  </pic:spPr>
                </pic:pic>
              </a:graphicData>
            </a:graphic>
          </wp:inline>
        </w:drawing>
      </w:r>
    </w:p>
    <w:p w14:paraId="3CA53529" w14:textId="1F455FFA" w:rsidR="00D219D2" w:rsidRDefault="00D219D2" w:rsidP="00D219D2">
      <w:pPr>
        <w:pStyle w:val="ListParagraph"/>
        <w:ind w:left="1276"/>
        <w:jc w:val="center"/>
        <w:rPr>
          <w:sz w:val="16"/>
          <w:szCs w:val="16"/>
        </w:rPr>
      </w:pPr>
      <w:proofErr w:type="gramStart"/>
      <w:r w:rsidRPr="00D219D2">
        <w:rPr>
          <w:sz w:val="16"/>
          <w:szCs w:val="16"/>
        </w:rPr>
        <w:t>Gambar 5.</w:t>
      </w:r>
      <w:proofErr w:type="gramEnd"/>
      <w:r w:rsidRPr="00D219D2">
        <w:rPr>
          <w:sz w:val="16"/>
          <w:szCs w:val="16"/>
        </w:rPr>
        <w:t xml:space="preserve"> 2NF</w:t>
      </w:r>
    </w:p>
    <w:p w14:paraId="1C3E5B68" w14:textId="17022D6F" w:rsidR="004D500A" w:rsidRPr="00D219D2" w:rsidRDefault="00D219D2" w:rsidP="00D219D2">
      <w:pPr>
        <w:rPr>
          <w:sz w:val="16"/>
          <w:szCs w:val="16"/>
        </w:rPr>
      </w:pPr>
      <w:r>
        <w:rPr>
          <w:sz w:val="16"/>
          <w:szCs w:val="16"/>
        </w:rPr>
        <w:br w:type="page"/>
      </w:r>
    </w:p>
    <w:p w14:paraId="703FC6E8" w14:textId="31414789" w:rsidR="004D500A" w:rsidRDefault="004D500A" w:rsidP="000623B4">
      <w:pPr>
        <w:pStyle w:val="ListParagraph"/>
        <w:numPr>
          <w:ilvl w:val="0"/>
          <w:numId w:val="33"/>
        </w:numPr>
        <w:ind w:left="1276" w:hanging="283"/>
        <w:jc w:val="both"/>
        <w:rPr>
          <w:b/>
          <w:bCs/>
        </w:rPr>
      </w:pPr>
      <w:r w:rsidRPr="004D500A">
        <w:rPr>
          <w:b/>
          <w:bCs/>
        </w:rPr>
        <w:lastRenderedPageBreak/>
        <w:t>3NF</w:t>
      </w:r>
    </w:p>
    <w:p w14:paraId="30622438" w14:textId="77777777" w:rsidR="00314D2D" w:rsidRDefault="00314D2D" w:rsidP="00314D2D">
      <w:pPr>
        <w:pStyle w:val="ListParagraph"/>
        <w:spacing w:line="240" w:lineRule="auto"/>
        <w:ind w:left="1276"/>
        <w:jc w:val="both"/>
        <w:rPr>
          <w:b/>
          <w:bCs/>
        </w:rPr>
      </w:pPr>
    </w:p>
    <w:p w14:paraId="2D0F8F12" w14:textId="7FB5331D" w:rsidR="00D219D2" w:rsidRPr="00D219D2" w:rsidRDefault="00D219D2" w:rsidP="00D219D2">
      <w:pPr>
        <w:pStyle w:val="ListParagraph"/>
        <w:ind w:left="1276" w:firstLine="567"/>
        <w:jc w:val="both"/>
      </w:pPr>
      <w:r w:rsidRPr="00D219D2">
        <w:t>Pada 3NF tidak diperkenankan adanya partial “transitive dependency</w:t>
      </w:r>
      <w:proofErr w:type="gramStart"/>
      <w:r w:rsidRPr="00D219D2">
        <w:t>“ dalam</w:t>
      </w:r>
      <w:proofErr w:type="gramEnd"/>
      <w:r w:rsidRPr="00D219D2">
        <w:t xml:space="preserve"> sebuah tabel. Transitive dependency biasanya terjadi pada tabel hasil relasi, atau kondisi dimana terdapat tiga atribut A, B, C. Kondisinya adalah A </w:t>
      </w:r>
      <w:r w:rsidRPr="00D219D2">
        <w:rPr>
          <w:rFonts w:ascii="Cambria Math" w:hAnsi="Cambria Math" w:cs="Cambria Math"/>
        </w:rPr>
        <w:t>⇒</w:t>
      </w:r>
      <w:r w:rsidRPr="00D219D2">
        <w:t xml:space="preserve"> B dan B </w:t>
      </w:r>
      <w:r w:rsidRPr="00D219D2">
        <w:rPr>
          <w:rFonts w:ascii="Cambria Math" w:hAnsi="Cambria Math" w:cs="Cambria Math"/>
        </w:rPr>
        <w:t>⇒</w:t>
      </w:r>
      <w:r w:rsidRPr="00D219D2">
        <w:t xml:space="preserve"> C. Maka C dikatakan sebagai transitive dependency terhadap A melalui B.</w:t>
      </w:r>
    </w:p>
    <w:p w14:paraId="4893949D" w14:textId="6576E98D" w:rsidR="00D219D2" w:rsidRPr="00D219D2" w:rsidRDefault="00D219D2" w:rsidP="00D219D2">
      <w:pPr>
        <w:pStyle w:val="ListParagraph"/>
        <w:ind w:left="1276" w:firstLine="567"/>
        <w:jc w:val="both"/>
      </w:pPr>
      <w:r w:rsidRPr="00D219D2">
        <w:t>Intinya pada 3NF ini, jika terdapat suatu atribut yang tidak bergantung pada primary key tapi bergantung pada field yang lain maka atribut-atribut tersebut perlu dipisah ke tabel baru.</w:t>
      </w:r>
    </w:p>
    <w:p w14:paraId="126A9197" w14:textId="38803271" w:rsidR="00D219D2" w:rsidRDefault="00D219D2" w:rsidP="00D219D2">
      <w:pPr>
        <w:pStyle w:val="ListParagraph"/>
        <w:ind w:left="1276" w:firstLine="567"/>
        <w:jc w:val="both"/>
      </w:pPr>
      <w:proofErr w:type="gramStart"/>
      <w:r w:rsidRPr="00D219D2">
        <w:t xml:space="preserve">Contohnya ada pada atribut </w:t>
      </w:r>
      <w:r w:rsidRPr="00D219D2">
        <w:rPr>
          <w:b/>
          <w:bCs/>
        </w:rPr>
        <w:t>qty</w:t>
      </w:r>
      <w:r w:rsidRPr="00D219D2">
        <w:t xml:space="preserve">, kolom tersebut tidak bergantung langsung pada primary key </w:t>
      </w:r>
      <w:r w:rsidRPr="00D219D2">
        <w:rPr>
          <w:b/>
          <w:bCs/>
        </w:rPr>
        <w:t>kode_faktur</w:t>
      </w:r>
      <w:r w:rsidRPr="00D219D2">
        <w:t xml:space="preserve"> melainkan bergantung pada kolom </w:t>
      </w:r>
      <w:r w:rsidRPr="00D219D2">
        <w:rPr>
          <w:b/>
          <w:bCs/>
        </w:rPr>
        <w:t>kode_barang</w:t>
      </w:r>
      <w:r w:rsidRPr="00D219D2">
        <w:t>.</w:t>
      </w:r>
      <w:proofErr w:type="gramEnd"/>
      <w:r w:rsidRPr="00D219D2">
        <w:t xml:space="preserve"> Jadi setelah dinormalisasi 3NF </w:t>
      </w:r>
      <w:proofErr w:type="gramStart"/>
      <w:r w:rsidRPr="00D219D2">
        <w:t>akan</w:t>
      </w:r>
      <w:proofErr w:type="gramEnd"/>
      <w:r w:rsidRPr="00D219D2">
        <w:t xml:space="preserve"> menghasilkan tabel berikut:</w:t>
      </w:r>
    </w:p>
    <w:p w14:paraId="291BD811" w14:textId="690BE33B" w:rsidR="00D219D2" w:rsidRDefault="00D219D2" w:rsidP="00D219D2">
      <w:pPr>
        <w:pStyle w:val="ListParagraph"/>
        <w:ind w:left="1276"/>
        <w:jc w:val="both"/>
      </w:pPr>
      <w:r>
        <w:rPr>
          <w:noProof/>
        </w:rPr>
        <w:drawing>
          <wp:inline distT="0" distB="0" distL="0" distR="0" wp14:anchorId="5743A3A3" wp14:editId="78477978">
            <wp:extent cx="4213133" cy="2050034"/>
            <wp:effectExtent l="0" t="0" r="0" b="0"/>
            <wp:docPr id="21" name="Picture 21" descr="Hasil Normalisasi 3N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Hasil Normalisasi 3N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35159" cy="2060751"/>
                    </a:xfrm>
                    <a:prstGeom prst="rect">
                      <a:avLst/>
                    </a:prstGeom>
                    <a:noFill/>
                    <a:ln>
                      <a:noFill/>
                    </a:ln>
                  </pic:spPr>
                </pic:pic>
              </a:graphicData>
            </a:graphic>
          </wp:inline>
        </w:drawing>
      </w:r>
    </w:p>
    <w:p w14:paraId="08194B58" w14:textId="70D02157" w:rsidR="00D219D2" w:rsidRDefault="00D219D2" w:rsidP="00D219D2">
      <w:pPr>
        <w:pStyle w:val="ListParagraph"/>
        <w:ind w:left="1276"/>
        <w:jc w:val="center"/>
        <w:rPr>
          <w:sz w:val="16"/>
          <w:szCs w:val="16"/>
        </w:rPr>
      </w:pPr>
      <w:proofErr w:type="gramStart"/>
      <w:r w:rsidRPr="00D219D2">
        <w:rPr>
          <w:sz w:val="16"/>
          <w:szCs w:val="16"/>
        </w:rPr>
        <w:t>Gambar 6.</w:t>
      </w:r>
      <w:proofErr w:type="gramEnd"/>
      <w:r w:rsidRPr="00D219D2">
        <w:rPr>
          <w:sz w:val="16"/>
          <w:szCs w:val="16"/>
        </w:rPr>
        <w:t xml:space="preserve"> 3NF</w:t>
      </w:r>
    </w:p>
    <w:p w14:paraId="2C7DCA8C" w14:textId="2BDAC3A7" w:rsidR="00D219D2" w:rsidRPr="00D219D2" w:rsidRDefault="00D219D2" w:rsidP="00D219D2">
      <w:pPr>
        <w:rPr>
          <w:sz w:val="16"/>
          <w:szCs w:val="16"/>
        </w:rPr>
      </w:pPr>
      <w:r>
        <w:rPr>
          <w:sz w:val="16"/>
          <w:szCs w:val="16"/>
        </w:rPr>
        <w:br w:type="page"/>
      </w:r>
    </w:p>
    <w:p w14:paraId="11E16FD4" w14:textId="5C6F64F0" w:rsidR="00D219D2" w:rsidRDefault="00D219D2" w:rsidP="00D219D2">
      <w:pPr>
        <w:pStyle w:val="ListParagraph"/>
        <w:ind w:left="1276" w:firstLine="567"/>
        <w:jc w:val="both"/>
      </w:pPr>
      <w:r>
        <w:lastRenderedPageBreak/>
        <w:t xml:space="preserve">Dari gambar tabel di atas dapat dilihat pada tahap normalisasi 3NF menghasilkan 1 tabel baru dari hasil pemecahan </w:t>
      </w:r>
      <w:r w:rsidRPr="00D219D2">
        <w:rPr>
          <w:b/>
          <w:bCs/>
        </w:rPr>
        <w:t>tabel transaksi</w:t>
      </w:r>
      <w:r>
        <w:t xml:space="preserve"> yaitu </w:t>
      </w:r>
      <w:r w:rsidRPr="00D219D2">
        <w:rPr>
          <w:b/>
          <w:bCs/>
        </w:rPr>
        <w:t>tabel detail barang</w:t>
      </w:r>
      <w:r>
        <w:t xml:space="preserve"> yang isinya menampung barang-barang yang dibeli.</w:t>
      </w:r>
    </w:p>
    <w:p w14:paraId="5069B0B0" w14:textId="0290BB42" w:rsidR="00D219D2" w:rsidRDefault="00D219D2" w:rsidP="00D219D2">
      <w:pPr>
        <w:pStyle w:val="ListParagraph"/>
        <w:ind w:left="1276" w:firstLine="567"/>
        <w:jc w:val="both"/>
      </w:pPr>
      <w:r>
        <w:t xml:space="preserve">Kolom </w:t>
      </w:r>
      <w:r w:rsidRPr="00D219D2">
        <w:rPr>
          <w:b/>
          <w:bCs/>
        </w:rPr>
        <w:t>harga</w:t>
      </w:r>
      <w:r>
        <w:t xml:space="preserve"> pada </w:t>
      </w:r>
      <w:r w:rsidRPr="00D219D2">
        <w:rPr>
          <w:b/>
          <w:bCs/>
        </w:rPr>
        <w:t>tabel detail</w:t>
      </w:r>
      <w:r>
        <w:t xml:space="preserve"> </w:t>
      </w:r>
      <w:r w:rsidRPr="00D219D2">
        <w:rPr>
          <w:b/>
          <w:bCs/>
        </w:rPr>
        <w:t>barang</w:t>
      </w:r>
      <w:r>
        <w:t xml:space="preserve"> digunakan untuk menyimpan harga barang pada saat proses transaksi. </w:t>
      </w:r>
      <w:proofErr w:type="gramStart"/>
      <w:r>
        <w:t xml:space="preserve">Jadi, meskipun kolom </w:t>
      </w:r>
      <w:r w:rsidRPr="00D219D2">
        <w:rPr>
          <w:b/>
          <w:bCs/>
        </w:rPr>
        <w:t>harga</w:t>
      </w:r>
      <w:r>
        <w:t xml:space="preserve"> pada </w:t>
      </w:r>
      <w:r w:rsidRPr="00D219D2">
        <w:rPr>
          <w:b/>
          <w:bCs/>
        </w:rPr>
        <w:t>tabel barang</w:t>
      </w:r>
      <w:r>
        <w:t xml:space="preserve"> berubah (naik/turun), harga barang yang ada pada </w:t>
      </w:r>
      <w:r w:rsidRPr="00D219D2">
        <w:rPr>
          <w:b/>
          <w:bCs/>
        </w:rPr>
        <w:t>tabel</w:t>
      </w:r>
      <w:r>
        <w:t xml:space="preserve"> </w:t>
      </w:r>
      <w:r w:rsidRPr="00D219D2">
        <w:rPr>
          <w:b/>
          <w:bCs/>
        </w:rPr>
        <w:t>detail barang</w:t>
      </w:r>
      <w:r>
        <w:t xml:space="preserve"> tidak ikut berubah (fixed).</w:t>
      </w:r>
      <w:proofErr w:type="gramEnd"/>
      <w:r>
        <w:t xml:space="preserve"> Bayangkan jika kita tidak menambahkan kolom </w:t>
      </w:r>
      <w:r w:rsidRPr="00D219D2">
        <w:rPr>
          <w:b/>
          <w:bCs/>
        </w:rPr>
        <w:t>harga</w:t>
      </w:r>
      <w:r>
        <w:t xml:space="preserve"> pada </w:t>
      </w:r>
      <w:r w:rsidRPr="00D219D2">
        <w:rPr>
          <w:b/>
          <w:bCs/>
        </w:rPr>
        <w:t>pada tabel detail barang,</w:t>
      </w:r>
      <w:r>
        <w:t xml:space="preserve"> maka yang terjadi total invoice dari transaksi </w:t>
      </w:r>
      <w:proofErr w:type="gramStart"/>
      <w:r>
        <w:t>akan</w:t>
      </w:r>
      <w:proofErr w:type="gramEnd"/>
      <w:r>
        <w:t xml:space="preserve"> berubah seiring berubahnya harga barang.</w:t>
      </w:r>
    </w:p>
    <w:p w14:paraId="056C8170" w14:textId="77777777" w:rsidR="00D219D2" w:rsidRPr="00D219D2" w:rsidRDefault="00D219D2" w:rsidP="00D219D2">
      <w:pPr>
        <w:pStyle w:val="ListParagraph"/>
        <w:spacing w:line="240" w:lineRule="auto"/>
        <w:ind w:left="1276" w:firstLine="567"/>
        <w:jc w:val="both"/>
      </w:pPr>
    </w:p>
    <w:p w14:paraId="0079D60C" w14:textId="2E93ADD1" w:rsidR="004D500A" w:rsidRDefault="004D500A" w:rsidP="000623B4">
      <w:pPr>
        <w:pStyle w:val="ListParagraph"/>
        <w:numPr>
          <w:ilvl w:val="0"/>
          <w:numId w:val="33"/>
        </w:numPr>
        <w:ind w:left="1276" w:hanging="283"/>
        <w:jc w:val="both"/>
        <w:rPr>
          <w:b/>
          <w:bCs/>
        </w:rPr>
      </w:pPr>
      <w:r w:rsidRPr="004D500A">
        <w:rPr>
          <w:b/>
          <w:bCs/>
        </w:rPr>
        <w:t>BCNF Boyce–Codd normal form</w:t>
      </w:r>
    </w:p>
    <w:p w14:paraId="727FF0AE" w14:textId="77777777" w:rsidR="00314D2D" w:rsidRDefault="00314D2D" w:rsidP="00314D2D">
      <w:pPr>
        <w:pStyle w:val="ListParagraph"/>
        <w:spacing w:line="240" w:lineRule="auto"/>
        <w:ind w:left="1276"/>
        <w:jc w:val="both"/>
        <w:rPr>
          <w:b/>
          <w:bCs/>
        </w:rPr>
      </w:pPr>
    </w:p>
    <w:p w14:paraId="435D6688" w14:textId="68AD71AB" w:rsidR="00D219D2" w:rsidRDefault="00D219D2" w:rsidP="00D219D2">
      <w:pPr>
        <w:pStyle w:val="ListParagraph"/>
        <w:ind w:left="1276" w:firstLine="567"/>
        <w:jc w:val="both"/>
      </w:pPr>
      <w:proofErr w:type="gramStart"/>
      <w:r w:rsidRPr="00D219D2">
        <w:t>Merupakan sebuah teknik normalisasi database yang sering disebut 3.5NF, memiliki hubungan yang sangat erat dengan bentuk 3NF.</w:t>
      </w:r>
      <w:proofErr w:type="gramEnd"/>
      <w:r w:rsidRPr="00D219D2">
        <w:t xml:space="preserve"> Pada dasarnya adalah untuk menghandle anomali dan overlooping yang tidak dapat </w:t>
      </w:r>
      <w:proofErr w:type="gramStart"/>
      <w:r w:rsidRPr="00D219D2">
        <w:t>di handle</w:t>
      </w:r>
      <w:proofErr w:type="gramEnd"/>
      <w:r w:rsidRPr="00D219D2">
        <w:t xml:space="preserve"> dalam bentuk 3NF. </w:t>
      </w:r>
      <w:proofErr w:type="gramStart"/>
      <w:r w:rsidRPr="00D219D2">
        <w:t>Normalisasi database bentuk ini tergantung dari kasus yang disediakan, tidak semua tabel wajib di normalisasi dalam bentuk BCNF.</w:t>
      </w:r>
      <w:proofErr w:type="gramEnd"/>
    </w:p>
    <w:p w14:paraId="5FCA22FF" w14:textId="3B06EE2B" w:rsidR="00D219D2" w:rsidRPr="00D219D2" w:rsidRDefault="00D219D2" w:rsidP="00D219D2">
      <w:r>
        <w:br w:type="page"/>
      </w:r>
    </w:p>
    <w:p w14:paraId="55B93CA3" w14:textId="13EBB374" w:rsidR="00D219D2" w:rsidRPr="00D219D2" w:rsidRDefault="00D219D2" w:rsidP="00D219D2">
      <w:pPr>
        <w:pStyle w:val="ListParagraph"/>
        <w:ind w:left="1276" w:firstLine="567"/>
        <w:jc w:val="both"/>
      </w:pPr>
      <w:r w:rsidRPr="00D219D2">
        <w:lastRenderedPageBreak/>
        <w:t xml:space="preserve">Untuk tabel untuk memenuhi Bentuk Normal Boyce-Codd, harus memenuhi dua kondisi </w:t>
      </w:r>
      <w:proofErr w:type="gramStart"/>
      <w:r w:rsidRPr="00D219D2">
        <w:t>berikut</w:t>
      </w:r>
      <w:r>
        <w:t xml:space="preserve"> </w:t>
      </w:r>
      <w:r w:rsidRPr="00D219D2">
        <w:t>:</w:t>
      </w:r>
      <w:proofErr w:type="gramEnd"/>
    </w:p>
    <w:p w14:paraId="3E58263C" w14:textId="77777777" w:rsidR="00D219D2" w:rsidRPr="00D219D2" w:rsidRDefault="00D219D2" w:rsidP="000623B4">
      <w:pPr>
        <w:pStyle w:val="ListParagraph"/>
        <w:numPr>
          <w:ilvl w:val="0"/>
          <w:numId w:val="36"/>
        </w:numPr>
        <w:ind w:left="1560" w:hanging="295"/>
        <w:jc w:val="both"/>
      </w:pPr>
      <w:proofErr w:type="gramStart"/>
      <w:r w:rsidRPr="00D219D2">
        <w:t>yaitu</w:t>
      </w:r>
      <w:proofErr w:type="gramEnd"/>
      <w:r w:rsidRPr="00D219D2">
        <w:t xml:space="preserve"> Table harus dalam Bentuk Normal Ketiga.</w:t>
      </w:r>
    </w:p>
    <w:p w14:paraId="56BFB0A6" w14:textId="77777777" w:rsidR="00D219D2" w:rsidRPr="00D219D2" w:rsidRDefault="00D219D2" w:rsidP="000623B4">
      <w:pPr>
        <w:pStyle w:val="ListParagraph"/>
        <w:numPr>
          <w:ilvl w:val="0"/>
          <w:numId w:val="36"/>
        </w:numPr>
        <w:ind w:left="1560" w:hanging="295"/>
        <w:jc w:val="both"/>
      </w:pPr>
      <w:r w:rsidRPr="00D219D2">
        <w:t xml:space="preserve">Dan, untuk ketergantungan </w:t>
      </w:r>
      <w:proofErr w:type="gramStart"/>
      <w:r w:rsidRPr="00D219D2">
        <w:t>apa</w:t>
      </w:r>
      <w:proofErr w:type="gramEnd"/>
      <w:r w:rsidRPr="00D219D2">
        <w:t xml:space="preserve"> pun A → B, A harus menjadi super key.</w:t>
      </w:r>
    </w:p>
    <w:p w14:paraId="16431E36" w14:textId="103D4CB9" w:rsidR="004D500A" w:rsidRDefault="00D219D2" w:rsidP="00D219D2">
      <w:pPr>
        <w:pStyle w:val="ListParagraph"/>
        <w:ind w:left="1276" w:firstLine="567"/>
        <w:jc w:val="both"/>
      </w:pPr>
      <w:r w:rsidRPr="00D219D2">
        <w:t xml:space="preserve">Poin kedua terdengar agak rumit, </w:t>
      </w:r>
      <w:proofErr w:type="gramStart"/>
      <w:r w:rsidRPr="00D219D2">
        <w:t>kan</w:t>
      </w:r>
      <w:proofErr w:type="gramEnd"/>
      <w:r w:rsidRPr="00D219D2">
        <w:t xml:space="preserve">? Dengan kata sederhana, itu berarti, bahwa untuk ketergantungan </w:t>
      </w:r>
      <w:proofErr w:type="gramStart"/>
      <w:r w:rsidRPr="00D219D2">
        <w:t>A</w:t>
      </w:r>
      <w:proofErr w:type="gramEnd"/>
      <w:r w:rsidRPr="00D219D2">
        <w:t xml:space="preserve"> → B, A tidak dapat menjadi atribut non-prima, jika B adalah atribut utama.</w:t>
      </w:r>
    </w:p>
    <w:p w14:paraId="1AB50BD5" w14:textId="77777777" w:rsidR="00314D2D" w:rsidRPr="00D219D2" w:rsidRDefault="00314D2D" w:rsidP="00314D2D">
      <w:pPr>
        <w:pStyle w:val="ListParagraph"/>
        <w:spacing w:line="240" w:lineRule="auto"/>
        <w:ind w:left="1276" w:firstLine="567"/>
        <w:jc w:val="both"/>
      </w:pPr>
    </w:p>
    <w:p w14:paraId="06291FC2" w14:textId="413D0B86" w:rsidR="00CC64F7" w:rsidRDefault="00314D2D" w:rsidP="000623B4">
      <w:pPr>
        <w:pStyle w:val="Heading3"/>
        <w:numPr>
          <w:ilvl w:val="0"/>
          <w:numId w:val="31"/>
        </w:numPr>
        <w:ind w:left="993" w:hanging="284"/>
      </w:pPr>
      <w:r w:rsidRPr="00314D2D">
        <w:t>Pentingnya Normalisasi</w:t>
      </w:r>
    </w:p>
    <w:p w14:paraId="5DEFF768" w14:textId="77777777" w:rsidR="00314D2D" w:rsidRPr="00314D2D" w:rsidRDefault="00314D2D" w:rsidP="00314D2D">
      <w:pPr>
        <w:spacing w:line="240" w:lineRule="auto"/>
      </w:pPr>
    </w:p>
    <w:p w14:paraId="01CE78E0" w14:textId="1C0D6D7F" w:rsidR="00314D2D" w:rsidRDefault="00314D2D" w:rsidP="00314D2D">
      <w:pPr>
        <w:ind w:left="993" w:firstLine="567"/>
        <w:jc w:val="both"/>
      </w:pPr>
      <w:r>
        <w:t xml:space="preserve">Suatu rancangan database disebut buruk </w:t>
      </w:r>
      <w:proofErr w:type="gramStart"/>
      <w:r>
        <w:t>jika :</w:t>
      </w:r>
      <w:proofErr w:type="gramEnd"/>
    </w:p>
    <w:p w14:paraId="3B74E11C" w14:textId="5A8100EE" w:rsidR="00314D2D" w:rsidRDefault="00314D2D" w:rsidP="000623B4">
      <w:pPr>
        <w:pStyle w:val="ListParagraph"/>
        <w:numPr>
          <w:ilvl w:val="0"/>
          <w:numId w:val="37"/>
        </w:numPr>
        <w:ind w:left="1276" w:hanging="295"/>
        <w:jc w:val="both"/>
      </w:pPr>
      <w:r>
        <w:t xml:space="preserve">Data yang </w:t>
      </w:r>
      <w:proofErr w:type="gramStart"/>
      <w:r>
        <w:t>sama</w:t>
      </w:r>
      <w:proofErr w:type="gramEnd"/>
      <w:r>
        <w:t xml:space="preserve"> tersimpan di beberapa tempat</w:t>
      </w:r>
      <w:r w:rsidR="007B5C93">
        <w:t xml:space="preserve"> </w:t>
      </w:r>
      <w:r>
        <w:t>(file atau record).</w:t>
      </w:r>
    </w:p>
    <w:p w14:paraId="50BA2052" w14:textId="1FE2D7AD" w:rsidR="00314D2D" w:rsidRDefault="00314D2D" w:rsidP="000623B4">
      <w:pPr>
        <w:pStyle w:val="ListParagraph"/>
        <w:numPr>
          <w:ilvl w:val="0"/>
          <w:numId w:val="37"/>
        </w:numPr>
        <w:ind w:left="1276" w:hanging="295"/>
        <w:jc w:val="both"/>
      </w:pPr>
      <w:r>
        <w:t>Ketidakmampuan untuk menghasilkan informasi</w:t>
      </w:r>
      <w:r w:rsidR="007B5C93">
        <w:t xml:space="preserve"> </w:t>
      </w:r>
      <w:r>
        <w:t>tertentu.</w:t>
      </w:r>
    </w:p>
    <w:p w14:paraId="0F76C940" w14:textId="77777777" w:rsidR="00314D2D" w:rsidRDefault="00314D2D" w:rsidP="000623B4">
      <w:pPr>
        <w:pStyle w:val="ListParagraph"/>
        <w:numPr>
          <w:ilvl w:val="0"/>
          <w:numId w:val="37"/>
        </w:numPr>
        <w:ind w:left="1276" w:hanging="295"/>
        <w:jc w:val="both"/>
      </w:pPr>
      <w:r>
        <w:t>Terjadi kehilangan informasi.</w:t>
      </w:r>
    </w:p>
    <w:p w14:paraId="5B135F76" w14:textId="77777777" w:rsidR="00314D2D" w:rsidRDefault="00314D2D" w:rsidP="000623B4">
      <w:pPr>
        <w:pStyle w:val="ListParagraph"/>
        <w:numPr>
          <w:ilvl w:val="0"/>
          <w:numId w:val="37"/>
        </w:numPr>
        <w:ind w:left="1276" w:hanging="295"/>
        <w:jc w:val="both"/>
      </w:pPr>
      <w:r>
        <w:t>Terjadi adanya redudansi (pengulangan) atau duplikasi data sehingga memboroskan ruang penyimpanan dan menyulitkan saat proses updating data.</w:t>
      </w:r>
    </w:p>
    <w:p w14:paraId="11420916" w14:textId="77777777" w:rsidR="00314D2D" w:rsidRDefault="00314D2D" w:rsidP="000623B4">
      <w:pPr>
        <w:pStyle w:val="ListParagraph"/>
        <w:numPr>
          <w:ilvl w:val="0"/>
          <w:numId w:val="37"/>
        </w:numPr>
        <w:ind w:left="1276" w:hanging="295"/>
        <w:jc w:val="both"/>
      </w:pPr>
      <w:r>
        <w:t>Timbul adanya NULL VALUE</w:t>
      </w:r>
      <w:proofErr w:type="gramStart"/>
      <w:r>
        <w:t>..</w:t>
      </w:r>
      <w:proofErr w:type="gramEnd"/>
    </w:p>
    <w:p w14:paraId="2D6354F4" w14:textId="77777777" w:rsidR="00314D2D" w:rsidRDefault="00314D2D" w:rsidP="000623B4">
      <w:pPr>
        <w:pStyle w:val="ListParagraph"/>
        <w:numPr>
          <w:ilvl w:val="0"/>
          <w:numId w:val="37"/>
        </w:numPr>
        <w:ind w:left="1276" w:hanging="295"/>
        <w:jc w:val="both"/>
      </w:pPr>
      <w:r>
        <w:t>Kehilangan informasi bisa terjadi bila pada waktu merancang database (melakukan proses dekomposisi yang keliru).</w:t>
      </w:r>
    </w:p>
    <w:p w14:paraId="7E7239B3" w14:textId="56BEE4D0" w:rsidR="00CC64F7" w:rsidRPr="00CC64F7" w:rsidRDefault="00314D2D" w:rsidP="000623B4">
      <w:pPr>
        <w:pStyle w:val="ListParagraph"/>
        <w:numPr>
          <w:ilvl w:val="0"/>
          <w:numId w:val="37"/>
        </w:numPr>
        <w:ind w:left="1276" w:hanging="295"/>
        <w:jc w:val="both"/>
      </w:pPr>
      <w:r>
        <w:lastRenderedPageBreak/>
        <w:t>Bentuk normalisasi yang sering digunakan adalah 1st NF, 2nd NF, 3rd NF</w:t>
      </w:r>
      <w:proofErr w:type="gramStart"/>
      <w:r>
        <w:t>,dan</w:t>
      </w:r>
      <w:proofErr w:type="gramEnd"/>
      <w:r>
        <w:t xml:space="preserve"> BCNF.</w:t>
      </w:r>
    </w:p>
    <w:p w14:paraId="66323739" w14:textId="4E949638" w:rsidR="00CC64F7" w:rsidRPr="007B5C93" w:rsidRDefault="00CC64F7" w:rsidP="00AA3B99">
      <w:pPr>
        <w:spacing w:line="240" w:lineRule="auto"/>
        <w:jc w:val="both"/>
      </w:pPr>
    </w:p>
    <w:p w14:paraId="3553C9F8" w14:textId="3ABE7029" w:rsidR="007B5C93" w:rsidRDefault="007B5C93" w:rsidP="00A2356C">
      <w:pPr>
        <w:pStyle w:val="Heading3"/>
        <w:ind w:left="567"/>
        <w:rPr>
          <w:lang w:val="en-ID"/>
        </w:rPr>
      </w:pPr>
      <w:r>
        <w:t>ERD</w:t>
      </w:r>
      <w:r w:rsidR="00AA3B99">
        <w:t xml:space="preserve"> (</w:t>
      </w:r>
      <w:r w:rsidR="00FF38DE" w:rsidRPr="00FF38DE">
        <w:rPr>
          <w:lang w:val="en-ID"/>
        </w:rPr>
        <w:t>Entity Relationship Diagram</w:t>
      </w:r>
      <w:r w:rsidR="00FF38DE">
        <w:rPr>
          <w:lang w:val="en-ID"/>
        </w:rPr>
        <w:t>)</w:t>
      </w:r>
    </w:p>
    <w:p w14:paraId="36E1BA59" w14:textId="0CB6BFED" w:rsidR="00FF38DE" w:rsidRDefault="00FF38DE" w:rsidP="00FF38DE">
      <w:pPr>
        <w:spacing w:line="240" w:lineRule="auto"/>
        <w:rPr>
          <w:lang w:val="en-ID"/>
        </w:rPr>
      </w:pPr>
    </w:p>
    <w:p w14:paraId="59EDA789" w14:textId="1934A7C2" w:rsidR="00FF38DE" w:rsidRDefault="00FF38DE" w:rsidP="000623B4">
      <w:pPr>
        <w:pStyle w:val="Heading3"/>
        <w:numPr>
          <w:ilvl w:val="0"/>
          <w:numId w:val="39"/>
        </w:numPr>
        <w:ind w:left="851" w:hanging="284"/>
      </w:pPr>
      <w:r w:rsidRPr="00FF38DE">
        <w:t>Pengertian ERD (Entity Relationship Diagram)</w:t>
      </w:r>
    </w:p>
    <w:p w14:paraId="14148603" w14:textId="77777777" w:rsidR="00A2356C" w:rsidRPr="00A2356C" w:rsidRDefault="00A2356C" w:rsidP="00A2356C">
      <w:pPr>
        <w:spacing w:line="240" w:lineRule="auto"/>
      </w:pPr>
    </w:p>
    <w:p w14:paraId="75CF5037" w14:textId="3512683D" w:rsidR="00FF38DE" w:rsidRDefault="00B3326A" w:rsidP="00A2356C">
      <w:pPr>
        <w:ind w:left="993" w:firstLine="567"/>
        <w:jc w:val="both"/>
      </w:pPr>
      <w:r>
        <w:t xml:space="preserve">Menurut </w:t>
      </w:r>
      <w:r>
        <w:fldChar w:fldCharType="begin" w:fldLock="1"/>
      </w:r>
      <w:r w:rsidR="00EC042C">
        <w:instrText>ADDIN CSL_CITATION {"citationItems":[{"id":"ITEM-1","itemData":{"URL":"https://www.domainesia.com/berita/pengertian-erd-adalah/#Pengertian_ERD","accessed":{"date-parts":[["2021","11","26"]]},"author":[{"dropping-particle":"","family":"Sulthon","given":"Ayoni","non-dropping-particle":"","parse-names":false,"suffix":""}],"container-title":"DomaiNesia","id":"ITEM-1","issued":{"date-parts":[["2021"]]},"title":"Pengertian ERD Adalah: Contoh, Simbol, dan Penjelasan","type":"webpage"},"uris":["http://www.mendeley.com/documents/?uuid=754b58cd-c8e1-4ca7-896c-4dd1e3cbda5a"]}],"mendeley":{"formattedCitation":"(Sulthon, 2021)","manualFormatting":"Sulthon, (2021)","plainTextFormattedCitation":"(Sulthon, 2021)","previouslyFormattedCitation":"(Sulthon, 2021)"},"properties":{"noteIndex":0},"schema":"https://github.com/citation-style-language/schema/raw/master/csl-citation.json"}</w:instrText>
      </w:r>
      <w:r>
        <w:fldChar w:fldCharType="separate"/>
      </w:r>
      <w:r w:rsidRPr="00B3326A">
        <w:rPr>
          <w:noProof/>
        </w:rPr>
        <w:t xml:space="preserve">Sulthon, </w:t>
      </w:r>
      <w:r>
        <w:rPr>
          <w:noProof/>
        </w:rPr>
        <w:t>(</w:t>
      </w:r>
      <w:r w:rsidRPr="00B3326A">
        <w:rPr>
          <w:noProof/>
        </w:rPr>
        <w:t>2021)</w:t>
      </w:r>
      <w:r>
        <w:fldChar w:fldCharType="end"/>
      </w:r>
      <w:r>
        <w:t xml:space="preserve"> </w:t>
      </w:r>
      <w:r w:rsidR="00FF38DE">
        <w:t xml:space="preserve">ERD adalah pemodelan data atau sistem dalam database yang sudah sering digunakan oleh banyak lembaga. </w:t>
      </w:r>
      <w:proofErr w:type="gramStart"/>
      <w:r w:rsidR="00FF38DE">
        <w:t>Fungsinya ERD adalah untuk memodelkan struktur dan hubungan antar data yang relatif kompleks.</w:t>
      </w:r>
      <w:proofErr w:type="gramEnd"/>
      <w:r w:rsidR="00FF38DE">
        <w:t xml:space="preserve"> </w:t>
      </w:r>
      <w:proofErr w:type="gramStart"/>
      <w:r w:rsidR="00FF38DE">
        <w:t>Keberadaan sistem ERD sangat penting untuk perusahaan dalam mengelola data yang dimilikinya.</w:t>
      </w:r>
      <w:proofErr w:type="gramEnd"/>
    </w:p>
    <w:p w14:paraId="229D6869" w14:textId="0BBB4BB4" w:rsidR="00A2356C" w:rsidRDefault="00FF38DE" w:rsidP="00A2356C">
      <w:pPr>
        <w:ind w:left="993" w:firstLine="567"/>
        <w:jc w:val="both"/>
      </w:pPr>
      <w:r>
        <w:t xml:space="preserve">Bentuknya seperti diagram yang menjelaskan hubungan antar objek data. Untuk menggambarkannya </w:t>
      </w:r>
      <w:proofErr w:type="gramStart"/>
      <w:r>
        <w:t>dibutuhkan :</w:t>
      </w:r>
      <w:proofErr w:type="gramEnd"/>
    </w:p>
    <w:p w14:paraId="5DA5FBA6" w14:textId="77777777" w:rsidR="00FF38DE" w:rsidRDefault="00FF38DE" w:rsidP="000623B4">
      <w:pPr>
        <w:pStyle w:val="ListParagraph"/>
        <w:numPr>
          <w:ilvl w:val="0"/>
          <w:numId w:val="38"/>
        </w:numPr>
        <w:ind w:left="1276" w:hanging="295"/>
        <w:contextualSpacing w:val="0"/>
        <w:jc w:val="both"/>
      </w:pPr>
      <w:r>
        <w:t>Notasi ialah seperangkat lambang yang menggambarkan data</w:t>
      </w:r>
    </w:p>
    <w:p w14:paraId="43B3F163" w14:textId="77777777" w:rsidR="00FF38DE" w:rsidRDefault="00FF38DE" w:rsidP="000623B4">
      <w:pPr>
        <w:pStyle w:val="ListParagraph"/>
        <w:numPr>
          <w:ilvl w:val="0"/>
          <w:numId w:val="38"/>
        </w:numPr>
        <w:ind w:left="1276" w:hanging="295"/>
        <w:contextualSpacing w:val="0"/>
        <w:jc w:val="both"/>
      </w:pPr>
      <w:r>
        <w:t>Simbol sebagai lambang sebagai penanda</w:t>
      </w:r>
    </w:p>
    <w:p w14:paraId="694033E3" w14:textId="77777777" w:rsidR="00FF38DE" w:rsidRDefault="00FF38DE" w:rsidP="000623B4">
      <w:pPr>
        <w:pStyle w:val="ListParagraph"/>
        <w:numPr>
          <w:ilvl w:val="0"/>
          <w:numId w:val="38"/>
        </w:numPr>
        <w:ind w:left="1276" w:hanging="295"/>
        <w:contextualSpacing w:val="0"/>
        <w:jc w:val="both"/>
      </w:pPr>
      <w:r>
        <w:t>Bagan merupakan rancangan atau skema untuk mempermudah penafsiran</w:t>
      </w:r>
    </w:p>
    <w:p w14:paraId="1B2F1CA9" w14:textId="761845D2" w:rsidR="00453210" w:rsidRDefault="00FF38DE" w:rsidP="000623B4">
      <w:pPr>
        <w:pStyle w:val="ListParagraph"/>
        <w:numPr>
          <w:ilvl w:val="0"/>
          <w:numId w:val="38"/>
        </w:numPr>
        <w:ind w:left="1276" w:hanging="295"/>
        <w:contextualSpacing w:val="0"/>
        <w:jc w:val="both"/>
      </w:pPr>
      <w:proofErr w:type="gramStart"/>
      <w:r>
        <w:t>dan</w:t>
      </w:r>
      <w:proofErr w:type="gramEnd"/>
      <w:r>
        <w:t xml:space="preserve"> lain sebagainya.</w:t>
      </w:r>
    </w:p>
    <w:p w14:paraId="0FF94541" w14:textId="378B6463" w:rsidR="00A0715D" w:rsidRDefault="00453210">
      <w:r>
        <w:br w:type="page"/>
      </w:r>
    </w:p>
    <w:p w14:paraId="1B846446" w14:textId="41D7530E" w:rsidR="00453210" w:rsidRDefault="00453210" w:rsidP="000623B4">
      <w:pPr>
        <w:pStyle w:val="Heading3"/>
        <w:numPr>
          <w:ilvl w:val="0"/>
          <w:numId w:val="39"/>
        </w:numPr>
        <w:ind w:left="851" w:hanging="284"/>
      </w:pPr>
      <w:r w:rsidRPr="00B94193">
        <w:lastRenderedPageBreak/>
        <w:t>Komponen Umum Penyusun ERD</w:t>
      </w:r>
    </w:p>
    <w:p w14:paraId="7C9A1427" w14:textId="77777777" w:rsidR="00453210" w:rsidRPr="00B94193" w:rsidRDefault="00453210" w:rsidP="00453210">
      <w:pPr>
        <w:spacing w:line="240" w:lineRule="auto"/>
      </w:pPr>
    </w:p>
    <w:p w14:paraId="49EDF412" w14:textId="350DF9CF" w:rsidR="00453210" w:rsidRDefault="00453210" w:rsidP="00453210">
      <w:pPr>
        <w:ind w:left="851" w:firstLine="567"/>
        <w:jc w:val="both"/>
      </w:pPr>
      <w:proofErr w:type="gramStart"/>
      <w:r w:rsidRPr="00B94193">
        <w:t>Untuk membuat basis data ERD dibutuhkan tiga komponen utama sebagai penyusunnya atau bisa juga disebut sebagai notasi.</w:t>
      </w:r>
      <w:proofErr w:type="gramEnd"/>
    </w:p>
    <w:p w14:paraId="74353EFB" w14:textId="77777777" w:rsidR="00AC659F" w:rsidRPr="00B94193" w:rsidRDefault="00AC659F" w:rsidP="00AC659F">
      <w:pPr>
        <w:spacing w:line="240" w:lineRule="auto"/>
        <w:ind w:left="851" w:firstLine="567"/>
        <w:jc w:val="both"/>
      </w:pPr>
    </w:p>
    <w:p w14:paraId="4CEAAF86" w14:textId="42387403" w:rsidR="00AC659F" w:rsidRPr="00453210" w:rsidRDefault="00453210" w:rsidP="009A459B">
      <w:pPr>
        <w:pStyle w:val="ListParagraph"/>
        <w:numPr>
          <w:ilvl w:val="0"/>
          <w:numId w:val="40"/>
        </w:numPr>
        <w:ind w:left="1134" w:hanging="283"/>
        <w:jc w:val="both"/>
      </w:pPr>
      <w:r w:rsidRPr="00453210">
        <w:rPr>
          <w:b/>
          <w:bCs/>
        </w:rPr>
        <w:t>Entitas (entity)</w:t>
      </w:r>
    </w:p>
    <w:p w14:paraId="5918033A" w14:textId="6D032DC4" w:rsidR="00453210" w:rsidRPr="00B94193" w:rsidRDefault="00453210" w:rsidP="00453210">
      <w:pPr>
        <w:ind w:left="567"/>
        <w:jc w:val="center"/>
      </w:pPr>
      <w:r w:rsidRPr="001D7824">
        <w:rPr>
          <w:b/>
          <w:bCs/>
          <w:noProof/>
        </w:rPr>
        <w:drawing>
          <wp:inline distT="0" distB="0" distL="0" distR="0" wp14:anchorId="7728B65B" wp14:editId="385F86DE">
            <wp:extent cx="2830664" cy="1491765"/>
            <wp:effectExtent l="0" t="0" r="0" b="0"/>
            <wp:docPr id="12" name="Picture 12" descr="Pengertian ERD Adalah: Contoh, Simbol, dan Penjela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engertian ERD Adalah: Contoh, Simbol, dan Penjelasa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0843" cy="1512939"/>
                    </a:xfrm>
                    <a:prstGeom prst="rect">
                      <a:avLst/>
                    </a:prstGeom>
                    <a:noFill/>
                    <a:ln>
                      <a:noFill/>
                    </a:ln>
                  </pic:spPr>
                </pic:pic>
              </a:graphicData>
            </a:graphic>
          </wp:inline>
        </w:drawing>
      </w:r>
    </w:p>
    <w:p w14:paraId="0710A77F" w14:textId="1BEA25AB" w:rsidR="00453210" w:rsidRDefault="00F34DD4" w:rsidP="00453210">
      <w:pPr>
        <w:jc w:val="center"/>
        <w:rPr>
          <w:sz w:val="16"/>
          <w:szCs w:val="16"/>
        </w:rPr>
      </w:pPr>
      <w:proofErr w:type="gramStart"/>
      <w:r w:rsidRPr="00F34DD4">
        <w:rPr>
          <w:sz w:val="16"/>
          <w:szCs w:val="16"/>
        </w:rPr>
        <w:t>Gambar 7</w:t>
      </w:r>
      <w:r>
        <w:rPr>
          <w:sz w:val="16"/>
          <w:szCs w:val="16"/>
        </w:rPr>
        <w:t>.</w:t>
      </w:r>
      <w:proofErr w:type="gramEnd"/>
      <w:r w:rsidRPr="00F34DD4">
        <w:rPr>
          <w:sz w:val="16"/>
          <w:szCs w:val="16"/>
        </w:rPr>
        <w:t xml:space="preserve"> Entitas (entity)</w:t>
      </w:r>
    </w:p>
    <w:p w14:paraId="65AB5405" w14:textId="77777777" w:rsidR="00F34DD4" w:rsidRPr="00F34DD4" w:rsidRDefault="00F34DD4" w:rsidP="00F34DD4">
      <w:pPr>
        <w:spacing w:line="240" w:lineRule="auto"/>
        <w:jc w:val="center"/>
        <w:rPr>
          <w:sz w:val="16"/>
          <w:szCs w:val="16"/>
        </w:rPr>
      </w:pPr>
    </w:p>
    <w:p w14:paraId="0940B159" w14:textId="0CDCA0C7" w:rsidR="00453210" w:rsidRPr="00B94193" w:rsidRDefault="00453210" w:rsidP="00453210">
      <w:pPr>
        <w:ind w:left="851" w:firstLine="567"/>
        <w:jc w:val="both"/>
      </w:pPr>
      <w:proofErr w:type="gramStart"/>
      <w:r w:rsidRPr="00B94193">
        <w:t>Entitas adalah sebuah objek berwujud nyata yang dapat dibedakan dengan objek lainnya.</w:t>
      </w:r>
      <w:proofErr w:type="gramEnd"/>
      <w:r w:rsidRPr="00B94193">
        <w:t xml:space="preserve"> </w:t>
      </w:r>
      <w:proofErr w:type="gramStart"/>
      <w:r w:rsidRPr="00B94193">
        <w:t>Objeknya dapat bersifat konkret maupun abstrak.</w:t>
      </w:r>
      <w:proofErr w:type="gramEnd"/>
      <w:r w:rsidRPr="00B94193">
        <w:t xml:space="preserve"> Data konkret adalah sesuatu yang benar-benar ada atau dapat dirasakan oleh alat </w:t>
      </w:r>
      <w:proofErr w:type="gramStart"/>
      <w:r w:rsidRPr="00B94193">
        <w:t>indra</w:t>
      </w:r>
      <w:proofErr w:type="gramEnd"/>
      <w:r w:rsidRPr="00B94193">
        <w:t>, sedangkan abstrak tidak berwujud.</w:t>
      </w:r>
    </w:p>
    <w:p w14:paraId="7016B937" w14:textId="6408676A" w:rsidR="00453210" w:rsidRDefault="00453210" w:rsidP="00453210">
      <w:pPr>
        <w:ind w:left="851" w:firstLine="567"/>
        <w:jc w:val="both"/>
      </w:pPr>
      <w:r w:rsidRPr="00B94193">
        <w:t>Orang, buku, pegawai</w:t>
      </w:r>
      <w:proofErr w:type="gramStart"/>
      <w:r w:rsidRPr="00B94193">
        <w:t>,</w:t>
      </w:r>
      <w:r>
        <w:t>perusahaan</w:t>
      </w:r>
      <w:proofErr w:type="gramEnd"/>
      <w:r w:rsidRPr="00B94193">
        <w:t xml:space="preserve"> merupakan jenis entitas konkret. </w:t>
      </w:r>
      <w:proofErr w:type="gramStart"/>
      <w:r w:rsidRPr="00B94193">
        <w:t>Berbeda dengan mata kuliah, kejadian, pekerjaan adalah benda tak berwujud.</w:t>
      </w:r>
      <w:proofErr w:type="gramEnd"/>
    </w:p>
    <w:p w14:paraId="1FD907AE" w14:textId="52BF945A" w:rsidR="00453210" w:rsidRPr="00B94193" w:rsidRDefault="00453210" w:rsidP="00453210">
      <w:r>
        <w:br w:type="page"/>
      </w:r>
    </w:p>
    <w:p w14:paraId="679CE74A" w14:textId="77777777" w:rsidR="00453210" w:rsidRPr="00B94193" w:rsidRDefault="00453210" w:rsidP="009A459B">
      <w:pPr>
        <w:pStyle w:val="ListParagraph"/>
        <w:numPr>
          <w:ilvl w:val="0"/>
          <w:numId w:val="40"/>
        </w:numPr>
        <w:ind w:left="1134" w:hanging="283"/>
        <w:jc w:val="both"/>
        <w:rPr>
          <w:b/>
          <w:bCs/>
        </w:rPr>
      </w:pPr>
      <w:r w:rsidRPr="00B94193">
        <w:rPr>
          <w:b/>
          <w:bCs/>
        </w:rPr>
        <w:lastRenderedPageBreak/>
        <w:t>Atribut (field)</w:t>
      </w:r>
    </w:p>
    <w:p w14:paraId="0961F6ED" w14:textId="3834BD8D" w:rsidR="00453210" w:rsidRDefault="00453210" w:rsidP="00453210">
      <w:pPr>
        <w:jc w:val="center"/>
      </w:pPr>
      <w:r w:rsidRPr="001D7824">
        <w:rPr>
          <w:noProof/>
        </w:rPr>
        <w:drawing>
          <wp:inline distT="0" distB="0" distL="0" distR="0" wp14:anchorId="4D20321F" wp14:editId="04DE0A6F">
            <wp:extent cx="2631882" cy="13709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1796" cy="1386530"/>
                    </a:xfrm>
                    <a:prstGeom prst="rect">
                      <a:avLst/>
                    </a:prstGeom>
                    <a:noFill/>
                    <a:ln>
                      <a:noFill/>
                    </a:ln>
                  </pic:spPr>
                </pic:pic>
              </a:graphicData>
            </a:graphic>
          </wp:inline>
        </w:drawing>
      </w:r>
    </w:p>
    <w:p w14:paraId="5A58AEED" w14:textId="7BD20B7D" w:rsidR="00453210" w:rsidRDefault="00F34DD4" w:rsidP="00453210">
      <w:pPr>
        <w:jc w:val="center"/>
        <w:rPr>
          <w:sz w:val="16"/>
          <w:szCs w:val="16"/>
        </w:rPr>
      </w:pPr>
      <w:proofErr w:type="gramStart"/>
      <w:r w:rsidRPr="00F34DD4">
        <w:rPr>
          <w:sz w:val="16"/>
          <w:szCs w:val="16"/>
        </w:rPr>
        <w:t>Gambar 8.</w:t>
      </w:r>
      <w:proofErr w:type="gramEnd"/>
      <w:r w:rsidRPr="00F34DD4">
        <w:rPr>
          <w:sz w:val="16"/>
          <w:szCs w:val="16"/>
        </w:rPr>
        <w:t xml:space="preserve"> Atribut (field)</w:t>
      </w:r>
    </w:p>
    <w:p w14:paraId="440FC182" w14:textId="77777777" w:rsidR="00F34DD4" w:rsidRPr="00B94193" w:rsidRDefault="00F34DD4" w:rsidP="00F34DD4">
      <w:pPr>
        <w:spacing w:line="240" w:lineRule="auto"/>
        <w:jc w:val="center"/>
        <w:rPr>
          <w:sz w:val="16"/>
          <w:szCs w:val="16"/>
        </w:rPr>
      </w:pPr>
    </w:p>
    <w:p w14:paraId="0E4A8AF0" w14:textId="77777777" w:rsidR="00453210" w:rsidRPr="00B94193" w:rsidRDefault="00453210" w:rsidP="00453210">
      <w:pPr>
        <w:ind w:left="1134" w:firstLine="567"/>
        <w:jc w:val="both"/>
      </w:pPr>
      <w:proofErr w:type="gramStart"/>
      <w:r w:rsidRPr="00B94193">
        <w:t>Pengertian ERD kedua yaitu field atau disebut sebagai atribut.</w:t>
      </w:r>
      <w:proofErr w:type="gramEnd"/>
      <w:r w:rsidRPr="00B94193">
        <w:t xml:space="preserve"> </w:t>
      </w:r>
      <w:proofErr w:type="gramStart"/>
      <w:r w:rsidRPr="00B94193">
        <w:t>Setiap entitas memiliki atribut untuk mendeskripsikan karakteristik dari suatu entitas.</w:t>
      </w:r>
      <w:proofErr w:type="gramEnd"/>
      <w:r w:rsidRPr="00B94193">
        <w:t xml:space="preserve"> Untuk jenisnya dibedakan menjadi beberapa jenis, yaitu</w:t>
      </w:r>
    </w:p>
    <w:p w14:paraId="5CC0CC70" w14:textId="77777777" w:rsidR="00453210" w:rsidRPr="00B94193" w:rsidRDefault="00453210" w:rsidP="00453210">
      <w:pPr>
        <w:ind w:left="1134" w:firstLine="567"/>
        <w:jc w:val="both"/>
      </w:pPr>
      <w:proofErr w:type="gramStart"/>
      <w:r w:rsidRPr="00B94193">
        <w:t>Atribut key, atribut yang unik dan berbeda.</w:t>
      </w:r>
      <w:proofErr w:type="gramEnd"/>
      <w:r w:rsidRPr="00B94193">
        <w:t xml:space="preserve"> </w:t>
      </w:r>
      <w:proofErr w:type="gramStart"/>
      <w:r w:rsidRPr="00B94193">
        <w:t>Misalnya, Nomor pokok mahasiswa (NPM), NIM dan nomor pokok lainnya.</w:t>
      </w:r>
      <w:proofErr w:type="gramEnd"/>
    </w:p>
    <w:p w14:paraId="6B6FC7D1" w14:textId="77777777" w:rsidR="00453210" w:rsidRPr="00B94193" w:rsidRDefault="00453210" w:rsidP="00453210">
      <w:pPr>
        <w:ind w:left="1134" w:firstLine="567"/>
        <w:jc w:val="both"/>
      </w:pPr>
      <w:r w:rsidRPr="00B94193">
        <w:t xml:space="preserve">Atribut Composite, atribut yang terdiri dari beberapa sub atribut yang memiliki arti tertentu. Contohnya, </w:t>
      </w:r>
      <w:proofErr w:type="gramStart"/>
      <w:r w:rsidRPr="00B94193">
        <w:t>nama</w:t>
      </w:r>
      <w:proofErr w:type="gramEnd"/>
      <w:r w:rsidRPr="00B94193">
        <w:t xml:space="preserve"> lengkap yang dipecah menjadi nama depan, tengah, dan belakang.</w:t>
      </w:r>
    </w:p>
    <w:p w14:paraId="3A5182AE" w14:textId="739D6A2F" w:rsidR="00453210" w:rsidRDefault="00453210" w:rsidP="00453210">
      <w:pPr>
        <w:ind w:left="1134" w:firstLine="567"/>
        <w:jc w:val="both"/>
      </w:pPr>
      <w:r w:rsidRPr="00B94193">
        <w:t xml:space="preserve">Dan atribut deviratif, yang dihasilkan dari atribut atau relasi lain. Jenis atribut ini tidak wajib ditulis dalam diagram ER atau pun disimpan dalam database. Sebagai contoh deriative attribute adalah </w:t>
      </w:r>
      <w:proofErr w:type="gramStart"/>
      <w:r w:rsidRPr="00B94193">
        <w:t>usia</w:t>
      </w:r>
      <w:proofErr w:type="gramEnd"/>
      <w:r w:rsidRPr="00B94193">
        <w:t>, kelas, selisih harga, dan lain-lain.</w:t>
      </w:r>
    </w:p>
    <w:p w14:paraId="009873C1" w14:textId="7C047AB8" w:rsidR="00453210" w:rsidRPr="00B94193" w:rsidRDefault="00453210" w:rsidP="00453210">
      <w:r>
        <w:br w:type="page"/>
      </w:r>
    </w:p>
    <w:p w14:paraId="640F1A76" w14:textId="77777777" w:rsidR="00453210" w:rsidRPr="00B94193" w:rsidRDefault="00453210" w:rsidP="009A459B">
      <w:pPr>
        <w:pStyle w:val="ListParagraph"/>
        <w:numPr>
          <w:ilvl w:val="0"/>
          <w:numId w:val="40"/>
        </w:numPr>
        <w:ind w:left="1134" w:hanging="283"/>
        <w:jc w:val="both"/>
        <w:rPr>
          <w:b/>
          <w:bCs/>
        </w:rPr>
      </w:pPr>
      <w:r w:rsidRPr="00B94193">
        <w:rPr>
          <w:b/>
          <w:bCs/>
        </w:rPr>
        <w:lastRenderedPageBreak/>
        <w:t>Relasi (relation)</w:t>
      </w:r>
    </w:p>
    <w:p w14:paraId="3277051F" w14:textId="2B7F5EE3" w:rsidR="00453210" w:rsidRDefault="00453210" w:rsidP="00453210">
      <w:pPr>
        <w:jc w:val="center"/>
      </w:pPr>
      <w:r w:rsidRPr="001D7824">
        <w:rPr>
          <w:noProof/>
        </w:rPr>
        <w:drawing>
          <wp:inline distT="0" distB="0" distL="0" distR="0" wp14:anchorId="2AF5966E" wp14:editId="5F54184A">
            <wp:extent cx="3491138" cy="2027831"/>
            <wp:effectExtent l="0" t="0" r="0" b="0"/>
            <wp:docPr id="48" name="Picture 48" descr="Pengertian ERD Adalah: Contoh, Simbol, dan Penjela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engertian ERD Adalah: Contoh, Simbol, dan Penjelasa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07190" cy="2037155"/>
                    </a:xfrm>
                    <a:prstGeom prst="rect">
                      <a:avLst/>
                    </a:prstGeom>
                    <a:noFill/>
                    <a:ln>
                      <a:noFill/>
                    </a:ln>
                  </pic:spPr>
                </pic:pic>
              </a:graphicData>
            </a:graphic>
          </wp:inline>
        </w:drawing>
      </w:r>
    </w:p>
    <w:p w14:paraId="5067E8F4" w14:textId="576DF4D2" w:rsidR="00F34DD4" w:rsidRDefault="00F34DD4" w:rsidP="00453210">
      <w:pPr>
        <w:jc w:val="center"/>
        <w:rPr>
          <w:sz w:val="16"/>
          <w:szCs w:val="16"/>
        </w:rPr>
      </w:pPr>
      <w:proofErr w:type="gramStart"/>
      <w:r w:rsidRPr="00F34DD4">
        <w:rPr>
          <w:sz w:val="16"/>
          <w:szCs w:val="16"/>
        </w:rPr>
        <w:t>Gambar 9.</w:t>
      </w:r>
      <w:proofErr w:type="gramEnd"/>
      <w:r w:rsidRPr="00F34DD4">
        <w:rPr>
          <w:sz w:val="16"/>
          <w:szCs w:val="16"/>
        </w:rPr>
        <w:t xml:space="preserve"> Relasi (relation)</w:t>
      </w:r>
    </w:p>
    <w:p w14:paraId="3055F1C9" w14:textId="77777777" w:rsidR="00F34DD4" w:rsidRPr="00B94193" w:rsidRDefault="00F34DD4" w:rsidP="00F34DD4">
      <w:pPr>
        <w:spacing w:line="240" w:lineRule="auto"/>
        <w:jc w:val="center"/>
        <w:rPr>
          <w:sz w:val="16"/>
          <w:szCs w:val="16"/>
        </w:rPr>
      </w:pPr>
    </w:p>
    <w:p w14:paraId="1B0C5174" w14:textId="77777777" w:rsidR="00453210" w:rsidRPr="00B94193" w:rsidRDefault="00453210" w:rsidP="00453210">
      <w:pPr>
        <w:ind w:left="1134" w:firstLine="567"/>
        <w:jc w:val="both"/>
      </w:pPr>
      <w:proofErr w:type="gramStart"/>
      <w:r w:rsidRPr="00B94193">
        <w:t>Selanjutnya ada relasi, hubungan antar entitas untuk menunjukkan adanya koneksi di antara sejumlah entitas yang berasal dari himpunan entitas berbeda.</w:t>
      </w:r>
      <w:proofErr w:type="gramEnd"/>
      <w:r w:rsidRPr="00B94193">
        <w:t xml:space="preserve"> </w:t>
      </w:r>
      <w:proofErr w:type="gramStart"/>
      <w:r w:rsidRPr="00B94193">
        <w:t>Misalnya, dalam hubungan entitas sistem akademik antara mahasiswa dan mata kuliah adalah “mengambil”.</w:t>
      </w:r>
      <w:proofErr w:type="gramEnd"/>
      <w:r w:rsidRPr="00B94193">
        <w:t xml:space="preserve">  </w:t>
      </w:r>
      <w:proofErr w:type="gramStart"/>
      <w:r w:rsidRPr="00B94193">
        <w:t>Mahasiswa mengambil mata kuliah.</w:t>
      </w:r>
      <w:proofErr w:type="gramEnd"/>
    </w:p>
    <w:p w14:paraId="429D84CA" w14:textId="77777777" w:rsidR="00453210" w:rsidRPr="00B94193" w:rsidRDefault="00453210" w:rsidP="00453210">
      <w:pPr>
        <w:ind w:left="1134" w:firstLine="567"/>
        <w:jc w:val="both"/>
      </w:pPr>
      <w:r w:rsidRPr="00B94193">
        <w:t xml:space="preserve">Dalam ERD terdapat kardinalitas relasi atau rasio kardinalitas untuk memetakan bagaimana data berhubungan satu </w:t>
      </w:r>
      <w:proofErr w:type="gramStart"/>
      <w:r w:rsidRPr="00B94193">
        <w:t>sama</w:t>
      </w:r>
      <w:proofErr w:type="gramEnd"/>
      <w:r w:rsidRPr="00B94193">
        <w:t xml:space="preserve"> lain yang terbagi menjadi empat, yaitu:</w:t>
      </w:r>
    </w:p>
    <w:p w14:paraId="2FFC1552" w14:textId="07F0A8B7" w:rsidR="00453210" w:rsidRPr="00B94193" w:rsidRDefault="00453210" w:rsidP="00453210">
      <w:pPr>
        <w:ind w:left="1134" w:firstLine="567"/>
        <w:jc w:val="both"/>
      </w:pPr>
      <w:r w:rsidRPr="00B94193">
        <w:t xml:space="preserve">Pengertian ERD Pertama, One to One (1:1). </w:t>
      </w:r>
      <w:proofErr w:type="gramStart"/>
      <w:r w:rsidRPr="00B94193">
        <w:t>Apa</w:t>
      </w:r>
      <w:proofErr w:type="gramEnd"/>
      <w:r w:rsidRPr="00B94193">
        <w:t xml:space="preserve"> maksud dari satu ke satu ini? Misalnya terdapat entitas </w:t>
      </w:r>
      <w:proofErr w:type="gramStart"/>
      <w:r w:rsidRPr="00B94193">
        <w:t>A</w:t>
      </w:r>
      <w:proofErr w:type="gramEnd"/>
      <w:r w:rsidRPr="00B94193">
        <w:t xml:space="preserve"> dan B. Setiap entitas pada himpunan entitas A berhubungan paling banyak dengan satu entitas pada himpunan entitas B, begitu pun sebaliknya. Jadi, setiap anggota entitas </w:t>
      </w:r>
      <w:proofErr w:type="gramStart"/>
      <w:r w:rsidRPr="00B94193">
        <w:t>A</w:t>
      </w:r>
      <w:proofErr w:type="gramEnd"/>
      <w:r w:rsidRPr="00B94193">
        <w:t xml:space="preserve"> hanya boleh </w:t>
      </w:r>
      <w:r w:rsidRPr="00B94193">
        <w:lastRenderedPageBreak/>
        <w:t xml:space="preserve">berhubungan dengan satu anggota entitas B saja. </w:t>
      </w:r>
      <w:proofErr w:type="gramStart"/>
      <w:r w:rsidRPr="00B94193">
        <w:t>Contohnya, satu siswa (1) memiliki satu nomor siswa (1), dan sebaliknya.</w:t>
      </w:r>
      <w:proofErr w:type="gramEnd"/>
    </w:p>
    <w:p w14:paraId="74CABFC1" w14:textId="77777777" w:rsidR="00453210" w:rsidRPr="00B94193" w:rsidRDefault="00453210" w:rsidP="00453210">
      <w:pPr>
        <w:ind w:left="1134" w:firstLine="567"/>
        <w:jc w:val="both"/>
      </w:pPr>
      <w:r w:rsidRPr="00B94193">
        <w:t>Pengertian ERD Kedua, One to many (1</w:t>
      </w:r>
      <w:proofErr w:type="gramStart"/>
      <w:r w:rsidRPr="00B94193">
        <w:t>:M</w:t>
      </w:r>
      <w:proofErr w:type="gramEnd"/>
      <w:r w:rsidRPr="00B94193">
        <w:t xml:space="preserve">). Satu ke Banyak ini maksudnya adalah setiap entitas pada himpunan entitas </w:t>
      </w:r>
      <w:proofErr w:type="gramStart"/>
      <w:r w:rsidRPr="00B94193">
        <w:t>A</w:t>
      </w:r>
      <w:proofErr w:type="gramEnd"/>
      <w:r w:rsidRPr="00B94193">
        <w:t xml:space="preserve"> dapat berhubungan dengan banyak entitas pada himpunan entitas B. Dengan kata lain, setiap anggota entitas A dapat berhubungan dengan lebih dari satu anggota entitas B. Akan tetapi, tidak sebaliknya. </w:t>
      </w:r>
      <w:proofErr w:type="gramStart"/>
      <w:r w:rsidRPr="00B94193">
        <w:t>Contoh dari relasi One to Many ini adalah satu kelas (1) berisi banyak siswa (M), atau siswa mengikuti banyak ekstrakurikuler.</w:t>
      </w:r>
      <w:proofErr w:type="gramEnd"/>
    </w:p>
    <w:p w14:paraId="212B4E92" w14:textId="77777777" w:rsidR="00453210" w:rsidRPr="00B94193" w:rsidRDefault="00453210" w:rsidP="00453210">
      <w:pPr>
        <w:ind w:left="1134" w:firstLine="567"/>
        <w:jc w:val="both"/>
      </w:pPr>
      <w:r w:rsidRPr="00B94193">
        <w:t>Pengertian ERD Ketiga, Many to One (M</w:t>
      </w:r>
      <w:proofErr w:type="gramStart"/>
      <w:r w:rsidRPr="00B94193">
        <w:t>:1</w:t>
      </w:r>
      <w:proofErr w:type="gramEnd"/>
      <w:r w:rsidRPr="00B94193">
        <w:t xml:space="preserve">). </w:t>
      </w:r>
      <w:proofErr w:type="gramStart"/>
      <w:r w:rsidRPr="00B94193">
        <w:t>Relasi ini merupakan kebalikan dari relasi sebelumnya.</w:t>
      </w:r>
      <w:proofErr w:type="gramEnd"/>
      <w:r w:rsidRPr="00B94193">
        <w:t xml:space="preserve"> </w:t>
      </w:r>
      <w:proofErr w:type="gramStart"/>
      <w:r w:rsidRPr="00B94193">
        <w:t>Untuk contohnya, yaitu banyak pegawai (M) bekerja dalam satu departemen (1), atau banyak dosen mengajar dalam satu mata kuliah.</w:t>
      </w:r>
      <w:proofErr w:type="gramEnd"/>
    </w:p>
    <w:p w14:paraId="1571E978" w14:textId="7FE32FE3" w:rsidR="00453210" w:rsidRDefault="00453210" w:rsidP="00453210">
      <w:pPr>
        <w:ind w:left="1134" w:firstLine="567"/>
        <w:jc w:val="both"/>
      </w:pPr>
      <w:r w:rsidRPr="00B94193">
        <w:t>Pengertian ERD Keempat, Many to Many (M</w:t>
      </w:r>
      <w:proofErr w:type="gramStart"/>
      <w:r w:rsidRPr="00B94193">
        <w:t>:N</w:t>
      </w:r>
      <w:proofErr w:type="gramEnd"/>
      <w:r w:rsidRPr="00B94193">
        <w:t xml:space="preserve">). Setiap entity pada kumpulan entitas </w:t>
      </w:r>
      <w:proofErr w:type="gramStart"/>
      <w:r w:rsidRPr="00B94193">
        <w:t>A</w:t>
      </w:r>
      <w:proofErr w:type="gramEnd"/>
      <w:r w:rsidRPr="00B94193">
        <w:t xml:space="preserve"> dapat berhubungan dengan banyak entitas pada kumpulan data entitas B. Misalnya, banyak siswa (M) mempelajari banyak pelajaran (N). </w:t>
      </w:r>
      <w:proofErr w:type="gramStart"/>
      <w:r w:rsidRPr="00B94193">
        <w:t>Demikian pula sebaliknya, banyak pelajaran (N) dipelajari banyak siswa (M).</w:t>
      </w:r>
      <w:proofErr w:type="gramEnd"/>
    </w:p>
    <w:p w14:paraId="282A754F" w14:textId="28B23AA2" w:rsidR="00453210" w:rsidRPr="00B94193" w:rsidRDefault="00453210" w:rsidP="00453210">
      <w:r>
        <w:br w:type="page"/>
      </w:r>
    </w:p>
    <w:p w14:paraId="4E165D6F" w14:textId="77777777" w:rsidR="00453210" w:rsidRPr="00B94193" w:rsidRDefault="00453210" w:rsidP="009A459B">
      <w:pPr>
        <w:pStyle w:val="ListParagraph"/>
        <w:numPr>
          <w:ilvl w:val="0"/>
          <w:numId w:val="40"/>
        </w:numPr>
        <w:ind w:left="1134" w:hanging="283"/>
        <w:jc w:val="both"/>
        <w:rPr>
          <w:b/>
          <w:bCs/>
        </w:rPr>
      </w:pPr>
      <w:r w:rsidRPr="00B94193">
        <w:rPr>
          <w:b/>
          <w:bCs/>
        </w:rPr>
        <w:lastRenderedPageBreak/>
        <w:t>Garis</w:t>
      </w:r>
    </w:p>
    <w:p w14:paraId="4B0B580B" w14:textId="128F299C" w:rsidR="00453210" w:rsidRDefault="00453210" w:rsidP="00453210">
      <w:pPr>
        <w:jc w:val="center"/>
      </w:pPr>
      <w:r w:rsidRPr="001D7824">
        <w:rPr>
          <w:noProof/>
        </w:rPr>
        <w:drawing>
          <wp:inline distT="0" distB="0" distL="0" distR="0" wp14:anchorId="3FC3A208" wp14:editId="395F4B13">
            <wp:extent cx="1606164" cy="307386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1897" cy="3084838"/>
                    </a:xfrm>
                    <a:prstGeom prst="rect">
                      <a:avLst/>
                    </a:prstGeom>
                    <a:noFill/>
                    <a:ln>
                      <a:noFill/>
                    </a:ln>
                  </pic:spPr>
                </pic:pic>
              </a:graphicData>
            </a:graphic>
          </wp:inline>
        </w:drawing>
      </w:r>
    </w:p>
    <w:p w14:paraId="193BEECF" w14:textId="715BCC39" w:rsidR="00453210" w:rsidRDefault="00F34DD4" w:rsidP="00453210">
      <w:pPr>
        <w:jc w:val="center"/>
        <w:rPr>
          <w:sz w:val="16"/>
          <w:szCs w:val="16"/>
        </w:rPr>
      </w:pPr>
      <w:proofErr w:type="gramStart"/>
      <w:r w:rsidRPr="00F34DD4">
        <w:rPr>
          <w:sz w:val="16"/>
          <w:szCs w:val="16"/>
        </w:rPr>
        <w:t>Gambar 10.</w:t>
      </w:r>
      <w:proofErr w:type="gramEnd"/>
      <w:r w:rsidRPr="00F34DD4">
        <w:rPr>
          <w:sz w:val="16"/>
          <w:szCs w:val="16"/>
        </w:rPr>
        <w:t xml:space="preserve"> Garis</w:t>
      </w:r>
    </w:p>
    <w:p w14:paraId="69B6936D" w14:textId="77777777" w:rsidR="00F34DD4" w:rsidRPr="00B94193" w:rsidRDefault="00F34DD4" w:rsidP="00F34DD4">
      <w:pPr>
        <w:spacing w:line="240" w:lineRule="auto"/>
        <w:jc w:val="center"/>
        <w:rPr>
          <w:sz w:val="16"/>
          <w:szCs w:val="16"/>
        </w:rPr>
      </w:pPr>
    </w:p>
    <w:p w14:paraId="0D3D8D58" w14:textId="3AE66AD5" w:rsidR="00453210" w:rsidRDefault="00453210" w:rsidP="00453210">
      <w:pPr>
        <w:ind w:left="1134" w:firstLine="567"/>
        <w:jc w:val="both"/>
      </w:pPr>
      <w:proofErr w:type="gramStart"/>
      <w:r w:rsidRPr="00B94193">
        <w:t>Fungsi dari garis ini tidak hanya sebatas penghubung antar himpunan relasi dengan himpunan entitas, serta himpunan entitas dengan atributnya.</w:t>
      </w:r>
      <w:proofErr w:type="gramEnd"/>
      <w:r w:rsidRPr="00B94193">
        <w:t xml:space="preserve"> </w:t>
      </w:r>
      <w:proofErr w:type="gramStart"/>
      <w:r w:rsidRPr="00B94193">
        <w:t>Garis dapat mempermudah pengguna untuk melihat dan mengetahui alur sebuah ERD sehingga nampak jelas awal dan akhirnya.</w:t>
      </w:r>
      <w:proofErr w:type="gramEnd"/>
    </w:p>
    <w:p w14:paraId="4AB272AE" w14:textId="0F43B238" w:rsidR="00453210" w:rsidRPr="00B94193" w:rsidRDefault="00453210" w:rsidP="00453210">
      <w:r>
        <w:br w:type="page"/>
      </w:r>
    </w:p>
    <w:p w14:paraId="0D64194D" w14:textId="605DF77B" w:rsidR="00453210" w:rsidRDefault="00453210" w:rsidP="000623B4">
      <w:pPr>
        <w:pStyle w:val="Heading3"/>
        <w:numPr>
          <w:ilvl w:val="0"/>
          <w:numId w:val="39"/>
        </w:numPr>
        <w:ind w:left="851" w:hanging="284"/>
      </w:pPr>
      <w:r w:rsidRPr="00B94193">
        <w:lastRenderedPageBreak/>
        <w:t>Simbol Notasi dalam ERD</w:t>
      </w:r>
    </w:p>
    <w:p w14:paraId="0FEC12BC" w14:textId="77777777" w:rsidR="00ED2F14" w:rsidRPr="00ED2F14" w:rsidRDefault="00ED2F14" w:rsidP="00ED2F14">
      <w:pPr>
        <w:spacing w:line="240" w:lineRule="auto"/>
      </w:pPr>
    </w:p>
    <w:p w14:paraId="542B5884" w14:textId="77777777" w:rsidR="00453210" w:rsidRPr="00B94193" w:rsidRDefault="00453210" w:rsidP="00453210">
      <w:pPr>
        <w:ind w:left="851" w:firstLine="567"/>
        <w:jc w:val="both"/>
      </w:pPr>
      <w:proofErr w:type="gramStart"/>
      <w:r w:rsidRPr="00B94193">
        <w:t>Pengertian ERD berbentuk ER Diagram maka diperlukan simbol dan konektor yang berbeda untuk memvisualiasaikan informasi penting yang digunakan dalam desain database.</w:t>
      </w:r>
      <w:proofErr w:type="gramEnd"/>
    </w:p>
    <w:p w14:paraId="3B8D7419" w14:textId="77777777" w:rsidR="00453210" w:rsidRDefault="00453210" w:rsidP="00453210">
      <w:pPr>
        <w:ind w:left="851" w:firstLine="567"/>
        <w:jc w:val="both"/>
      </w:pPr>
      <w:proofErr w:type="gramStart"/>
      <w:r w:rsidRPr="00B94193">
        <w:t>Entitas digambarkan dengan persegi panjang.</w:t>
      </w:r>
      <w:proofErr w:type="gramEnd"/>
      <w:r w:rsidRPr="00B94193">
        <w:t xml:space="preserve"> </w:t>
      </w:r>
      <w:proofErr w:type="gramStart"/>
      <w:r w:rsidRPr="00B94193">
        <w:t>Attribut diwakili dengan elips atau oval.</w:t>
      </w:r>
      <w:proofErr w:type="gramEnd"/>
      <w:r w:rsidRPr="00B94193">
        <w:t xml:space="preserve"> Untuk jenis atribut lainnya seperti key attribute ditandai dengan garis di dalamnya.</w:t>
      </w:r>
    </w:p>
    <w:p w14:paraId="1DEFACFA" w14:textId="2DB1B2F9" w:rsidR="00453210" w:rsidRDefault="00453210" w:rsidP="00F34DD4">
      <w:pPr>
        <w:ind w:left="426"/>
        <w:jc w:val="center"/>
      </w:pPr>
      <w:r w:rsidRPr="001D7824">
        <w:rPr>
          <w:noProof/>
        </w:rPr>
        <w:drawing>
          <wp:inline distT="0" distB="0" distL="0" distR="0" wp14:anchorId="5FEA19F5" wp14:editId="66B73186">
            <wp:extent cx="4496423" cy="30771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29633" cy="3099882"/>
                    </a:xfrm>
                    <a:prstGeom prst="rect">
                      <a:avLst/>
                    </a:prstGeom>
                    <a:noFill/>
                    <a:ln>
                      <a:noFill/>
                    </a:ln>
                  </pic:spPr>
                </pic:pic>
              </a:graphicData>
            </a:graphic>
          </wp:inline>
        </w:drawing>
      </w:r>
    </w:p>
    <w:p w14:paraId="152BD559" w14:textId="6EB06793" w:rsidR="00F34DD4" w:rsidRDefault="00F34DD4" w:rsidP="00F34DD4">
      <w:pPr>
        <w:ind w:left="426"/>
        <w:jc w:val="center"/>
        <w:rPr>
          <w:sz w:val="16"/>
          <w:szCs w:val="16"/>
        </w:rPr>
      </w:pPr>
      <w:proofErr w:type="gramStart"/>
      <w:r w:rsidRPr="00F34DD4">
        <w:rPr>
          <w:sz w:val="16"/>
          <w:szCs w:val="16"/>
        </w:rPr>
        <w:t>Gambar 11.</w:t>
      </w:r>
      <w:proofErr w:type="gramEnd"/>
      <w:r w:rsidRPr="00F34DD4">
        <w:rPr>
          <w:sz w:val="16"/>
          <w:szCs w:val="16"/>
        </w:rPr>
        <w:t xml:space="preserve"> Simbol Notasi dalam ERD</w:t>
      </w:r>
    </w:p>
    <w:p w14:paraId="0082759B" w14:textId="77777777" w:rsidR="00F34DD4" w:rsidRPr="00B94193" w:rsidRDefault="00F34DD4" w:rsidP="00F34DD4">
      <w:pPr>
        <w:spacing w:line="240" w:lineRule="auto"/>
        <w:ind w:left="426"/>
        <w:jc w:val="center"/>
        <w:rPr>
          <w:sz w:val="16"/>
          <w:szCs w:val="16"/>
        </w:rPr>
      </w:pPr>
    </w:p>
    <w:p w14:paraId="0ECBB150" w14:textId="77777777" w:rsidR="00453210" w:rsidRPr="00B94193" w:rsidRDefault="00453210" w:rsidP="00F34DD4">
      <w:pPr>
        <w:ind w:left="851" w:firstLine="567"/>
        <w:jc w:val="both"/>
      </w:pPr>
      <w:r w:rsidRPr="00B94193">
        <w:t xml:space="preserve">Beda halnya dengan composite attribute yang digambarkan dengan lingkaran ditambah lingkaran lainnya yang dihubungkan dengan garis. </w:t>
      </w:r>
      <w:proofErr w:type="gramStart"/>
      <w:r w:rsidRPr="00B94193">
        <w:t>Hal tersebut menandakan bahwa jenis entitas ini terdiri dari beberapa atribut kecil.</w:t>
      </w:r>
      <w:proofErr w:type="gramEnd"/>
      <w:r w:rsidRPr="00B94193">
        <w:t xml:space="preserve"> </w:t>
      </w:r>
      <w:proofErr w:type="gramStart"/>
      <w:r w:rsidRPr="00B94193">
        <w:t>Dan jenis derivative disimbolkan dengan lingkaran bergaris putus-putus.</w:t>
      </w:r>
      <w:proofErr w:type="gramEnd"/>
    </w:p>
    <w:p w14:paraId="375E1045" w14:textId="6E978319" w:rsidR="00453210" w:rsidRDefault="00453210" w:rsidP="00F34DD4">
      <w:pPr>
        <w:ind w:left="851" w:firstLine="567"/>
        <w:jc w:val="both"/>
      </w:pPr>
      <w:proofErr w:type="gramStart"/>
      <w:r w:rsidRPr="00B94193">
        <w:lastRenderedPageBreak/>
        <w:t>Untuk menggambarkan relasi, biasanya simbol yang digunakan berbentuk diamond atau belah ketupat.</w:t>
      </w:r>
      <w:proofErr w:type="gramEnd"/>
    </w:p>
    <w:p w14:paraId="458D36E4" w14:textId="77777777" w:rsidR="00ED2F14" w:rsidRPr="00B94193" w:rsidRDefault="00ED2F14" w:rsidP="00ED2F14">
      <w:pPr>
        <w:spacing w:line="240" w:lineRule="auto"/>
        <w:ind w:left="851" w:firstLine="567"/>
        <w:jc w:val="both"/>
      </w:pPr>
    </w:p>
    <w:p w14:paraId="2EA30879" w14:textId="6359ED98" w:rsidR="00453210" w:rsidRDefault="00453210" w:rsidP="000623B4">
      <w:pPr>
        <w:pStyle w:val="Heading3"/>
        <w:numPr>
          <w:ilvl w:val="0"/>
          <w:numId w:val="39"/>
        </w:numPr>
        <w:ind w:left="851" w:hanging="284"/>
      </w:pPr>
      <w:r w:rsidRPr="00B94193">
        <w:t>Tahapan Umum Pembuatan ERD</w:t>
      </w:r>
    </w:p>
    <w:p w14:paraId="0BFCD57C" w14:textId="77777777" w:rsidR="00ED2F14" w:rsidRPr="00ED2F14" w:rsidRDefault="00ED2F14" w:rsidP="00ED2F14">
      <w:pPr>
        <w:spacing w:line="240" w:lineRule="auto"/>
      </w:pPr>
    </w:p>
    <w:p w14:paraId="3F88E8E4" w14:textId="7D96B3C9" w:rsidR="00453210" w:rsidRDefault="00453210" w:rsidP="00ED2F14">
      <w:pPr>
        <w:ind w:left="851" w:firstLine="567"/>
        <w:jc w:val="both"/>
      </w:pPr>
      <w:r w:rsidRPr="00B94193">
        <w:t>Setelah memahami entitas, atribut, dan kardinalitas relasi, saatnya melakukan langkah-langkah berikut jika ingin membuat model ERD.</w:t>
      </w:r>
    </w:p>
    <w:p w14:paraId="197C19A3" w14:textId="77777777" w:rsidR="00ED2F14" w:rsidRPr="00B94193" w:rsidRDefault="00ED2F14" w:rsidP="00ED2F14">
      <w:pPr>
        <w:spacing w:line="240" w:lineRule="auto"/>
        <w:ind w:left="851" w:firstLine="567"/>
        <w:jc w:val="both"/>
      </w:pPr>
    </w:p>
    <w:p w14:paraId="025B51FE" w14:textId="48F0402E" w:rsidR="00453210" w:rsidRDefault="00453210" w:rsidP="009A459B">
      <w:pPr>
        <w:pStyle w:val="ListParagraph"/>
        <w:numPr>
          <w:ilvl w:val="0"/>
          <w:numId w:val="41"/>
        </w:numPr>
        <w:ind w:left="1134" w:hanging="294"/>
        <w:jc w:val="both"/>
        <w:rPr>
          <w:b/>
          <w:bCs/>
        </w:rPr>
      </w:pPr>
      <w:r w:rsidRPr="00B94193">
        <w:rPr>
          <w:b/>
          <w:bCs/>
        </w:rPr>
        <w:t>Tahap 1</w:t>
      </w:r>
      <w:r w:rsidR="00ED2F14">
        <w:rPr>
          <w:b/>
          <w:bCs/>
        </w:rPr>
        <w:t xml:space="preserve"> </w:t>
      </w:r>
      <w:r w:rsidRPr="00B94193">
        <w:rPr>
          <w:b/>
          <w:bCs/>
        </w:rPr>
        <w:t xml:space="preserve">Menentukan entitas yang </w:t>
      </w:r>
      <w:proofErr w:type="gramStart"/>
      <w:r w:rsidRPr="00B94193">
        <w:rPr>
          <w:b/>
          <w:bCs/>
        </w:rPr>
        <w:t>akan</w:t>
      </w:r>
      <w:proofErr w:type="gramEnd"/>
      <w:r w:rsidRPr="00B94193">
        <w:rPr>
          <w:b/>
          <w:bCs/>
        </w:rPr>
        <w:t xml:space="preserve"> terlibat atau menentukan tabel.</w:t>
      </w:r>
    </w:p>
    <w:p w14:paraId="43DB06DE" w14:textId="77777777" w:rsidR="00ED2F14" w:rsidRPr="00ED2F14" w:rsidRDefault="00ED2F14" w:rsidP="00ED2F14">
      <w:pPr>
        <w:pStyle w:val="ListParagraph"/>
        <w:spacing w:line="240" w:lineRule="auto"/>
        <w:ind w:left="1134"/>
        <w:jc w:val="both"/>
        <w:rPr>
          <w:b/>
          <w:bCs/>
        </w:rPr>
      </w:pPr>
    </w:p>
    <w:p w14:paraId="0465249D" w14:textId="77777777" w:rsidR="00453210" w:rsidRPr="00B94193" w:rsidRDefault="00453210" w:rsidP="00ED2F14">
      <w:pPr>
        <w:ind w:left="1134" w:firstLine="567"/>
        <w:jc w:val="both"/>
      </w:pPr>
      <w:proofErr w:type="gramStart"/>
      <w:r w:rsidRPr="00B94193">
        <w:t>Contoh masalah berasal dari SIAKAD Perkuliahan.</w:t>
      </w:r>
      <w:proofErr w:type="gramEnd"/>
      <w:r w:rsidRPr="00B94193">
        <w:t xml:space="preserve"> Dalam sistem SIAKAD suatu perguruan tinggi, mahasiswa dapat melakukan input KRS, melihat KHS, mengambil banyak mata kuliah, dan mata kuliah diambil oleh para mahasiswa.</w:t>
      </w:r>
    </w:p>
    <w:p w14:paraId="373A5C60" w14:textId="680AF5ED" w:rsidR="00453210" w:rsidRDefault="00453210" w:rsidP="00ED2F14">
      <w:pPr>
        <w:ind w:left="1134"/>
        <w:jc w:val="both"/>
      </w:pPr>
      <w:proofErr w:type="gramStart"/>
      <w:r w:rsidRPr="00B94193">
        <w:t>Sebagai contoh, untuk penentuan entitasnya bisa dijadikan sebagai Mahasiswa, Dosen, Ruang, dan Mata_Kuliah.</w:t>
      </w:r>
      <w:proofErr w:type="gramEnd"/>
    </w:p>
    <w:p w14:paraId="07897F9C" w14:textId="77777777" w:rsidR="00ED2F14" w:rsidRPr="00B94193" w:rsidRDefault="00ED2F14" w:rsidP="00ED2F14">
      <w:pPr>
        <w:spacing w:line="240" w:lineRule="auto"/>
        <w:ind w:left="1134"/>
        <w:jc w:val="both"/>
      </w:pPr>
    </w:p>
    <w:p w14:paraId="54F6A854" w14:textId="2F173372" w:rsidR="00453210" w:rsidRDefault="00453210" w:rsidP="009A459B">
      <w:pPr>
        <w:pStyle w:val="ListParagraph"/>
        <w:numPr>
          <w:ilvl w:val="0"/>
          <w:numId w:val="41"/>
        </w:numPr>
        <w:ind w:left="1134" w:hanging="294"/>
        <w:jc w:val="both"/>
        <w:rPr>
          <w:b/>
          <w:bCs/>
        </w:rPr>
      </w:pPr>
      <w:r w:rsidRPr="00B94193">
        <w:rPr>
          <w:b/>
          <w:bCs/>
        </w:rPr>
        <w:t>Tahap 2</w:t>
      </w:r>
      <w:r w:rsidR="0002688F">
        <w:rPr>
          <w:b/>
          <w:bCs/>
        </w:rPr>
        <w:t xml:space="preserve"> </w:t>
      </w:r>
      <w:r w:rsidRPr="00B94193">
        <w:rPr>
          <w:b/>
          <w:bCs/>
        </w:rPr>
        <w:t>Menentukan atribut-atribut key dari masing-masing himpunan entitas.</w:t>
      </w:r>
    </w:p>
    <w:p w14:paraId="58595F68" w14:textId="77777777" w:rsidR="0002688F" w:rsidRPr="00ED2F14" w:rsidRDefault="0002688F" w:rsidP="0002688F">
      <w:pPr>
        <w:pStyle w:val="ListParagraph"/>
        <w:spacing w:line="240" w:lineRule="auto"/>
        <w:ind w:left="1134"/>
        <w:jc w:val="both"/>
        <w:rPr>
          <w:b/>
          <w:bCs/>
        </w:rPr>
      </w:pPr>
    </w:p>
    <w:p w14:paraId="15A48ACA" w14:textId="77777777" w:rsidR="00453210" w:rsidRPr="00B94193" w:rsidRDefault="00453210" w:rsidP="00ED2F14">
      <w:pPr>
        <w:ind w:left="1134" w:firstLine="567"/>
        <w:jc w:val="both"/>
      </w:pPr>
      <w:r w:rsidRPr="00B94193">
        <w:t xml:space="preserve">Di tahap penentuan atributnya maka </w:t>
      </w:r>
      <w:proofErr w:type="gramStart"/>
      <w:r w:rsidRPr="00B94193">
        <w:t>akan</w:t>
      </w:r>
      <w:proofErr w:type="gramEnd"/>
      <w:r w:rsidRPr="00B94193">
        <w:t xml:space="preserve"> menjadi seperti ini:</w:t>
      </w:r>
    </w:p>
    <w:p w14:paraId="646D2CEA" w14:textId="77777777" w:rsidR="00453210" w:rsidRPr="00B94193" w:rsidRDefault="00453210" w:rsidP="009A459B">
      <w:pPr>
        <w:numPr>
          <w:ilvl w:val="0"/>
          <w:numId w:val="42"/>
        </w:numPr>
        <w:tabs>
          <w:tab w:val="clear" w:pos="720"/>
        </w:tabs>
        <w:ind w:left="1418" w:hanging="294"/>
        <w:jc w:val="both"/>
      </w:pPr>
      <w:r w:rsidRPr="00B94193">
        <w:t>Mahasiswa: nim, nama_mhs, almt_mhs</w:t>
      </w:r>
    </w:p>
    <w:p w14:paraId="4B60FC6D" w14:textId="77777777" w:rsidR="00453210" w:rsidRPr="00B94193" w:rsidRDefault="00453210" w:rsidP="009A459B">
      <w:pPr>
        <w:numPr>
          <w:ilvl w:val="0"/>
          <w:numId w:val="42"/>
        </w:numPr>
        <w:tabs>
          <w:tab w:val="clear" w:pos="720"/>
        </w:tabs>
        <w:ind w:left="1418" w:hanging="294"/>
        <w:jc w:val="both"/>
      </w:pPr>
      <w:r w:rsidRPr="00B94193">
        <w:t>Dosen: nip, nama_dsn, almt_dsn</w:t>
      </w:r>
    </w:p>
    <w:p w14:paraId="62C0BF42" w14:textId="77777777" w:rsidR="00453210" w:rsidRPr="00B94193" w:rsidRDefault="00453210" w:rsidP="009A459B">
      <w:pPr>
        <w:numPr>
          <w:ilvl w:val="0"/>
          <w:numId w:val="42"/>
        </w:numPr>
        <w:tabs>
          <w:tab w:val="clear" w:pos="720"/>
        </w:tabs>
        <w:ind w:left="1418" w:hanging="294"/>
        <w:jc w:val="both"/>
      </w:pPr>
      <w:r w:rsidRPr="00B94193">
        <w:lastRenderedPageBreak/>
        <w:t>Mata kuliah: kd_mk, nama_mk</w:t>
      </w:r>
    </w:p>
    <w:p w14:paraId="177622C4" w14:textId="281D6AA4" w:rsidR="00453210" w:rsidRDefault="00453210" w:rsidP="009A459B">
      <w:pPr>
        <w:numPr>
          <w:ilvl w:val="0"/>
          <w:numId w:val="42"/>
        </w:numPr>
        <w:tabs>
          <w:tab w:val="clear" w:pos="720"/>
        </w:tabs>
        <w:ind w:left="1418" w:hanging="294"/>
        <w:jc w:val="both"/>
      </w:pPr>
      <w:r w:rsidRPr="00B94193">
        <w:t>Ruang: kd_ruang, lokasi, kapasitas</w:t>
      </w:r>
    </w:p>
    <w:p w14:paraId="0B90E156" w14:textId="77777777" w:rsidR="0002688F" w:rsidRPr="00B94193" w:rsidRDefault="0002688F" w:rsidP="0002688F">
      <w:pPr>
        <w:spacing w:line="240" w:lineRule="auto"/>
        <w:ind w:left="1418"/>
        <w:jc w:val="both"/>
      </w:pPr>
    </w:p>
    <w:p w14:paraId="2A20803D" w14:textId="14E3D7D0" w:rsidR="00453210" w:rsidRDefault="00453210" w:rsidP="009A459B">
      <w:pPr>
        <w:pStyle w:val="ListParagraph"/>
        <w:numPr>
          <w:ilvl w:val="0"/>
          <w:numId w:val="41"/>
        </w:numPr>
        <w:ind w:left="1134" w:hanging="294"/>
        <w:jc w:val="both"/>
        <w:rPr>
          <w:b/>
          <w:bCs/>
        </w:rPr>
      </w:pPr>
      <w:r w:rsidRPr="00B94193">
        <w:rPr>
          <w:b/>
          <w:bCs/>
        </w:rPr>
        <w:t>Tahap 3 Menetapkan seluruh himpunan relasi di antara himpunan entitas yang ada beserta foreign key-nya dan kardinalitas relasi.</w:t>
      </w:r>
    </w:p>
    <w:p w14:paraId="092AB193" w14:textId="77777777" w:rsidR="0002688F" w:rsidRPr="0002688F" w:rsidRDefault="0002688F" w:rsidP="0002688F">
      <w:pPr>
        <w:pStyle w:val="ListParagraph"/>
        <w:spacing w:line="240" w:lineRule="auto"/>
        <w:ind w:left="1134"/>
        <w:jc w:val="both"/>
        <w:rPr>
          <w:b/>
          <w:bCs/>
        </w:rPr>
      </w:pPr>
    </w:p>
    <w:p w14:paraId="3BE45F21" w14:textId="77777777" w:rsidR="00453210" w:rsidRPr="00B94193" w:rsidRDefault="00453210" w:rsidP="0002688F">
      <w:pPr>
        <w:ind w:left="1134" w:firstLine="567"/>
        <w:jc w:val="both"/>
      </w:pPr>
      <w:proofErr w:type="gramStart"/>
      <w:r w:rsidRPr="00B94193">
        <w:t>Setelah menentukan atribut-atributnya, maka langkah selanjutnya menetukan relasi.</w:t>
      </w:r>
      <w:proofErr w:type="gramEnd"/>
      <w:r w:rsidRPr="00B94193">
        <w:t xml:space="preserve"> </w:t>
      </w:r>
      <w:proofErr w:type="gramStart"/>
      <w:r w:rsidRPr="00B94193">
        <w:t>Inilah contoh relasi beserta kardinalitasnya.</w:t>
      </w:r>
      <w:proofErr w:type="gramEnd"/>
    </w:p>
    <w:p w14:paraId="43224CF4" w14:textId="77777777" w:rsidR="00453210" w:rsidRPr="00B94193" w:rsidRDefault="00453210" w:rsidP="009A459B">
      <w:pPr>
        <w:numPr>
          <w:ilvl w:val="0"/>
          <w:numId w:val="43"/>
        </w:numPr>
        <w:tabs>
          <w:tab w:val="clear" w:pos="720"/>
        </w:tabs>
        <w:ind w:left="1418" w:hanging="294"/>
        <w:jc w:val="both"/>
      </w:pPr>
      <w:r w:rsidRPr="00B94193">
        <w:t>Mahasiswa (M) mengambil Mata_Kuliah (N), yaitu banyak mahasiswa mengambil banyak mata kuliah.</w:t>
      </w:r>
    </w:p>
    <w:p w14:paraId="15EF0FEC" w14:textId="77777777" w:rsidR="00453210" w:rsidRPr="00B94193" w:rsidRDefault="00453210" w:rsidP="009A459B">
      <w:pPr>
        <w:numPr>
          <w:ilvl w:val="0"/>
          <w:numId w:val="43"/>
        </w:numPr>
        <w:tabs>
          <w:tab w:val="clear" w:pos="720"/>
        </w:tabs>
        <w:ind w:left="1418" w:hanging="294"/>
        <w:jc w:val="both"/>
      </w:pPr>
      <w:r w:rsidRPr="00B94193">
        <w:t>Dosen (1) membimbing Mahasiswa (N), yaitu satu dosen membimbing banyak mahasiswa.</w:t>
      </w:r>
    </w:p>
    <w:p w14:paraId="0F429E10" w14:textId="77777777" w:rsidR="00453210" w:rsidRPr="00B94193" w:rsidRDefault="00453210" w:rsidP="009A459B">
      <w:pPr>
        <w:numPr>
          <w:ilvl w:val="0"/>
          <w:numId w:val="43"/>
        </w:numPr>
        <w:tabs>
          <w:tab w:val="clear" w:pos="720"/>
        </w:tabs>
        <w:ind w:left="1418" w:hanging="294"/>
        <w:jc w:val="both"/>
      </w:pPr>
      <w:r w:rsidRPr="00B94193">
        <w:t>Dosen (1) mengajar Mata_Kuliah (N), yaitu satu dosen mengajar banyak mata kuliah.</w:t>
      </w:r>
    </w:p>
    <w:p w14:paraId="09B690AD" w14:textId="50FAF4C8" w:rsidR="00453210" w:rsidRDefault="00453210" w:rsidP="009A459B">
      <w:pPr>
        <w:numPr>
          <w:ilvl w:val="0"/>
          <w:numId w:val="43"/>
        </w:numPr>
        <w:tabs>
          <w:tab w:val="clear" w:pos="720"/>
        </w:tabs>
        <w:ind w:left="1418" w:hanging="294"/>
        <w:jc w:val="both"/>
      </w:pPr>
      <w:r w:rsidRPr="00B94193">
        <w:t>Ruang (1) digunakan untuk Mata_Kuliah (1), yaitu satu ruang dapat digunakan untuk satu mata kuliah saja.</w:t>
      </w:r>
    </w:p>
    <w:p w14:paraId="114877DF" w14:textId="451D5B60" w:rsidR="0002688F" w:rsidRPr="00B94193" w:rsidRDefault="0002688F" w:rsidP="0002688F">
      <w:r>
        <w:br w:type="page"/>
      </w:r>
    </w:p>
    <w:p w14:paraId="3BD8ED8D" w14:textId="03DAF4F2" w:rsidR="00453210" w:rsidRDefault="00453210" w:rsidP="009A459B">
      <w:pPr>
        <w:pStyle w:val="ListParagraph"/>
        <w:numPr>
          <w:ilvl w:val="0"/>
          <w:numId w:val="41"/>
        </w:numPr>
        <w:ind w:left="1134" w:hanging="294"/>
        <w:jc w:val="both"/>
        <w:rPr>
          <w:b/>
          <w:bCs/>
        </w:rPr>
      </w:pPr>
      <w:r w:rsidRPr="00B94193">
        <w:rPr>
          <w:b/>
          <w:bCs/>
        </w:rPr>
        <w:lastRenderedPageBreak/>
        <w:t>Tahap 4 Membuat model ERD.</w:t>
      </w:r>
    </w:p>
    <w:p w14:paraId="01F3AC1A" w14:textId="77777777" w:rsidR="0002688F" w:rsidRPr="0002688F" w:rsidRDefault="0002688F" w:rsidP="0002688F">
      <w:pPr>
        <w:pStyle w:val="ListParagraph"/>
        <w:spacing w:line="240" w:lineRule="auto"/>
        <w:ind w:left="1134"/>
        <w:jc w:val="both"/>
        <w:rPr>
          <w:b/>
          <w:bCs/>
        </w:rPr>
      </w:pPr>
    </w:p>
    <w:p w14:paraId="0C1E169D" w14:textId="77777777" w:rsidR="00453210" w:rsidRPr="00B94193" w:rsidRDefault="00453210" w:rsidP="0002688F">
      <w:pPr>
        <w:ind w:left="1134" w:firstLine="567"/>
        <w:jc w:val="both"/>
      </w:pPr>
      <w:r w:rsidRPr="00B94193">
        <w:t xml:space="preserve">Setelah menetapkan hubungan dan rasio kardinalitas, selanjutnya membuat diagram ER. </w:t>
      </w:r>
      <w:proofErr w:type="gramStart"/>
      <w:r w:rsidRPr="00B94193">
        <w:t>Dalam tahap ini hanya menggabungkan seluruh himpunan dan relasi dari tahap ketiga.</w:t>
      </w:r>
      <w:proofErr w:type="gramEnd"/>
    </w:p>
    <w:p w14:paraId="79563716" w14:textId="77777777" w:rsidR="00453210" w:rsidRPr="00B94193" w:rsidRDefault="00453210" w:rsidP="0002688F">
      <w:pPr>
        <w:ind w:left="1134" w:firstLine="567"/>
        <w:jc w:val="both"/>
      </w:pPr>
      <w:proofErr w:type="gramStart"/>
      <w:r w:rsidRPr="00B94193">
        <w:t>Dimulai dari mahasiswa.</w:t>
      </w:r>
      <w:proofErr w:type="gramEnd"/>
      <w:r w:rsidRPr="00B94193">
        <w:t xml:space="preserve"> </w:t>
      </w:r>
      <w:proofErr w:type="gramStart"/>
      <w:r w:rsidRPr="00B94193">
        <w:t>Mahasiswa mengambil Mata_Kuliah, Dosen membimbing Mahasiswa, Dosen mengajar Mata_Kuliah, dan Ruang untuk Mata_Kuliah.</w:t>
      </w:r>
      <w:proofErr w:type="gramEnd"/>
    </w:p>
    <w:p w14:paraId="7B8C2DB7" w14:textId="7DDBFC86" w:rsidR="00453210" w:rsidRDefault="00453210" w:rsidP="0002688F">
      <w:pPr>
        <w:ind w:left="993"/>
        <w:jc w:val="center"/>
      </w:pPr>
      <w:r w:rsidRPr="001D7824">
        <w:rPr>
          <w:noProof/>
        </w:rPr>
        <w:drawing>
          <wp:inline distT="0" distB="0" distL="0" distR="0" wp14:anchorId="23B9CB28" wp14:editId="3E48EFF4">
            <wp:extent cx="4335567" cy="329581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42719" cy="3301253"/>
                    </a:xfrm>
                    <a:prstGeom prst="rect">
                      <a:avLst/>
                    </a:prstGeom>
                    <a:noFill/>
                    <a:ln>
                      <a:noFill/>
                    </a:ln>
                  </pic:spPr>
                </pic:pic>
              </a:graphicData>
            </a:graphic>
          </wp:inline>
        </w:drawing>
      </w:r>
    </w:p>
    <w:p w14:paraId="7B738F32" w14:textId="4460E9AB" w:rsidR="0002688F" w:rsidRDefault="0002688F" w:rsidP="0002688F">
      <w:pPr>
        <w:ind w:left="993"/>
        <w:jc w:val="center"/>
        <w:rPr>
          <w:sz w:val="16"/>
          <w:szCs w:val="16"/>
        </w:rPr>
      </w:pPr>
      <w:proofErr w:type="gramStart"/>
      <w:r w:rsidRPr="0002688F">
        <w:rPr>
          <w:sz w:val="16"/>
          <w:szCs w:val="16"/>
        </w:rPr>
        <w:t>Gambar 12.</w:t>
      </w:r>
      <w:proofErr w:type="gramEnd"/>
      <w:r w:rsidRPr="0002688F">
        <w:rPr>
          <w:sz w:val="16"/>
          <w:szCs w:val="16"/>
        </w:rPr>
        <w:t xml:space="preserve"> Tahap 4 Membuat model ERD.</w:t>
      </w:r>
    </w:p>
    <w:p w14:paraId="54F118F7" w14:textId="77777777" w:rsidR="0002688F" w:rsidRPr="0002688F" w:rsidRDefault="0002688F" w:rsidP="0002688F">
      <w:pPr>
        <w:spacing w:line="240" w:lineRule="auto"/>
        <w:ind w:left="993"/>
        <w:jc w:val="center"/>
        <w:rPr>
          <w:sz w:val="16"/>
          <w:szCs w:val="16"/>
        </w:rPr>
      </w:pPr>
    </w:p>
    <w:p w14:paraId="4BC2C6E2" w14:textId="77777777" w:rsidR="00453210" w:rsidRPr="00B94193" w:rsidRDefault="00453210" w:rsidP="0002688F">
      <w:pPr>
        <w:ind w:left="1134" w:firstLine="567"/>
        <w:jc w:val="both"/>
      </w:pPr>
      <w:r w:rsidRPr="00B94193">
        <w:t xml:space="preserve">Selanjutnya menentukan foreig key, primary key yang termasuk pada atribut entitas lain. </w:t>
      </w:r>
      <w:proofErr w:type="gramStart"/>
      <w:r w:rsidRPr="00B94193">
        <w:t>Di antara entitas Mahasiswa mengambil Mata_Kuliah maka kunci utamanya terletak pada relasi mengambil, yaitu nim dan kd_mk.</w:t>
      </w:r>
      <w:proofErr w:type="gramEnd"/>
      <w:r w:rsidRPr="00B94193">
        <w:t xml:space="preserve">  </w:t>
      </w:r>
      <w:proofErr w:type="gramStart"/>
      <w:r w:rsidRPr="00B94193">
        <w:t>Sedangkan untuk foreign key Dosen membimbing Mahasiswa terletak pada nim.</w:t>
      </w:r>
      <w:proofErr w:type="gramEnd"/>
    </w:p>
    <w:p w14:paraId="0A549A41" w14:textId="77777777" w:rsidR="00453210" w:rsidRPr="00B94193" w:rsidRDefault="00453210" w:rsidP="0002688F">
      <w:pPr>
        <w:ind w:left="1134" w:firstLine="567"/>
        <w:jc w:val="both"/>
      </w:pPr>
      <w:r w:rsidRPr="00B94193">
        <w:lastRenderedPageBreak/>
        <w:t xml:space="preserve">Dalam SIAKAD, mahasiswa juga dapat melihat KHS atau kumpulan nilai selama belajar. </w:t>
      </w:r>
      <w:proofErr w:type="gramStart"/>
      <w:r w:rsidRPr="00B94193">
        <w:t>Atribut Nilai tidak diletakan pada entitas, namun pada relasi Mengambil.</w:t>
      </w:r>
      <w:proofErr w:type="gramEnd"/>
    </w:p>
    <w:p w14:paraId="6AAE7465" w14:textId="77777777" w:rsidR="00453210" w:rsidRPr="00B94193" w:rsidRDefault="00453210" w:rsidP="0002688F">
      <w:pPr>
        <w:ind w:left="1134" w:firstLine="567"/>
        <w:jc w:val="both"/>
      </w:pPr>
      <w:r w:rsidRPr="00B94193">
        <w:t xml:space="preserve">Jika atribut ini ditempatkan pada entitas Mahasiswa, maka semua mata kuliah yang diambil oleh satu Mahasiswa menghasilkan nilai yang </w:t>
      </w:r>
      <w:proofErr w:type="gramStart"/>
      <w:r w:rsidRPr="00B94193">
        <w:t>sama</w:t>
      </w:r>
      <w:proofErr w:type="gramEnd"/>
      <w:r w:rsidRPr="00B94193">
        <w:t xml:space="preserve">. Jika aribut Nilai ditempatkan pada entitas Mata_Kuliah, maka semua mahasiswa yang mengambil Mata_Kuliah itu </w:t>
      </w:r>
      <w:proofErr w:type="gramStart"/>
      <w:r w:rsidRPr="00B94193">
        <w:t>akan</w:t>
      </w:r>
      <w:proofErr w:type="gramEnd"/>
      <w:r w:rsidRPr="00B94193">
        <w:t xml:space="preserve"> memiliki nilai yang sama. </w:t>
      </w:r>
      <w:proofErr w:type="gramStart"/>
      <w:r w:rsidRPr="00B94193">
        <w:t>Keduanya sama-sama tidak realistis.</w:t>
      </w:r>
      <w:proofErr w:type="gramEnd"/>
    </w:p>
    <w:p w14:paraId="41B43D27" w14:textId="77777777" w:rsidR="00453210" w:rsidRPr="00B94193" w:rsidRDefault="00453210" w:rsidP="0002688F">
      <w:pPr>
        <w:ind w:left="1134" w:firstLine="567"/>
        <w:jc w:val="both"/>
      </w:pPr>
      <w:r w:rsidRPr="00B94193">
        <w:t xml:space="preserve">Maka dengan adanya atribut Nilai pada relasi Mengambil, maka seorang mahasiswa tertentu yang mengambil mata kuliah tertentu </w:t>
      </w:r>
      <w:proofErr w:type="gramStart"/>
      <w:r w:rsidRPr="00B94193">
        <w:t>akan</w:t>
      </w:r>
      <w:proofErr w:type="gramEnd"/>
      <w:r w:rsidRPr="00B94193">
        <w:t xml:space="preserve"> mendapatkan nilai yang tertentu pula.</w:t>
      </w:r>
    </w:p>
    <w:p w14:paraId="3A9AE1AD" w14:textId="77777777" w:rsidR="00453210" w:rsidRPr="00B94193" w:rsidRDefault="00453210" w:rsidP="0002688F">
      <w:pPr>
        <w:ind w:left="1134" w:firstLine="567"/>
        <w:jc w:val="both"/>
      </w:pPr>
      <w:proofErr w:type="gramStart"/>
      <w:r w:rsidRPr="00B94193">
        <w:t>Sebenarnya relasi tidaklah memiliki atribut.</w:t>
      </w:r>
      <w:proofErr w:type="gramEnd"/>
      <w:r w:rsidRPr="00B94193">
        <w:t xml:space="preserve"> Namun, jika diantara dua entitas relasinya Many to Many, maka </w:t>
      </w:r>
      <w:proofErr w:type="gramStart"/>
      <w:r w:rsidRPr="00B94193">
        <w:t>akan</w:t>
      </w:r>
      <w:proofErr w:type="gramEnd"/>
      <w:r w:rsidRPr="00B94193">
        <w:t xml:space="preserve"> membentuk entitas baru. </w:t>
      </w:r>
      <w:proofErr w:type="gramStart"/>
      <w:r w:rsidRPr="00B94193">
        <w:t>Nantinya di dalam entitas baru tersebut terdapat primary key dari entitas Mahasiswa dan Mata_Kuliah untuk dijadikan foreign key pada entitas baru.</w:t>
      </w:r>
      <w:proofErr w:type="gramEnd"/>
    </w:p>
    <w:p w14:paraId="62D081E3" w14:textId="77777777" w:rsidR="00453210" w:rsidRPr="00B94193" w:rsidRDefault="00453210" w:rsidP="0002688F">
      <w:pPr>
        <w:ind w:left="1134" w:firstLine="567"/>
        <w:jc w:val="both"/>
      </w:pPr>
      <w:proofErr w:type="gramStart"/>
      <w:r w:rsidRPr="00B94193">
        <w:t>Entitas baru tersebut bernama Mhs_ambil_MK dengan atribut password, nim, kd_mk, dan nilai.</w:t>
      </w:r>
      <w:proofErr w:type="gramEnd"/>
      <w:r w:rsidRPr="00B94193">
        <w:t xml:space="preserve"> </w:t>
      </w:r>
      <w:proofErr w:type="gramStart"/>
      <w:r w:rsidRPr="00B94193">
        <w:t>Dari semua atributnya, password akademiklah yang dijadikan sebagai foreign keynya.</w:t>
      </w:r>
      <w:proofErr w:type="gramEnd"/>
      <w:r w:rsidRPr="00B94193">
        <w:t xml:space="preserve"> Karena satu mahasiswa memiliki password yang berbeda dengan mahasiswa lain. Maka hasil ERD </w:t>
      </w:r>
      <w:proofErr w:type="gramStart"/>
      <w:r w:rsidRPr="00B94193">
        <w:t>akan</w:t>
      </w:r>
      <w:proofErr w:type="gramEnd"/>
      <w:r w:rsidRPr="00B94193">
        <w:t xml:space="preserve"> seperti berikut.</w:t>
      </w:r>
    </w:p>
    <w:p w14:paraId="7413CBB6" w14:textId="4E5DE38B" w:rsidR="00453210" w:rsidRDefault="00453210" w:rsidP="0002688F">
      <w:pPr>
        <w:ind w:left="1134" w:firstLine="567"/>
        <w:jc w:val="both"/>
      </w:pPr>
      <w:proofErr w:type="gramStart"/>
      <w:r w:rsidRPr="00B94193">
        <w:lastRenderedPageBreak/>
        <w:t>Mahasiswa mengambil Mhs_ambil_MK diambil Mata_Kuliah, kemudian disambungkan dengan Ruang dengan relasi digunakan untuk.</w:t>
      </w:r>
      <w:proofErr w:type="gramEnd"/>
      <w:r w:rsidRPr="00B94193">
        <w:t xml:space="preserve"> </w:t>
      </w:r>
      <w:proofErr w:type="gramStart"/>
      <w:r w:rsidRPr="00B94193">
        <w:t>Sambungkan entitas Dosen membimbing Mahasiswa dan Dosen mengajar Mata_Kuliah.</w:t>
      </w:r>
      <w:proofErr w:type="gramEnd"/>
      <w:r w:rsidRPr="00B94193">
        <w:t xml:space="preserve"> </w:t>
      </w:r>
      <w:proofErr w:type="gramStart"/>
      <w:r w:rsidRPr="00B94193">
        <w:t>Yang berbeda dari bentuk ERD sebelumnya hanya terletak pada “Mhs_ambil_MK” saja agar nilai mata kuliah mahasiswa menjadi realistis.</w:t>
      </w:r>
      <w:proofErr w:type="gramEnd"/>
    </w:p>
    <w:p w14:paraId="02EF1BE6" w14:textId="77777777" w:rsidR="0002688F" w:rsidRPr="00B94193" w:rsidRDefault="0002688F" w:rsidP="0002688F">
      <w:pPr>
        <w:spacing w:line="240" w:lineRule="auto"/>
        <w:ind w:left="1134" w:firstLine="567"/>
        <w:jc w:val="both"/>
      </w:pPr>
    </w:p>
    <w:p w14:paraId="367AF4B0" w14:textId="2A0DF636" w:rsidR="00453210" w:rsidRDefault="00453210" w:rsidP="000623B4">
      <w:pPr>
        <w:pStyle w:val="Heading3"/>
        <w:numPr>
          <w:ilvl w:val="0"/>
          <w:numId w:val="39"/>
        </w:numPr>
        <w:ind w:left="851" w:hanging="284"/>
      </w:pPr>
      <w:r w:rsidRPr="00B94193">
        <w:t>Tips Membuat ERD</w:t>
      </w:r>
    </w:p>
    <w:p w14:paraId="74AB3D2C" w14:textId="77777777" w:rsidR="0002688F" w:rsidRPr="0002688F" w:rsidRDefault="0002688F" w:rsidP="0002688F">
      <w:pPr>
        <w:spacing w:line="240" w:lineRule="auto"/>
      </w:pPr>
    </w:p>
    <w:p w14:paraId="2609C940" w14:textId="77777777" w:rsidR="00453210" w:rsidRPr="00B94193" w:rsidRDefault="00453210" w:rsidP="0002688F">
      <w:pPr>
        <w:ind w:left="851" w:firstLine="567"/>
        <w:jc w:val="both"/>
      </w:pPr>
      <w:r w:rsidRPr="00B94193">
        <w:t>Agar efektif dan mudah dipahami, ikuti beberapa tips ini saat membuat basis data ER diagram.</w:t>
      </w:r>
    </w:p>
    <w:p w14:paraId="607A5066" w14:textId="77777777" w:rsidR="00453210" w:rsidRPr="00B94193" w:rsidRDefault="00453210" w:rsidP="009A459B">
      <w:pPr>
        <w:numPr>
          <w:ilvl w:val="0"/>
          <w:numId w:val="44"/>
        </w:numPr>
        <w:tabs>
          <w:tab w:val="clear" w:pos="720"/>
        </w:tabs>
        <w:ind w:left="1134" w:hanging="294"/>
        <w:jc w:val="both"/>
      </w:pPr>
      <w:r w:rsidRPr="00B94193">
        <w:t xml:space="preserve">Pastikan </w:t>
      </w:r>
      <w:proofErr w:type="gramStart"/>
      <w:r w:rsidRPr="00B94193">
        <w:t>nama</w:t>
      </w:r>
      <w:proofErr w:type="gramEnd"/>
      <w:r w:rsidRPr="00B94193">
        <w:t xml:space="preserve"> entitas hanya muncul sekali dalam setiap model ERD.</w:t>
      </w:r>
    </w:p>
    <w:p w14:paraId="4F6B4314" w14:textId="77777777" w:rsidR="00453210" w:rsidRPr="00B94193" w:rsidRDefault="00453210" w:rsidP="009A459B">
      <w:pPr>
        <w:numPr>
          <w:ilvl w:val="0"/>
          <w:numId w:val="44"/>
        </w:numPr>
        <w:tabs>
          <w:tab w:val="clear" w:pos="720"/>
        </w:tabs>
        <w:ind w:left="1134" w:hanging="294"/>
        <w:jc w:val="both"/>
      </w:pPr>
      <w:r w:rsidRPr="00B94193">
        <w:t xml:space="preserve">Berikan </w:t>
      </w:r>
      <w:proofErr w:type="gramStart"/>
      <w:r w:rsidRPr="00B94193">
        <w:t>nama</w:t>
      </w:r>
      <w:proofErr w:type="gramEnd"/>
      <w:r w:rsidRPr="00B94193">
        <w:t xml:space="preserve"> untuk setiap entitas, atribut, dan relasi.</w:t>
      </w:r>
    </w:p>
    <w:p w14:paraId="60F930ED" w14:textId="77777777" w:rsidR="00453210" w:rsidRPr="00B94193" w:rsidRDefault="00453210" w:rsidP="009A459B">
      <w:pPr>
        <w:numPr>
          <w:ilvl w:val="0"/>
          <w:numId w:val="44"/>
        </w:numPr>
        <w:tabs>
          <w:tab w:val="clear" w:pos="720"/>
        </w:tabs>
        <w:ind w:left="1134" w:hanging="294"/>
        <w:jc w:val="both"/>
      </w:pPr>
      <w:r w:rsidRPr="00B94193">
        <w:t xml:space="preserve">Cek kembali relasi antar entitas, apakah semuanya benar-benar dibutuhkan atau tidak. Atau malah ada relasi yang terlewatkan. Kemudian, jangan gabungkan relasi dengan satu </w:t>
      </w:r>
      <w:proofErr w:type="gramStart"/>
      <w:r w:rsidRPr="00B94193">
        <w:t>sama</w:t>
      </w:r>
      <w:proofErr w:type="gramEnd"/>
      <w:r w:rsidRPr="00B94193">
        <w:t xml:space="preserve"> lain dan buang relasi yang digunakan berulang.</w:t>
      </w:r>
    </w:p>
    <w:p w14:paraId="2671F212" w14:textId="2404CFE6" w:rsidR="00DF4DFD" w:rsidRPr="007B5C93" w:rsidRDefault="00453210" w:rsidP="009A459B">
      <w:pPr>
        <w:numPr>
          <w:ilvl w:val="0"/>
          <w:numId w:val="44"/>
        </w:numPr>
        <w:tabs>
          <w:tab w:val="clear" w:pos="720"/>
        </w:tabs>
        <w:ind w:left="1134" w:hanging="294"/>
        <w:jc w:val="both"/>
      </w:pPr>
      <w:r w:rsidRPr="00B94193">
        <w:t>Gunakan warna yang berbeda, misalnya warna terang untuk menandai ERD paling penting.</w:t>
      </w:r>
      <w:r w:rsidR="00A0715D">
        <w:br w:type="page"/>
      </w:r>
    </w:p>
    <w:p w14:paraId="3084A25F" w14:textId="6524F891" w:rsidR="00EB4D40" w:rsidRDefault="000F162B" w:rsidP="00EB4D40">
      <w:pPr>
        <w:pStyle w:val="Heading2"/>
        <w:rPr>
          <w:color w:val="000000" w:themeColor="text1"/>
        </w:rPr>
      </w:pPr>
      <w:r w:rsidRPr="00452BDB">
        <w:rPr>
          <w:color w:val="000000" w:themeColor="text1"/>
        </w:rPr>
        <w:lastRenderedPageBreak/>
        <w:t>Adobe XD</w:t>
      </w:r>
    </w:p>
    <w:p w14:paraId="5660C4DE" w14:textId="77777777" w:rsidR="00EB4D40" w:rsidRPr="00EB4D40" w:rsidRDefault="00EB4D40" w:rsidP="00EB4D40">
      <w:pPr>
        <w:spacing w:line="240" w:lineRule="auto"/>
      </w:pPr>
    </w:p>
    <w:p w14:paraId="6D0787A1" w14:textId="596D4B98" w:rsidR="003B510F" w:rsidRDefault="003B510F" w:rsidP="00793E79">
      <w:pPr>
        <w:pStyle w:val="Heading3"/>
        <w:ind w:left="1276"/>
      </w:pPr>
      <w:r>
        <w:t>Pengertian Adobe XD</w:t>
      </w:r>
    </w:p>
    <w:p w14:paraId="50F9E2FB" w14:textId="77777777" w:rsidR="00EB4D40" w:rsidRPr="00EB4D40" w:rsidRDefault="00EB4D40" w:rsidP="00EB4D40">
      <w:pPr>
        <w:spacing w:line="240" w:lineRule="auto"/>
      </w:pPr>
    </w:p>
    <w:p w14:paraId="61729A82" w14:textId="0E16CBD3" w:rsidR="00EB4D40" w:rsidRDefault="00714C8E" w:rsidP="00EB4D40">
      <w:pPr>
        <w:ind w:left="1276" w:firstLine="567"/>
        <w:jc w:val="both"/>
      </w:pPr>
      <w:r>
        <w:t xml:space="preserve">Menurut </w:t>
      </w:r>
      <w:r>
        <w:fldChar w:fldCharType="begin" w:fldLock="1"/>
      </w:r>
      <w:r w:rsidR="002B221E">
        <w:instrText>ADDIN CSL_CITATION {"citationItems":[{"id":"ITEM-1","itemData":{"URL":"https://blogs.masterweb.com/apa-itu-adobe-xd/#Kesimpulan","accessed":{"date-parts":[["2021","11","26"]]},"author":[{"dropping-particle":"","family":"Nastainullah","given":"Ridho","non-dropping-particle":"","parse-names":false,"suffix":""}],"container-title":"blogs.masterweb.com","id":"ITEM-1","issued":{"date-parts":[["2020"]]},"title":"Apa Itu Adobe XD dan Fiturnya","type":"webpage"},"uris":["http://www.mendeley.com/documents/?uuid=5dd02a47-f4ff-4043-a5fa-4804ba08d9cf"]}],"mendeley":{"formattedCitation":"(Nastainullah, 2020)","manualFormatting":"Nastainullah, (2020)","plainTextFormattedCitation":"(Nastainullah, 2020)","previouslyFormattedCitation":"(Nastainullah, 2020)"},"properties":{"noteIndex":0},"schema":"https://github.com/citation-style-language/schema/raw/master/csl-citation.json"}</w:instrText>
      </w:r>
      <w:r>
        <w:fldChar w:fldCharType="separate"/>
      </w:r>
      <w:r w:rsidRPr="00714C8E">
        <w:rPr>
          <w:noProof/>
        </w:rPr>
        <w:t xml:space="preserve">Nastainullah, </w:t>
      </w:r>
      <w:r>
        <w:rPr>
          <w:noProof/>
        </w:rPr>
        <w:t>(</w:t>
      </w:r>
      <w:r w:rsidRPr="00714C8E">
        <w:rPr>
          <w:noProof/>
        </w:rPr>
        <w:t>2020)</w:t>
      </w:r>
      <w:r>
        <w:fldChar w:fldCharType="end"/>
      </w:r>
      <w:r>
        <w:t xml:space="preserve"> </w:t>
      </w:r>
      <w:r w:rsidR="00EB4D40">
        <w:t xml:space="preserve">Adobe XD adalah sebuah alat yang disediakan gratis oleh Adobe untuk desain UI / UX dan prototyping berbagai platform termasuk web, ponsel, tablet, dan lainnya. Hal pertama yang </w:t>
      </w:r>
      <w:proofErr w:type="gramStart"/>
      <w:r w:rsidR="00EB4D40">
        <w:t>akan</w:t>
      </w:r>
      <w:proofErr w:type="gramEnd"/>
      <w:r w:rsidR="00EB4D40">
        <w:t xml:space="preserve"> Anda perhatikan ketika membuat aplikasi adalah start screen. </w:t>
      </w:r>
      <w:proofErr w:type="gramStart"/>
      <w:r w:rsidR="00EB4D40">
        <w:t>Sebagai pengguna baru Adobe XD, saya sangat menyarankan mengklik tombol Begin Tutorial.</w:t>
      </w:r>
      <w:proofErr w:type="gramEnd"/>
      <w:r w:rsidR="00EB4D40">
        <w:t xml:space="preserve"> Dimana Anda </w:t>
      </w:r>
      <w:proofErr w:type="gramStart"/>
      <w:r w:rsidR="00EB4D40">
        <w:t>akan</w:t>
      </w:r>
      <w:proofErr w:type="gramEnd"/>
      <w:r w:rsidR="00EB4D40">
        <w:t xml:space="preserve"> dibawa ke layar dengan panel yang menjelaskan proses menggunakan Adobe XD.</w:t>
      </w:r>
    </w:p>
    <w:p w14:paraId="049E45F2" w14:textId="77777777" w:rsidR="00EB4D40" w:rsidRDefault="00EB4D40" w:rsidP="00EB4D40">
      <w:pPr>
        <w:ind w:left="1276" w:firstLine="567"/>
        <w:jc w:val="both"/>
      </w:pPr>
      <w:proofErr w:type="gramStart"/>
      <w:r>
        <w:t>Informasi dengan cepat memandu Anda melalui dasar-dasar aplikasi.</w:t>
      </w:r>
      <w:proofErr w:type="gramEnd"/>
      <w:r>
        <w:t xml:space="preserve"> Anda </w:t>
      </w:r>
      <w:proofErr w:type="gramStart"/>
      <w:r>
        <w:t>akan</w:t>
      </w:r>
      <w:proofErr w:type="gramEnd"/>
      <w:r>
        <w:t xml:space="preserve"> belajar bagaimana menyelesaikan tugas-tugas penting seperti membuat artboards, mengimport gambar, menggunakan repeat grid dan bagaimana menghubungkan artboards bersama-sama untuk pembuatan prototipe. </w:t>
      </w:r>
      <w:proofErr w:type="gramStart"/>
      <w:r>
        <w:t>Jika Anda adalah pengguna Creative Cloud, banyak elemen yang terasa familiar.</w:t>
      </w:r>
      <w:proofErr w:type="gramEnd"/>
    </w:p>
    <w:p w14:paraId="46EE0ACA" w14:textId="5DA66A8C" w:rsidR="00EB4D40" w:rsidRDefault="00EB4D40" w:rsidP="00EB4D40">
      <w:pPr>
        <w:ind w:left="1276"/>
        <w:jc w:val="center"/>
      </w:pPr>
      <w:r>
        <w:rPr>
          <w:noProof/>
        </w:rPr>
        <w:lastRenderedPageBreak/>
        <w:drawing>
          <wp:inline distT="0" distB="0" distL="0" distR="0" wp14:anchorId="759C2517" wp14:editId="318BFC2C">
            <wp:extent cx="4261899" cy="2237000"/>
            <wp:effectExtent l="0" t="0" r="0" b="0"/>
            <wp:docPr id="13" name="Picture 13" descr="Apa itu adobe x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Apa itu adobe x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04717" cy="2259474"/>
                    </a:xfrm>
                    <a:prstGeom prst="rect">
                      <a:avLst/>
                    </a:prstGeom>
                    <a:noFill/>
                    <a:ln>
                      <a:noFill/>
                    </a:ln>
                  </pic:spPr>
                </pic:pic>
              </a:graphicData>
            </a:graphic>
          </wp:inline>
        </w:drawing>
      </w:r>
    </w:p>
    <w:p w14:paraId="425433E4" w14:textId="7EB9D891" w:rsidR="00EB4D40" w:rsidRPr="00EB4D40" w:rsidRDefault="00EB4D40" w:rsidP="00EB4D40">
      <w:pPr>
        <w:ind w:left="1276"/>
        <w:jc w:val="center"/>
        <w:rPr>
          <w:sz w:val="16"/>
          <w:szCs w:val="16"/>
        </w:rPr>
      </w:pPr>
      <w:proofErr w:type="gramStart"/>
      <w:r w:rsidRPr="00EB4D40">
        <w:rPr>
          <w:sz w:val="16"/>
          <w:szCs w:val="16"/>
        </w:rPr>
        <w:t xml:space="preserve">Gambar </w:t>
      </w:r>
      <w:r w:rsidR="00DF4DFD">
        <w:rPr>
          <w:sz w:val="16"/>
          <w:szCs w:val="16"/>
        </w:rPr>
        <w:t>13</w:t>
      </w:r>
      <w:r w:rsidRPr="00EB4D40">
        <w:rPr>
          <w:sz w:val="16"/>
          <w:szCs w:val="16"/>
        </w:rPr>
        <w:t>.</w:t>
      </w:r>
      <w:proofErr w:type="gramEnd"/>
      <w:r w:rsidRPr="00EB4D40">
        <w:rPr>
          <w:sz w:val="16"/>
          <w:szCs w:val="16"/>
        </w:rPr>
        <w:t xml:space="preserve"> Adobe XD</w:t>
      </w:r>
    </w:p>
    <w:p w14:paraId="7A5A911D" w14:textId="77777777" w:rsidR="00EB4D40" w:rsidRDefault="00EB4D40" w:rsidP="00EB4D40">
      <w:pPr>
        <w:ind w:left="1276" w:firstLine="567"/>
        <w:jc w:val="both"/>
      </w:pPr>
    </w:p>
    <w:p w14:paraId="40A45026" w14:textId="7F7E0150" w:rsidR="00EB4D40" w:rsidRDefault="00EB4D40" w:rsidP="00EB4D40">
      <w:pPr>
        <w:ind w:left="1276" w:firstLine="567"/>
        <w:jc w:val="both"/>
      </w:pPr>
      <w:proofErr w:type="gramStart"/>
      <w:r>
        <w:t>Setelah Anda selesai meninjau proyek tutorial, sekarang saatnya untuk membuat yang baru.</w:t>
      </w:r>
      <w:proofErr w:type="gramEnd"/>
      <w:r>
        <w:t xml:space="preserve"> </w:t>
      </w:r>
      <w:proofErr w:type="gramStart"/>
      <w:r>
        <w:t>Anda dapat melakukan ini dengan memilih File&gt; Baru.</w:t>
      </w:r>
      <w:proofErr w:type="gramEnd"/>
      <w:r>
        <w:t xml:space="preserve"> Ini </w:t>
      </w:r>
      <w:proofErr w:type="gramStart"/>
      <w:r>
        <w:t>akan</w:t>
      </w:r>
      <w:proofErr w:type="gramEnd"/>
      <w:r>
        <w:t xml:space="preserve"> mengembalikan Anda ke layar yang mirip dengan Layar Selamat Datang. Di sini Anda dapat dengan cepat memilih resolusi layar target berdasarkan perangkat, ukuran web, </w:t>
      </w:r>
      <w:proofErr w:type="gramStart"/>
      <w:r>
        <w:t>atau</w:t>
      </w:r>
      <w:proofErr w:type="gramEnd"/>
      <w:r>
        <w:t xml:space="preserve"> memasukkan nilai untuk ukuran khusus.</w:t>
      </w:r>
    </w:p>
    <w:p w14:paraId="7DD89BB4" w14:textId="433FE213" w:rsidR="00C24A30" w:rsidRDefault="00EB4D40" w:rsidP="00EB4D40">
      <w:pPr>
        <w:ind w:left="1276" w:firstLine="567"/>
        <w:jc w:val="both"/>
      </w:pPr>
      <w:r>
        <w:t xml:space="preserve">Setelah memilih ukuran untuk proyek Anda, Anda </w:t>
      </w:r>
      <w:proofErr w:type="gramStart"/>
      <w:r>
        <w:t>akan</w:t>
      </w:r>
      <w:proofErr w:type="gramEnd"/>
      <w:r>
        <w:t xml:space="preserve"> memasuki antarmuka Adobe XD. Anda </w:t>
      </w:r>
      <w:proofErr w:type="gramStart"/>
      <w:r>
        <w:t>akan</w:t>
      </w:r>
      <w:proofErr w:type="gramEnd"/>
      <w:r>
        <w:t xml:space="preserve"> segera melihat bahwa antarmuka dipecah menjadi beberapa tab: Desain dan Prototipe. Di dalam tab Desain Anda </w:t>
      </w:r>
      <w:proofErr w:type="gramStart"/>
      <w:r>
        <w:t>akan</w:t>
      </w:r>
      <w:proofErr w:type="gramEnd"/>
      <w:r>
        <w:t xml:space="preserve"> membangun semua elemen Anda pada artboards, dengan masing-masing artboard mewakili layar yang berbeda. </w:t>
      </w:r>
      <w:proofErr w:type="gramStart"/>
      <w:r>
        <w:t xml:space="preserve">Adobe XD juga menawarkan beberapa alat menggambar untuk membuat </w:t>
      </w:r>
      <w:r>
        <w:lastRenderedPageBreak/>
        <w:t>bentuk dasar atau Anda dapat mengimpor karya seni dari luar aplikasi desain.</w:t>
      </w:r>
      <w:proofErr w:type="gramEnd"/>
    </w:p>
    <w:p w14:paraId="04D0C028" w14:textId="77777777" w:rsidR="00C24A30" w:rsidRPr="00425A3A" w:rsidRDefault="00C24A30" w:rsidP="00C24A30">
      <w:pPr>
        <w:spacing w:line="240" w:lineRule="auto"/>
        <w:ind w:left="1276" w:firstLine="567"/>
        <w:jc w:val="both"/>
      </w:pPr>
    </w:p>
    <w:p w14:paraId="54EB0E51" w14:textId="57687C6C" w:rsidR="005D255B" w:rsidRDefault="00714C8E" w:rsidP="00793E79">
      <w:pPr>
        <w:pStyle w:val="Heading3"/>
        <w:ind w:left="1276"/>
      </w:pPr>
      <w:r>
        <w:t>Fungsi</w:t>
      </w:r>
      <w:r w:rsidR="003B510F">
        <w:t xml:space="preserve"> Adobe XD</w:t>
      </w:r>
    </w:p>
    <w:p w14:paraId="5E7A166C" w14:textId="77777777" w:rsidR="00C24A30" w:rsidRPr="00C24A30" w:rsidRDefault="00C24A30" w:rsidP="00C24A30">
      <w:pPr>
        <w:spacing w:line="240" w:lineRule="auto"/>
      </w:pPr>
    </w:p>
    <w:p w14:paraId="7F52B191" w14:textId="77777777" w:rsidR="00C24A30" w:rsidRPr="00C24A30" w:rsidRDefault="00C24A30" w:rsidP="00C24A30">
      <w:pPr>
        <w:ind w:left="1276" w:firstLine="567"/>
      </w:pPr>
      <w:proofErr w:type="gramStart"/>
      <w:r w:rsidRPr="00C24A30">
        <w:t xml:space="preserve">Dari pengertian yang saya </w:t>
      </w:r>
      <w:r>
        <w:t>jelaskan</w:t>
      </w:r>
      <w:r w:rsidRPr="00C24A30">
        <w:t xml:space="preserve"> diatas, </w:t>
      </w:r>
      <w:r>
        <w:t xml:space="preserve">sudah </w:t>
      </w:r>
      <w:r w:rsidRPr="00C24A30">
        <w:t>jelas fungsi utama Adobe XD memiliki fungsi untuk mengerjakan desain aplikasi mobile dan web.</w:t>
      </w:r>
      <w:proofErr w:type="gramEnd"/>
    </w:p>
    <w:p w14:paraId="196D5513" w14:textId="227315E4" w:rsidR="00C24A30" w:rsidRPr="00C24A30" w:rsidRDefault="00C24A30" w:rsidP="00C24A30">
      <w:pPr>
        <w:ind w:left="1276" w:firstLine="567"/>
        <w:jc w:val="both"/>
      </w:pPr>
    </w:p>
    <w:p w14:paraId="589129BE" w14:textId="0CBB0940" w:rsidR="00673950" w:rsidRDefault="000F162B" w:rsidP="00793E79">
      <w:pPr>
        <w:pStyle w:val="Heading2"/>
        <w:rPr>
          <w:color w:val="000000" w:themeColor="text1"/>
        </w:rPr>
      </w:pPr>
      <w:r w:rsidRPr="00452BDB">
        <w:rPr>
          <w:color w:val="000000" w:themeColor="text1"/>
        </w:rPr>
        <w:t>Android Studio</w:t>
      </w:r>
    </w:p>
    <w:p w14:paraId="7E5E91D2" w14:textId="77777777" w:rsidR="00C24A30" w:rsidRPr="00C24A30" w:rsidRDefault="00C24A30" w:rsidP="00C24A30">
      <w:pPr>
        <w:spacing w:line="240" w:lineRule="auto"/>
      </w:pPr>
    </w:p>
    <w:p w14:paraId="53FB4294" w14:textId="57E96FCD" w:rsidR="00673950" w:rsidRDefault="00673950" w:rsidP="00B97E2F">
      <w:pPr>
        <w:pStyle w:val="Heading3"/>
        <w:ind w:left="1276"/>
      </w:pPr>
      <w:r>
        <w:t>Pengertian Android Studio</w:t>
      </w:r>
    </w:p>
    <w:p w14:paraId="3172EBD5" w14:textId="77777777" w:rsidR="00C24A30" w:rsidRPr="00C24A30" w:rsidRDefault="00C24A30" w:rsidP="00493F13">
      <w:pPr>
        <w:spacing w:line="240" w:lineRule="auto"/>
      </w:pPr>
    </w:p>
    <w:p w14:paraId="14F1BAFF" w14:textId="35EC1DE3" w:rsidR="00C24A30" w:rsidRDefault="002B221E" w:rsidP="00493F13">
      <w:pPr>
        <w:ind w:left="1276" w:firstLine="567"/>
        <w:jc w:val="both"/>
      </w:pPr>
      <w:r>
        <w:t xml:space="preserve">Menurut </w:t>
      </w:r>
      <w:r>
        <w:fldChar w:fldCharType="begin" w:fldLock="1"/>
      </w:r>
      <w:r w:rsidR="007B5C93">
        <w:instrText>ADDIN CSL_CITATION {"citationItems":[{"id":"ITEM-1","itemData":{"URL":"https://androbuntu.com/2019/11/05/android-studio/","accessed":{"date-parts":[["2020","11","26"]]},"author":[{"dropping-particle":"","family":"Fadilah","given":"Loki","non-dropping-particle":"","parse-names":false,"suffix":""}],"container-title":"androbuntu.com","id":"ITEM-1","issued":{"date-parts":[["2019"]]},"title":"Pengertian Android Studio, Fungsi dan Cara Menggunakannya","type":"webpage"},"uris":["http://www.mendeley.com/documents/?uuid=7f9093c1-0ed1-404f-86e0-0b071987d578"]}],"mendeley":{"formattedCitation":"(Fadilah, 2019)","manualFormatting":"Fadilah, (2019)","plainTextFormattedCitation":"(Fadilah, 2019)","previouslyFormattedCitation":"(Fadilah, 2019)"},"properties":{"noteIndex":0},"schema":"https://github.com/citation-style-language/schema/raw/master/csl-citation.json"}</w:instrText>
      </w:r>
      <w:r>
        <w:fldChar w:fldCharType="separate"/>
      </w:r>
      <w:r w:rsidRPr="002B221E">
        <w:rPr>
          <w:noProof/>
        </w:rPr>
        <w:t xml:space="preserve">Fadilah, </w:t>
      </w:r>
      <w:r>
        <w:rPr>
          <w:noProof/>
        </w:rPr>
        <w:t>(</w:t>
      </w:r>
      <w:r w:rsidRPr="002B221E">
        <w:rPr>
          <w:noProof/>
        </w:rPr>
        <w:t>2019)</w:t>
      </w:r>
      <w:r>
        <w:fldChar w:fldCharType="end"/>
      </w:r>
      <w:r>
        <w:t xml:space="preserve"> </w:t>
      </w:r>
      <w:r w:rsidR="00C24A30">
        <w:t>Android Studio adalah perangkat lunak (software) resmi dari Google untuk para pengembang aplikasi Android.</w:t>
      </w:r>
      <w:r w:rsidR="00493F13">
        <w:t xml:space="preserve"> </w:t>
      </w:r>
      <w:proofErr w:type="gramStart"/>
      <w:r w:rsidR="00C24A30">
        <w:t>Dengan Android studio, para pengembang dapat membuat aplikasi untuk Android hanya menggunakan satu perangkat lunak saja.</w:t>
      </w:r>
      <w:proofErr w:type="gramEnd"/>
    </w:p>
    <w:p w14:paraId="3C5D3432" w14:textId="72316CD7" w:rsidR="00C24A30" w:rsidRDefault="00C24A30" w:rsidP="00493F13">
      <w:pPr>
        <w:ind w:left="1276" w:firstLine="567"/>
        <w:jc w:val="both"/>
      </w:pPr>
      <w:r>
        <w:t xml:space="preserve">Di Android Studio sudah tersedia beragam fitur yang memudahkan para pengembang, antara </w:t>
      </w:r>
      <w:proofErr w:type="gramStart"/>
      <w:r>
        <w:t>lain</w:t>
      </w:r>
      <w:r w:rsidR="00493F13">
        <w:t xml:space="preserve"> </w:t>
      </w:r>
      <w:r>
        <w:t>:</w:t>
      </w:r>
      <w:proofErr w:type="gramEnd"/>
    </w:p>
    <w:p w14:paraId="5EA831E3" w14:textId="77777777" w:rsidR="00C24A30" w:rsidRDefault="00C24A30" w:rsidP="000623B4">
      <w:pPr>
        <w:pStyle w:val="ListParagraph"/>
        <w:numPr>
          <w:ilvl w:val="0"/>
          <w:numId w:val="28"/>
        </w:numPr>
        <w:ind w:left="1560" w:hanging="295"/>
        <w:jc w:val="both"/>
      </w:pPr>
      <w:r>
        <w:t>Android emulator</w:t>
      </w:r>
    </w:p>
    <w:p w14:paraId="758EB57E" w14:textId="77777777" w:rsidR="00C24A30" w:rsidRDefault="00C24A30" w:rsidP="000623B4">
      <w:pPr>
        <w:pStyle w:val="ListParagraph"/>
        <w:numPr>
          <w:ilvl w:val="0"/>
          <w:numId w:val="28"/>
        </w:numPr>
        <w:ind w:left="1560" w:hanging="295"/>
        <w:jc w:val="both"/>
      </w:pPr>
      <w:r>
        <w:t>Editor teks</w:t>
      </w:r>
    </w:p>
    <w:p w14:paraId="7ED58F6A" w14:textId="77777777" w:rsidR="00C24A30" w:rsidRDefault="00C24A30" w:rsidP="000623B4">
      <w:pPr>
        <w:pStyle w:val="ListParagraph"/>
        <w:numPr>
          <w:ilvl w:val="0"/>
          <w:numId w:val="28"/>
        </w:numPr>
        <w:ind w:left="1560" w:hanging="295"/>
        <w:jc w:val="both"/>
      </w:pPr>
      <w:r>
        <w:t>Cloud test lab integration</w:t>
      </w:r>
    </w:p>
    <w:p w14:paraId="61EBE465" w14:textId="77777777" w:rsidR="00C24A30" w:rsidRDefault="00C24A30" w:rsidP="000623B4">
      <w:pPr>
        <w:pStyle w:val="ListParagraph"/>
        <w:numPr>
          <w:ilvl w:val="0"/>
          <w:numId w:val="28"/>
        </w:numPr>
        <w:ind w:left="1560" w:hanging="295"/>
        <w:jc w:val="both"/>
      </w:pPr>
      <w:r>
        <w:t>GPU debugger preview</w:t>
      </w:r>
    </w:p>
    <w:p w14:paraId="31A5DF84" w14:textId="77777777" w:rsidR="00C24A30" w:rsidRDefault="00C24A30" w:rsidP="000623B4">
      <w:pPr>
        <w:pStyle w:val="ListParagraph"/>
        <w:numPr>
          <w:ilvl w:val="0"/>
          <w:numId w:val="28"/>
        </w:numPr>
        <w:ind w:left="1560" w:hanging="295"/>
        <w:jc w:val="both"/>
      </w:pPr>
      <w:r>
        <w:t>Dan masih banyak lagi</w:t>
      </w:r>
    </w:p>
    <w:p w14:paraId="111E1298" w14:textId="7B4B39F5" w:rsidR="00DF4DFD" w:rsidRDefault="00DF4DFD" w:rsidP="00DF4DFD">
      <w:pPr>
        <w:ind w:left="1276"/>
        <w:jc w:val="center"/>
      </w:pPr>
      <w:r>
        <w:rPr>
          <w:noProof/>
        </w:rPr>
        <w:lastRenderedPageBreak/>
        <w:drawing>
          <wp:inline distT="0" distB="0" distL="0" distR="0" wp14:anchorId="264A13E5" wp14:editId="73115733">
            <wp:extent cx="4262298" cy="27113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75501" cy="2719794"/>
                    </a:xfrm>
                    <a:prstGeom prst="rect">
                      <a:avLst/>
                    </a:prstGeom>
                    <a:noFill/>
                    <a:ln>
                      <a:noFill/>
                    </a:ln>
                  </pic:spPr>
                </pic:pic>
              </a:graphicData>
            </a:graphic>
          </wp:inline>
        </w:drawing>
      </w:r>
    </w:p>
    <w:p w14:paraId="0FFB64B7" w14:textId="7CC77C84" w:rsidR="00DF4DFD" w:rsidRDefault="00DF4DFD" w:rsidP="00DF4DFD">
      <w:pPr>
        <w:ind w:left="1276"/>
        <w:jc w:val="center"/>
        <w:rPr>
          <w:sz w:val="16"/>
          <w:szCs w:val="16"/>
        </w:rPr>
      </w:pPr>
      <w:proofErr w:type="gramStart"/>
      <w:r w:rsidRPr="00DF4DFD">
        <w:rPr>
          <w:sz w:val="16"/>
          <w:szCs w:val="16"/>
        </w:rPr>
        <w:t>Gambar 1</w:t>
      </w:r>
      <w:r>
        <w:rPr>
          <w:sz w:val="16"/>
          <w:szCs w:val="16"/>
        </w:rPr>
        <w:t>4</w:t>
      </w:r>
      <w:r w:rsidRPr="00DF4DFD">
        <w:rPr>
          <w:sz w:val="16"/>
          <w:szCs w:val="16"/>
        </w:rPr>
        <w:t>.</w:t>
      </w:r>
      <w:proofErr w:type="gramEnd"/>
      <w:r w:rsidRPr="00DF4DFD">
        <w:rPr>
          <w:sz w:val="16"/>
          <w:szCs w:val="16"/>
        </w:rPr>
        <w:t xml:space="preserve"> Android Studio</w:t>
      </w:r>
    </w:p>
    <w:p w14:paraId="471CA122" w14:textId="77777777" w:rsidR="00DF4DFD" w:rsidRPr="00DF4DFD" w:rsidRDefault="00DF4DFD" w:rsidP="00DF4DFD">
      <w:pPr>
        <w:spacing w:line="240" w:lineRule="auto"/>
        <w:ind w:left="1276"/>
        <w:jc w:val="center"/>
        <w:rPr>
          <w:sz w:val="16"/>
          <w:szCs w:val="16"/>
        </w:rPr>
      </w:pPr>
    </w:p>
    <w:p w14:paraId="22428788" w14:textId="2B9869C2" w:rsidR="00C24A30" w:rsidRDefault="00C24A30" w:rsidP="00493F13">
      <w:pPr>
        <w:ind w:left="1276" w:firstLine="567"/>
        <w:jc w:val="both"/>
      </w:pPr>
      <w:proofErr w:type="gramStart"/>
      <w:r>
        <w:t>Karena sudah memiliki fitur yang lengkap, Android Studio termasuk software IDE atau Integrated Development Environment.</w:t>
      </w:r>
      <w:proofErr w:type="gramEnd"/>
      <w:r w:rsidR="00493F13">
        <w:t xml:space="preserve"> </w:t>
      </w:r>
      <w:r>
        <w:t xml:space="preserve">Atau dalam </w:t>
      </w:r>
      <w:proofErr w:type="gramStart"/>
      <w:r>
        <w:t>bahasa</w:t>
      </w:r>
      <w:proofErr w:type="gramEnd"/>
      <w:r>
        <w:t xml:space="preserve"> Indonesia berarti Lingkungan Pengembangan Terintegrasi.</w:t>
      </w:r>
    </w:p>
    <w:p w14:paraId="1D51046C" w14:textId="581E2867" w:rsidR="00C24A30" w:rsidRDefault="00493F13" w:rsidP="00493F13">
      <w:pPr>
        <w:ind w:left="1276" w:firstLine="567"/>
        <w:jc w:val="both"/>
      </w:pPr>
      <w:proofErr w:type="gramStart"/>
      <w:r>
        <w:t xml:space="preserve">Kita </w:t>
      </w:r>
      <w:r w:rsidR="00C24A30">
        <w:t>dapat memulai proyek aplikasi baru, mengedit, kemudian menampilkannya langsung dari Android Studio.</w:t>
      </w:r>
      <w:proofErr w:type="gramEnd"/>
    </w:p>
    <w:p w14:paraId="4BA94D00" w14:textId="2D8175DE" w:rsidR="00DF4DFD" w:rsidRDefault="00C24A30" w:rsidP="00493F13">
      <w:pPr>
        <w:ind w:left="1276" w:firstLine="567"/>
        <w:jc w:val="both"/>
      </w:pPr>
      <w:proofErr w:type="gramStart"/>
      <w:r>
        <w:t>Jadi sangat simpel sekali, hanya dengan satu software k</w:t>
      </w:r>
      <w:r w:rsidR="00493F13">
        <w:t>ita</w:t>
      </w:r>
      <w:r>
        <w:t xml:space="preserve"> bisa mengembangkan aplikasi Android secara keseluruhan.</w:t>
      </w:r>
      <w:proofErr w:type="gramEnd"/>
    </w:p>
    <w:p w14:paraId="74CA8913" w14:textId="6AC22272" w:rsidR="00493F13" w:rsidRPr="00C24A30" w:rsidRDefault="00DF4DFD" w:rsidP="00DF4DFD">
      <w:r>
        <w:br w:type="page"/>
      </w:r>
    </w:p>
    <w:p w14:paraId="6935F876" w14:textId="035573CD" w:rsidR="00452BDB" w:rsidRDefault="00493F13" w:rsidP="00493F13">
      <w:pPr>
        <w:pStyle w:val="Heading3"/>
        <w:ind w:left="1276"/>
      </w:pPr>
      <w:r>
        <w:lastRenderedPageBreak/>
        <w:t>Fungsi</w:t>
      </w:r>
      <w:r w:rsidR="00673950">
        <w:t xml:space="preserve"> Android Studio</w:t>
      </w:r>
    </w:p>
    <w:p w14:paraId="00482F6E" w14:textId="77777777" w:rsidR="00493F13" w:rsidRPr="00493F13" w:rsidRDefault="00493F13" w:rsidP="00493F13">
      <w:pPr>
        <w:spacing w:line="240" w:lineRule="auto"/>
      </w:pPr>
    </w:p>
    <w:p w14:paraId="73CE970D" w14:textId="1C92180B" w:rsidR="00C24A30" w:rsidRDefault="00C24A30" w:rsidP="00493F13">
      <w:pPr>
        <w:ind w:left="1276" w:firstLine="567"/>
        <w:jc w:val="both"/>
      </w:pPr>
      <w:proofErr w:type="gramStart"/>
      <w:r>
        <w:t>Dari pengertian yang saya u</w:t>
      </w:r>
      <w:r w:rsidR="00493F13">
        <w:t>jelaskan</w:t>
      </w:r>
      <w:r>
        <w:t xml:space="preserve"> diatas, jelas fungsi utama Android studio adalah untuk mengembangkan aplikasi Android.</w:t>
      </w:r>
      <w:proofErr w:type="gramEnd"/>
    </w:p>
    <w:p w14:paraId="431A3031" w14:textId="2BB11EF6" w:rsidR="00C24A30" w:rsidRDefault="00C24A30" w:rsidP="00493F13">
      <w:pPr>
        <w:ind w:left="1276" w:firstLine="567"/>
        <w:jc w:val="both"/>
      </w:pPr>
      <w:r>
        <w:t xml:space="preserve">Namun selain itu, Android juga memiliki banyak fitur lain, </w:t>
      </w:r>
      <w:proofErr w:type="gramStart"/>
      <w:r>
        <w:t>diantaranya</w:t>
      </w:r>
      <w:r w:rsidR="00493F13">
        <w:t xml:space="preserve"> </w:t>
      </w:r>
      <w:r>
        <w:t>:</w:t>
      </w:r>
      <w:proofErr w:type="gramEnd"/>
    </w:p>
    <w:p w14:paraId="5EB7A828" w14:textId="77777777" w:rsidR="00C24A30" w:rsidRDefault="00C24A30" w:rsidP="00C55268">
      <w:pPr>
        <w:pStyle w:val="ListParagraph"/>
        <w:numPr>
          <w:ilvl w:val="0"/>
          <w:numId w:val="29"/>
        </w:numPr>
        <w:ind w:left="1560" w:hanging="283"/>
        <w:jc w:val="both"/>
      </w:pPr>
      <w:r>
        <w:t>Mengembangkan aplikasi Android</w:t>
      </w:r>
    </w:p>
    <w:p w14:paraId="46BAF700" w14:textId="77777777" w:rsidR="00C24A30" w:rsidRDefault="00C24A30" w:rsidP="00C55268">
      <w:pPr>
        <w:pStyle w:val="ListParagraph"/>
        <w:numPr>
          <w:ilvl w:val="0"/>
          <w:numId w:val="29"/>
        </w:numPr>
        <w:ind w:left="1560" w:hanging="283"/>
        <w:jc w:val="both"/>
      </w:pPr>
      <w:r>
        <w:t>Mengedit kode sumber aplikasi Android</w:t>
      </w:r>
    </w:p>
    <w:p w14:paraId="0DA28721" w14:textId="77777777" w:rsidR="00C24A30" w:rsidRDefault="00C24A30" w:rsidP="00C55268">
      <w:pPr>
        <w:pStyle w:val="ListParagraph"/>
        <w:numPr>
          <w:ilvl w:val="0"/>
          <w:numId w:val="29"/>
        </w:numPr>
        <w:ind w:left="1560" w:hanging="283"/>
        <w:jc w:val="both"/>
      </w:pPr>
      <w:r>
        <w:t>Mengembangkan game sederhana</w:t>
      </w:r>
    </w:p>
    <w:p w14:paraId="2F26C572" w14:textId="77777777" w:rsidR="00C24A30" w:rsidRDefault="00C24A30" w:rsidP="00C55268">
      <w:pPr>
        <w:pStyle w:val="ListParagraph"/>
        <w:numPr>
          <w:ilvl w:val="0"/>
          <w:numId w:val="29"/>
        </w:numPr>
        <w:ind w:left="1560" w:hanging="283"/>
        <w:jc w:val="both"/>
      </w:pPr>
      <w:r>
        <w:t>Dan masih banyak lagi</w:t>
      </w:r>
    </w:p>
    <w:p w14:paraId="707177CD" w14:textId="59CDA32F" w:rsidR="00C24A30" w:rsidRDefault="00C24A30" w:rsidP="00493F13">
      <w:pPr>
        <w:ind w:left="1276" w:firstLine="567"/>
        <w:jc w:val="both"/>
      </w:pPr>
      <w:proofErr w:type="gramStart"/>
      <w:r>
        <w:t>Namun intinya fungsi utama Android Studio adalah untuk mengembangkan aplikasi Android.</w:t>
      </w:r>
      <w:proofErr w:type="gramEnd"/>
    </w:p>
    <w:p w14:paraId="40FA2E32" w14:textId="77777777" w:rsidR="00EC042C" w:rsidRPr="00C24A30" w:rsidRDefault="00EC042C" w:rsidP="00EC042C">
      <w:pPr>
        <w:spacing w:line="240" w:lineRule="auto"/>
        <w:ind w:left="1276" w:firstLine="567"/>
        <w:jc w:val="both"/>
      </w:pPr>
    </w:p>
    <w:p w14:paraId="5689B8C2" w14:textId="1F7908A6" w:rsidR="000F162B" w:rsidRDefault="000F162B" w:rsidP="000F162B">
      <w:pPr>
        <w:pStyle w:val="Heading2"/>
        <w:rPr>
          <w:color w:val="000000" w:themeColor="text1"/>
        </w:rPr>
      </w:pPr>
      <w:r w:rsidRPr="00452BDB">
        <w:rPr>
          <w:color w:val="000000" w:themeColor="text1"/>
        </w:rPr>
        <w:t>Waterfall</w:t>
      </w:r>
      <w:r w:rsidR="005A3809">
        <w:rPr>
          <w:color w:val="000000" w:themeColor="text1"/>
        </w:rPr>
        <w:t xml:space="preserve"> (</w:t>
      </w:r>
      <w:r w:rsidR="00EC042C">
        <w:rPr>
          <w:color w:val="000000" w:themeColor="text1"/>
        </w:rPr>
        <w:t>Air Terjun)</w:t>
      </w:r>
    </w:p>
    <w:p w14:paraId="014D84C7" w14:textId="77777777" w:rsidR="00EC042C" w:rsidRPr="00EC042C" w:rsidRDefault="00EC042C" w:rsidP="00EC042C">
      <w:pPr>
        <w:spacing w:line="240" w:lineRule="auto"/>
      </w:pPr>
    </w:p>
    <w:p w14:paraId="7C81C7E9" w14:textId="19BA2211" w:rsidR="00452BDB" w:rsidRDefault="00D540B0" w:rsidP="00D540B0">
      <w:pPr>
        <w:ind w:left="567" w:firstLine="567"/>
        <w:jc w:val="both"/>
      </w:pPr>
      <w:r>
        <w:t>Menurut Rosa dan Shalahuddin (2013:28)</w:t>
      </w:r>
      <w:r w:rsidR="00EC042C">
        <w:t xml:space="preserve"> dalam jurnal </w:t>
      </w:r>
      <w:r w:rsidR="00EC042C">
        <w:fldChar w:fldCharType="begin" w:fldLock="1"/>
      </w:r>
      <w:r w:rsidR="00EC042C">
        <w:instrText>ADDIN CSL_CITATION {"citationItems":[{"id":"ITEM-1","itemData":{"DOI":"10.1093/nq/s5-VII.159.37-a","ISSN":"00293970","author":[{"dropping-particle":"","family":"Dermawan","given":"Juniardi","non-dropping-particle":"","parse-names":false,"suffix":""},{"dropping-particle":"","family":"Hartini","given":"Sari","non-dropping-particle":"","parse-names":false,"suffix":""}],"container-title":"Jurnal Paradigma","id":"ITEM-1","issue":"2","issued":{"date-parts":[["2017"]]},"page":"37","title":"IMPLEMENTASI MODEL WATERFALL PADA PENGEMBANGAN SISTEM INFORMASI PERHITUNGAN NILAI MATA PELAJARAN BERBASIS WEB PADA SEKOLAH DASAR AL-AZHAR SYIFA BUDI JATIBENING","type":"article-journal","volume":"19"},"uris":["http://www.mendeley.com/documents/?uuid=4e5c4e12-ac5b-4c29-8bd4-dce2bd0dd4ba"]}],"mendeley":{"formattedCitation":"(Dermawan and Hartini, 2017)","manualFormatting":"Dermawan and Hartini, (2017)","plainTextFormattedCitation":"(Dermawan and Hartini, 2017)"},"properties":{"noteIndex":0},"schema":"https://github.com/citation-style-language/schema/raw/master/csl-citation.json"}</w:instrText>
      </w:r>
      <w:r w:rsidR="00EC042C">
        <w:fldChar w:fldCharType="separate"/>
      </w:r>
      <w:r w:rsidR="00EC042C" w:rsidRPr="00EC042C">
        <w:rPr>
          <w:noProof/>
        </w:rPr>
        <w:t xml:space="preserve">Dermawan and Hartini, </w:t>
      </w:r>
      <w:r w:rsidR="00EC042C">
        <w:rPr>
          <w:noProof/>
        </w:rPr>
        <w:t>(</w:t>
      </w:r>
      <w:r w:rsidR="00EC042C" w:rsidRPr="00EC042C">
        <w:rPr>
          <w:noProof/>
        </w:rPr>
        <w:t>2017)</w:t>
      </w:r>
      <w:r w:rsidR="00EC042C">
        <w:fldChar w:fldCharType="end"/>
      </w:r>
      <w:r>
        <w:t xml:space="preserve"> Model SDLC </w:t>
      </w:r>
      <w:r w:rsidR="00EC042C">
        <w:t xml:space="preserve">Waterfall (Air Terjun) </w:t>
      </w:r>
      <w:r>
        <w:t xml:space="preserve">sering juga disebut model sekuensial linier (sequential linear) atau alur hidup klasik (classic life cycle). Model air terjun menyediakan pendekatan alur hidup perangkat lunak secara sekuensial atau terurut dimulai dari analisis, desain, pengodean, pengujian, dan tahap pendukung (support). Berikut adalah gambar model air </w:t>
      </w:r>
      <w:proofErr w:type="gramStart"/>
      <w:r>
        <w:t>terjun</w:t>
      </w:r>
      <w:r w:rsidR="002F6C68">
        <w:t xml:space="preserve"> </w:t>
      </w:r>
      <w:r>
        <w:t>:</w:t>
      </w:r>
      <w:proofErr w:type="gramEnd"/>
    </w:p>
    <w:p w14:paraId="47A9788B" w14:textId="7F90FE60" w:rsidR="00D540B0" w:rsidRDefault="002F6C68" w:rsidP="002F6C68">
      <w:pPr>
        <w:ind w:left="567"/>
        <w:jc w:val="both"/>
      </w:pPr>
      <w:r>
        <w:rPr>
          <w:noProof/>
        </w:rPr>
        <w:lastRenderedPageBreak/>
        <w:drawing>
          <wp:inline distT="0" distB="0" distL="0" distR="0" wp14:anchorId="787B93DF" wp14:editId="468C4BB0">
            <wp:extent cx="4587902" cy="3308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8">
                      <a:extLst>
                        <a:ext uri="{28A0092B-C50C-407E-A947-70E740481C1C}">
                          <a14:useLocalDpi xmlns:a14="http://schemas.microsoft.com/office/drawing/2010/main" val="0"/>
                        </a:ext>
                      </a:extLst>
                    </a:blip>
                    <a:stretch>
                      <a:fillRect/>
                    </a:stretch>
                  </pic:blipFill>
                  <pic:spPr>
                    <a:xfrm>
                      <a:off x="0" y="0"/>
                      <a:ext cx="4609934" cy="3324589"/>
                    </a:xfrm>
                    <a:prstGeom prst="rect">
                      <a:avLst/>
                    </a:prstGeom>
                  </pic:spPr>
                </pic:pic>
              </a:graphicData>
            </a:graphic>
          </wp:inline>
        </w:drawing>
      </w:r>
    </w:p>
    <w:p w14:paraId="5F192B30" w14:textId="5500E773" w:rsidR="00D540B0" w:rsidRPr="002F6C68" w:rsidRDefault="002F6C68" w:rsidP="002F6C68">
      <w:pPr>
        <w:ind w:left="567" w:firstLine="567"/>
        <w:jc w:val="center"/>
        <w:rPr>
          <w:sz w:val="16"/>
          <w:szCs w:val="16"/>
        </w:rPr>
      </w:pPr>
      <w:proofErr w:type="gramStart"/>
      <w:r w:rsidRPr="002F6C68">
        <w:rPr>
          <w:sz w:val="16"/>
          <w:szCs w:val="16"/>
        </w:rPr>
        <w:t>Gambar 15.</w:t>
      </w:r>
      <w:proofErr w:type="gramEnd"/>
      <w:r w:rsidRPr="002F6C68">
        <w:rPr>
          <w:sz w:val="16"/>
          <w:szCs w:val="16"/>
        </w:rPr>
        <w:t xml:space="preserve"> Waterfall (Air Terjun)</w:t>
      </w:r>
    </w:p>
    <w:p w14:paraId="192C7C09" w14:textId="77777777" w:rsidR="002F6C68" w:rsidRDefault="002F6C68" w:rsidP="002F6C68">
      <w:pPr>
        <w:spacing w:line="240" w:lineRule="auto"/>
        <w:ind w:left="567" w:firstLine="567"/>
        <w:jc w:val="both"/>
      </w:pPr>
    </w:p>
    <w:p w14:paraId="321992C2" w14:textId="4831CD58" w:rsidR="002F6C68" w:rsidRDefault="002F6C68" w:rsidP="009A459B">
      <w:pPr>
        <w:pStyle w:val="ListParagraph"/>
        <w:numPr>
          <w:ilvl w:val="0"/>
          <w:numId w:val="45"/>
        </w:numPr>
        <w:ind w:left="851" w:hanging="294"/>
        <w:jc w:val="both"/>
      </w:pPr>
      <w:r>
        <w:t>Analisis Kebutuhan Perangkat Lunak</w:t>
      </w:r>
      <w:r w:rsidR="005A3809">
        <w:t xml:space="preserve"> (Analysis), </w:t>
      </w:r>
      <w:r>
        <w:t xml:space="preserve">Proses pengumpulan kebutuhan dilakukan secara intensif untuk mespesifikasikan kebutuhan perangkat lunak agar dapat dipahami perangkat lunak seperti </w:t>
      </w:r>
      <w:proofErr w:type="gramStart"/>
      <w:r>
        <w:t>apa</w:t>
      </w:r>
      <w:proofErr w:type="gramEnd"/>
      <w:r>
        <w:t xml:space="preserve"> yang dibutuhkan oleh user. Spesifikasi kebutuhan perangkat lunak pada tahap ini perlu untuk didokumentasikan. </w:t>
      </w:r>
    </w:p>
    <w:p w14:paraId="6F4FF858" w14:textId="7583C5AF" w:rsidR="002F6C68" w:rsidRDefault="005A3809" w:rsidP="009A459B">
      <w:pPr>
        <w:pStyle w:val="ListParagraph"/>
        <w:numPr>
          <w:ilvl w:val="0"/>
          <w:numId w:val="45"/>
        </w:numPr>
        <w:ind w:left="851" w:hanging="294"/>
        <w:jc w:val="both"/>
      </w:pPr>
      <w:r>
        <w:t xml:space="preserve">Pembuatan </w:t>
      </w:r>
      <w:r w:rsidR="002F6C68">
        <w:t>Desain</w:t>
      </w:r>
      <w:r>
        <w:t xml:space="preserve"> (Design), </w:t>
      </w:r>
      <w:r w:rsidR="002F6C68">
        <w:t>Desain perangkat lunak adalah proses multi</w:t>
      </w:r>
      <w:r>
        <w:t>, L</w:t>
      </w:r>
      <w:r w:rsidR="002F6C68">
        <w:t xml:space="preserve">angkah yang fokus pada desain pembuatan program perangkat lunak termasuk struktur data, arsitektur perangkat lunak, representasi antarmuka, dan prosedur pengodean. Tahap ini mentranslasi kebutuhan perangkat lunak dari tahap analisis kebutuhan ke representasi desain agar dapat </w:t>
      </w:r>
      <w:r w:rsidR="002F6C68">
        <w:lastRenderedPageBreak/>
        <w:t>diimplementasikan menjadi program pada tahap selanjutnya. Desain perangkat lunak yang dihasilkan pada tahap ini juga perlu didokumentasikan.</w:t>
      </w:r>
    </w:p>
    <w:p w14:paraId="4CAFE7B7" w14:textId="62CFF6B3" w:rsidR="002F6C68" w:rsidRDefault="005A3809" w:rsidP="009A459B">
      <w:pPr>
        <w:pStyle w:val="ListParagraph"/>
        <w:numPr>
          <w:ilvl w:val="0"/>
          <w:numId w:val="45"/>
        </w:numPr>
        <w:ind w:left="851" w:hanging="294"/>
        <w:jc w:val="both"/>
      </w:pPr>
      <w:r>
        <w:t xml:space="preserve">Implementasi (Koding), </w:t>
      </w:r>
      <w:r w:rsidR="002F6C68">
        <w:t>Desain harus ditranslasikan ke dalam program</w:t>
      </w:r>
      <w:r>
        <w:t xml:space="preserve"> </w:t>
      </w:r>
      <w:r w:rsidR="002F6C68">
        <w:t>perangkat lunak. Hasil dari tahap ini adalah program komputer sesuai dengan desain yang telah dibuat pada tahap desain.</w:t>
      </w:r>
    </w:p>
    <w:p w14:paraId="135941E2" w14:textId="7EEF3AFE" w:rsidR="002F6C68" w:rsidRDefault="002F6C68" w:rsidP="009A459B">
      <w:pPr>
        <w:pStyle w:val="ListParagraph"/>
        <w:numPr>
          <w:ilvl w:val="0"/>
          <w:numId w:val="45"/>
        </w:numPr>
        <w:ind w:left="851" w:hanging="294"/>
        <w:jc w:val="both"/>
      </w:pPr>
      <w:r>
        <w:t>Pengujian</w:t>
      </w:r>
      <w:r w:rsidR="005A3809">
        <w:t xml:space="preserve"> (Testing), </w:t>
      </w:r>
      <w:r>
        <w:t>Pengujian fokus pada perangkat lunak secara dari segi lojik dan fungsional dan memastikan bahwa semua bagian sudah diuji. Hal ini dilakukan untuk meminimalisir kesalahan (error) dan memastikan keluaran yang dihasilkan sesuai dengan yang diinginkan. 5. Pendukung (Support) atau Pemeliharaan</w:t>
      </w:r>
    </w:p>
    <w:p w14:paraId="3ED0569A" w14:textId="7B961035" w:rsidR="002F6C68" w:rsidRPr="00452BDB" w:rsidRDefault="005A3809" w:rsidP="009A459B">
      <w:pPr>
        <w:pStyle w:val="ListParagraph"/>
        <w:numPr>
          <w:ilvl w:val="0"/>
          <w:numId w:val="45"/>
        </w:numPr>
        <w:ind w:left="851" w:hanging="294"/>
        <w:jc w:val="both"/>
      </w:pPr>
      <w:r>
        <w:t xml:space="preserve">Perawatan </w:t>
      </w:r>
      <w:r w:rsidR="002F6C68">
        <w:t>(Maintenance)</w:t>
      </w:r>
      <w:r>
        <w:t xml:space="preserve">, </w:t>
      </w:r>
      <w:r w:rsidR="002F6C68">
        <w:t>Tidak menutup kemungkinan sebuah</w:t>
      </w:r>
      <w:r>
        <w:t xml:space="preserve"> </w:t>
      </w:r>
      <w:r w:rsidR="002F6C68">
        <w:t>perangkat lunak mengalami perubahan ketika sudah dikirimkan ke user.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14:paraId="19DF22E5" w14:textId="77777777" w:rsidR="000F162B" w:rsidRPr="00452BDB" w:rsidRDefault="000F162B">
      <w:pPr>
        <w:rPr>
          <w:rFonts w:eastAsiaTheme="majorEastAsia" w:cstheme="majorBidi"/>
          <w:b/>
          <w:color w:val="000000" w:themeColor="text1"/>
          <w:szCs w:val="26"/>
        </w:rPr>
      </w:pPr>
      <w:r w:rsidRPr="00452BDB">
        <w:rPr>
          <w:color w:val="000000" w:themeColor="text1"/>
        </w:rPr>
        <w:br w:type="page"/>
      </w:r>
    </w:p>
    <w:p w14:paraId="204A5860" w14:textId="77777777" w:rsidR="000F162B" w:rsidRPr="00452BDB" w:rsidRDefault="000F162B" w:rsidP="000F162B">
      <w:pPr>
        <w:pStyle w:val="Heading1"/>
        <w:ind w:left="-142" w:firstLine="0"/>
        <w:jc w:val="center"/>
        <w:rPr>
          <w:color w:val="000000" w:themeColor="text1"/>
        </w:rPr>
      </w:pPr>
    </w:p>
    <w:p w14:paraId="5F2D22A8" w14:textId="77777777" w:rsidR="000F162B" w:rsidRDefault="000F162B" w:rsidP="000F162B">
      <w:pPr>
        <w:jc w:val="center"/>
        <w:rPr>
          <w:b/>
          <w:bCs/>
          <w:color w:val="000000" w:themeColor="text1"/>
        </w:rPr>
      </w:pPr>
      <w:r w:rsidRPr="00452BDB">
        <w:rPr>
          <w:b/>
          <w:bCs/>
          <w:color w:val="000000" w:themeColor="text1"/>
        </w:rPr>
        <w:t>PERANCANGAN SISTEM</w:t>
      </w:r>
    </w:p>
    <w:p w14:paraId="61976151" w14:textId="77777777" w:rsidR="00452BDB" w:rsidRPr="00452BDB" w:rsidRDefault="00452BDB" w:rsidP="00452BDB">
      <w:pPr>
        <w:spacing w:line="240" w:lineRule="auto"/>
        <w:jc w:val="center"/>
        <w:rPr>
          <w:b/>
          <w:bCs/>
          <w:color w:val="000000" w:themeColor="text1"/>
        </w:rPr>
      </w:pPr>
    </w:p>
    <w:p w14:paraId="6F3BBA4E" w14:textId="351AAE5E" w:rsidR="00452BDB" w:rsidRDefault="000F162B" w:rsidP="000F1008">
      <w:pPr>
        <w:pStyle w:val="Heading2"/>
        <w:rPr>
          <w:color w:val="000000" w:themeColor="text1"/>
        </w:rPr>
      </w:pPr>
      <w:r w:rsidRPr="00452BDB">
        <w:rPr>
          <w:color w:val="000000" w:themeColor="text1"/>
        </w:rPr>
        <w:t>Waktu dan Tempat Penelitian</w:t>
      </w:r>
    </w:p>
    <w:p w14:paraId="5BA02A55" w14:textId="77777777" w:rsidR="00CF71BE" w:rsidRPr="00CF71BE" w:rsidRDefault="00CF71BE" w:rsidP="000F1008">
      <w:pPr>
        <w:spacing w:line="240" w:lineRule="auto"/>
        <w:jc w:val="both"/>
      </w:pPr>
    </w:p>
    <w:p w14:paraId="6167392C" w14:textId="77777777" w:rsidR="00452BDB" w:rsidRDefault="00452BDB" w:rsidP="000F1008">
      <w:pPr>
        <w:pStyle w:val="Heading3"/>
        <w:ind w:left="1276"/>
        <w:rPr>
          <w:color w:val="000000" w:themeColor="text1"/>
        </w:rPr>
      </w:pPr>
      <w:r w:rsidRPr="00452BDB">
        <w:rPr>
          <w:color w:val="000000" w:themeColor="text1"/>
        </w:rPr>
        <w:t>Waktu Penelitian</w:t>
      </w:r>
    </w:p>
    <w:p w14:paraId="50092A1F" w14:textId="77777777" w:rsidR="00452BDB" w:rsidRDefault="004345F3" w:rsidP="000F1008">
      <w:pPr>
        <w:ind w:left="1276" w:firstLine="567"/>
        <w:jc w:val="both"/>
      </w:pPr>
      <w:proofErr w:type="gramStart"/>
      <w:r>
        <w:t xml:space="preserve">Waktu </w:t>
      </w:r>
      <w:r w:rsidRPr="004345F3">
        <w:t xml:space="preserve">Penelitian ini dilakukan pada bulan </w:t>
      </w:r>
      <w:r>
        <w:t xml:space="preserve">November - </w:t>
      </w:r>
      <w:r w:rsidRPr="004345F3">
        <w:t xml:space="preserve">bulan </w:t>
      </w:r>
      <w:r>
        <w:t>Desember</w:t>
      </w:r>
      <w:r w:rsidRPr="004345F3">
        <w:t xml:space="preserve"> 2021</w:t>
      </w:r>
      <w:r>
        <w:t>.</w:t>
      </w:r>
      <w:proofErr w:type="gramEnd"/>
    </w:p>
    <w:p w14:paraId="0AA1B8A3" w14:textId="77777777" w:rsidR="004345F3" w:rsidRPr="00452BDB" w:rsidRDefault="004345F3" w:rsidP="000F1008">
      <w:pPr>
        <w:spacing w:line="240" w:lineRule="auto"/>
        <w:ind w:left="1276" w:firstLine="567"/>
        <w:jc w:val="both"/>
      </w:pPr>
    </w:p>
    <w:p w14:paraId="793502BA" w14:textId="77777777" w:rsidR="00452BDB" w:rsidRDefault="00452BDB" w:rsidP="000F1008">
      <w:pPr>
        <w:pStyle w:val="Heading3"/>
        <w:ind w:left="1276"/>
        <w:rPr>
          <w:color w:val="000000" w:themeColor="text1"/>
        </w:rPr>
      </w:pPr>
      <w:r w:rsidRPr="00452BDB">
        <w:rPr>
          <w:color w:val="000000" w:themeColor="text1"/>
        </w:rPr>
        <w:t>Tempat Penelitian</w:t>
      </w:r>
    </w:p>
    <w:p w14:paraId="01B69EA6" w14:textId="2EF24F5D" w:rsidR="00452BDB" w:rsidRDefault="00C00AD6" w:rsidP="000F1008">
      <w:pPr>
        <w:ind w:left="1276" w:firstLine="567"/>
        <w:jc w:val="both"/>
      </w:pPr>
      <w:r>
        <w:t>Tempat P</w:t>
      </w:r>
      <w:r w:rsidR="001D7EC0" w:rsidRPr="00F529BA">
        <w:t>enelitian di</w:t>
      </w:r>
      <w:r>
        <w:t xml:space="preserve">lakukan di rumah saya disebelah rumahnya spongebob Jln. Tuna Sirip Kuning Kabupaten Bikini </w:t>
      </w:r>
      <w:proofErr w:type="gramStart"/>
      <w:r>
        <w:t>Bottom</w:t>
      </w:r>
      <w:r w:rsidR="001D7EC0" w:rsidRPr="00F529BA">
        <w:t xml:space="preserve"> .</w:t>
      </w:r>
      <w:proofErr w:type="gramEnd"/>
    </w:p>
    <w:p w14:paraId="55F0EA32" w14:textId="77777777" w:rsidR="004345F3" w:rsidRPr="00452BDB" w:rsidRDefault="004345F3" w:rsidP="000F1008">
      <w:pPr>
        <w:spacing w:line="240" w:lineRule="auto"/>
        <w:ind w:left="1276" w:firstLine="567"/>
        <w:jc w:val="both"/>
      </w:pPr>
    </w:p>
    <w:p w14:paraId="060FDE87" w14:textId="662B4FDD" w:rsidR="00CF71BE" w:rsidRDefault="000F162B" w:rsidP="000F1008">
      <w:pPr>
        <w:pStyle w:val="Heading2"/>
        <w:spacing w:before="0"/>
        <w:rPr>
          <w:color w:val="000000" w:themeColor="text1"/>
        </w:rPr>
      </w:pPr>
      <w:r w:rsidRPr="00CF71BE">
        <w:rPr>
          <w:color w:val="000000" w:themeColor="text1"/>
        </w:rPr>
        <w:t>Metode Penelitian</w:t>
      </w:r>
    </w:p>
    <w:p w14:paraId="26A3B6BD" w14:textId="77777777" w:rsidR="00CF71BE" w:rsidRPr="00CF71BE" w:rsidRDefault="00CF71BE" w:rsidP="000F1008">
      <w:pPr>
        <w:spacing w:line="240" w:lineRule="auto"/>
        <w:jc w:val="both"/>
      </w:pPr>
    </w:p>
    <w:p w14:paraId="5C4FAAA0" w14:textId="0474029B" w:rsidR="00452BDB" w:rsidRDefault="004345F3" w:rsidP="000F1008">
      <w:pPr>
        <w:pStyle w:val="Heading3"/>
        <w:spacing w:before="0"/>
        <w:ind w:left="1276"/>
      </w:pPr>
      <w:r>
        <w:t xml:space="preserve">Metode Waterfall </w:t>
      </w:r>
      <w:r w:rsidR="00CF71BE">
        <w:t>(</w:t>
      </w:r>
      <w:r>
        <w:t>Air Terjun</w:t>
      </w:r>
      <w:r w:rsidR="00CF71BE">
        <w:t>)</w:t>
      </w:r>
    </w:p>
    <w:p w14:paraId="2E1EFE4A" w14:textId="05E2213B" w:rsidR="00284F3D" w:rsidRDefault="00CF71BE" w:rsidP="000F1008">
      <w:pPr>
        <w:ind w:left="1276" w:firstLine="567"/>
        <w:jc w:val="both"/>
      </w:pPr>
      <w:r w:rsidRPr="00CF71BE">
        <w:t xml:space="preserve">Berikut </w:t>
      </w:r>
      <w:r w:rsidR="00284F3D">
        <w:t>dilembaran selanjutnya</w:t>
      </w:r>
      <w:r w:rsidRPr="00CF71BE">
        <w:t xml:space="preserve"> </w:t>
      </w:r>
      <w:r w:rsidR="00284F3D">
        <w:t>tabel untuk</w:t>
      </w:r>
      <w:r w:rsidRPr="00CF71BE">
        <w:t xml:space="preserve"> penerapan metode waterfall pada </w:t>
      </w:r>
      <w:r>
        <w:t>aplikasi</w:t>
      </w:r>
      <w:r w:rsidRPr="00CF71BE">
        <w:t xml:space="preserve"> </w:t>
      </w:r>
      <w:r w:rsidR="009134B9">
        <w:t xml:space="preserve">input </w:t>
      </w:r>
      <w:proofErr w:type="gramStart"/>
      <w:r w:rsidR="009134B9">
        <w:t>nilai</w:t>
      </w:r>
      <w:r w:rsidR="00284F3D">
        <w:t xml:space="preserve"> :</w:t>
      </w:r>
      <w:proofErr w:type="gramEnd"/>
    </w:p>
    <w:p w14:paraId="2A0E4EB7" w14:textId="15F9522C" w:rsidR="00284F3D" w:rsidRDefault="00284F3D" w:rsidP="00284F3D">
      <w:r>
        <w:br w:type="page"/>
      </w:r>
    </w:p>
    <w:tbl>
      <w:tblPr>
        <w:tblW w:w="0" w:type="auto"/>
        <w:tblBorders>
          <w:top w:val="single" w:sz="6" w:space="0" w:color="auto"/>
          <w:left w:val="single" w:sz="6" w:space="0" w:color="auto"/>
          <w:bottom w:val="single" w:sz="6" w:space="0" w:color="auto"/>
          <w:right w:val="single" w:sz="6"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07"/>
        <w:gridCol w:w="1843"/>
        <w:gridCol w:w="5827"/>
      </w:tblGrid>
      <w:tr w:rsidR="00284F3D" w:rsidRPr="00284F3D" w14:paraId="2F3CD20D"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ACCD3D" w14:textId="77777777" w:rsidR="00284F3D" w:rsidRPr="00284F3D" w:rsidRDefault="00284F3D" w:rsidP="00284F3D">
            <w:pPr>
              <w:jc w:val="center"/>
              <w:rPr>
                <w:sz w:val="20"/>
                <w:szCs w:val="20"/>
                <w:lang w:val="en-ID"/>
              </w:rPr>
            </w:pPr>
            <w:bookmarkStart w:id="0" w:name="_Hlk88854496"/>
            <w:r w:rsidRPr="00284F3D">
              <w:rPr>
                <w:b/>
                <w:bCs/>
                <w:sz w:val="20"/>
                <w:szCs w:val="20"/>
                <w:lang w:val="en-ID"/>
              </w:rPr>
              <w:lastRenderedPageBreak/>
              <w:t>No</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4A6252" w14:textId="77777777" w:rsidR="00284F3D" w:rsidRPr="00284F3D" w:rsidRDefault="00284F3D" w:rsidP="00284F3D">
            <w:pPr>
              <w:jc w:val="center"/>
              <w:rPr>
                <w:sz w:val="20"/>
                <w:szCs w:val="20"/>
                <w:lang w:val="en-ID"/>
              </w:rPr>
            </w:pPr>
            <w:r w:rsidRPr="00284F3D">
              <w:rPr>
                <w:b/>
                <w:bCs/>
                <w:sz w:val="20"/>
                <w:szCs w:val="20"/>
                <w:lang w:val="en-ID"/>
              </w:rPr>
              <w:t>Tahapa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0AAB05F" w14:textId="77777777" w:rsidR="00284F3D" w:rsidRPr="00284F3D" w:rsidRDefault="00284F3D" w:rsidP="00284F3D">
            <w:pPr>
              <w:jc w:val="center"/>
              <w:rPr>
                <w:sz w:val="20"/>
                <w:szCs w:val="20"/>
                <w:lang w:val="en-ID"/>
              </w:rPr>
            </w:pPr>
            <w:r w:rsidRPr="00284F3D">
              <w:rPr>
                <w:b/>
                <w:bCs/>
                <w:sz w:val="20"/>
                <w:szCs w:val="20"/>
                <w:lang w:val="en-ID"/>
              </w:rPr>
              <w:t>Uraian</w:t>
            </w:r>
          </w:p>
        </w:tc>
      </w:tr>
      <w:tr w:rsidR="00284F3D" w:rsidRPr="00284F3D" w14:paraId="33A36AC5"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5316A3" w14:textId="77777777" w:rsidR="00284F3D" w:rsidRPr="00284F3D" w:rsidRDefault="00284F3D" w:rsidP="00284F3D">
            <w:pPr>
              <w:jc w:val="both"/>
              <w:rPr>
                <w:sz w:val="20"/>
                <w:szCs w:val="20"/>
                <w:lang w:val="en-ID"/>
              </w:rPr>
            </w:pPr>
            <w:r w:rsidRPr="00284F3D">
              <w:rPr>
                <w:sz w:val="20"/>
                <w:szCs w:val="20"/>
                <w:lang w:val="en-ID"/>
              </w:rPr>
              <w:t>1</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D984F5B" w14:textId="6A23217B" w:rsidR="00284F3D" w:rsidRPr="00284F3D" w:rsidRDefault="00284F3D" w:rsidP="00284F3D">
            <w:pPr>
              <w:rPr>
                <w:sz w:val="20"/>
                <w:szCs w:val="20"/>
                <w:lang w:val="en-ID"/>
              </w:rPr>
            </w:pPr>
            <w:r w:rsidRPr="00284F3D">
              <w:rPr>
                <w:sz w:val="20"/>
                <w:szCs w:val="20"/>
                <w:lang w:val="en-ID"/>
              </w:rPr>
              <w:t>Alasan</w:t>
            </w:r>
            <w:r>
              <w:rPr>
                <w:sz w:val="20"/>
                <w:szCs w:val="20"/>
                <w:lang w:val="en-ID"/>
              </w:rPr>
              <w:t xml:space="preserve"> </w:t>
            </w:r>
            <w:r w:rsidRPr="00284F3D">
              <w:rPr>
                <w:sz w:val="20"/>
                <w:szCs w:val="20"/>
                <w:lang w:val="en-ID"/>
              </w:rPr>
              <w:t>menggunakan waterfall</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7293A03" w14:textId="1E7C8E91" w:rsidR="00284F3D" w:rsidRPr="00284F3D" w:rsidRDefault="00284F3D" w:rsidP="00284F3D">
            <w:pPr>
              <w:jc w:val="both"/>
              <w:rPr>
                <w:sz w:val="20"/>
                <w:szCs w:val="20"/>
                <w:lang w:val="en-ID"/>
              </w:rPr>
            </w:pPr>
            <w:r w:rsidRPr="00284F3D">
              <w:rPr>
                <w:sz w:val="20"/>
                <w:szCs w:val="20"/>
                <w:lang w:val="en-ID"/>
              </w:rPr>
              <w:t xml:space="preserve">Karena kebutuhan </w:t>
            </w:r>
            <w:r w:rsidR="000F1008">
              <w:rPr>
                <w:sz w:val="20"/>
                <w:szCs w:val="20"/>
                <w:lang w:val="en-ID"/>
              </w:rPr>
              <w:t>dari dosen untuk metode penelitiannya menggunakan metode Waterfall (Air Terjun)</w:t>
            </w:r>
          </w:p>
        </w:tc>
      </w:tr>
      <w:tr w:rsidR="00284F3D" w:rsidRPr="00284F3D" w14:paraId="3FEB7D4E" w14:textId="77777777" w:rsidTr="00284F3D">
        <w:trPr>
          <w:trHeight w:val="756"/>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1F43CDB4" w14:textId="77777777" w:rsidR="00284F3D" w:rsidRPr="00284F3D" w:rsidRDefault="00284F3D" w:rsidP="00284F3D">
            <w:pPr>
              <w:jc w:val="both"/>
              <w:rPr>
                <w:sz w:val="20"/>
                <w:szCs w:val="20"/>
                <w:lang w:val="en-ID"/>
              </w:rPr>
            </w:pPr>
            <w:r w:rsidRPr="00284F3D">
              <w:rPr>
                <w:sz w:val="20"/>
                <w:szCs w:val="20"/>
                <w:lang w:val="en-ID"/>
              </w:rPr>
              <w:t>2</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7372678" w14:textId="77777777" w:rsidR="00284F3D" w:rsidRPr="00284F3D" w:rsidRDefault="00284F3D" w:rsidP="00284F3D">
            <w:pPr>
              <w:jc w:val="both"/>
              <w:rPr>
                <w:sz w:val="20"/>
                <w:szCs w:val="20"/>
                <w:lang w:val="en-ID"/>
              </w:rPr>
            </w:pPr>
            <w:r w:rsidRPr="00284F3D">
              <w:rPr>
                <w:sz w:val="20"/>
                <w:szCs w:val="20"/>
                <w:lang w:val="en-ID"/>
              </w:rPr>
              <w:t>Analisis</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CB8649" w14:textId="15E3E81F" w:rsidR="00284F3D" w:rsidRPr="00284F3D" w:rsidRDefault="00284F3D" w:rsidP="00284F3D">
            <w:pPr>
              <w:jc w:val="both"/>
              <w:rPr>
                <w:sz w:val="20"/>
                <w:szCs w:val="20"/>
                <w:lang w:val="en-ID"/>
              </w:rPr>
            </w:pPr>
            <w:r w:rsidRPr="00284F3D">
              <w:rPr>
                <w:sz w:val="20"/>
                <w:szCs w:val="20"/>
                <w:lang w:val="en-ID"/>
              </w:rPr>
              <w:t>Analisis dilakukan dengan cara mewawancarai</w:t>
            </w:r>
            <w:r w:rsidR="000F1008">
              <w:rPr>
                <w:sz w:val="20"/>
                <w:szCs w:val="20"/>
                <w:lang w:val="en-ID"/>
              </w:rPr>
              <w:t xml:space="preserve">. </w:t>
            </w:r>
            <w:r w:rsidRPr="00284F3D">
              <w:rPr>
                <w:sz w:val="20"/>
                <w:szCs w:val="20"/>
                <w:lang w:val="en-ID"/>
              </w:rPr>
              <w:t xml:space="preserve">Dari wawancara didapatkan data-data seputar </w:t>
            </w:r>
            <w:r w:rsidR="000F1008">
              <w:rPr>
                <w:sz w:val="20"/>
                <w:szCs w:val="20"/>
                <w:lang w:val="en-ID"/>
              </w:rPr>
              <w:t>nilai yang akan kita input.</w:t>
            </w:r>
          </w:p>
        </w:tc>
      </w:tr>
      <w:tr w:rsidR="00284F3D" w:rsidRPr="00284F3D" w14:paraId="1BF61C2A"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832EA8F" w14:textId="77777777" w:rsidR="00284F3D" w:rsidRPr="00284F3D" w:rsidRDefault="00284F3D" w:rsidP="00284F3D">
            <w:pPr>
              <w:jc w:val="both"/>
              <w:rPr>
                <w:sz w:val="20"/>
                <w:szCs w:val="20"/>
                <w:lang w:val="en-ID"/>
              </w:rPr>
            </w:pPr>
            <w:r w:rsidRPr="00284F3D">
              <w:rPr>
                <w:sz w:val="20"/>
                <w:szCs w:val="20"/>
                <w:lang w:val="en-ID"/>
              </w:rPr>
              <w:t>3</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45D45E4" w14:textId="77777777" w:rsidR="00284F3D" w:rsidRPr="00284F3D" w:rsidRDefault="00284F3D" w:rsidP="00284F3D">
            <w:pPr>
              <w:jc w:val="both"/>
              <w:rPr>
                <w:sz w:val="20"/>
                <w:szCs w:val="20"/>
                <w:lang w:val="en-ID"/>
              </w:rPr>
            </w:pPr>
            <w:r w:rsidRPr="00284F3D">
              <w:rPr>
                <w:sz w:val="20"/>
                <w:szCs w:val="20"/>
                <w:lang w:val="en-ID"/>
              </w:rPr>
              <w:t>Desai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4F22C7" w14:textId="4366A9C5" w:rsidR="00284F3D" w:rsidRPr="00284F3D" w:rsidRDefault="00284F3D" w:rsidP="00284F3D">
            <w:pPr>
              <w:jc w:val="both"/>
              <w:rPr>
                <w:sz w:val="20"/>
                <w:szCs w:val="20"/>
                <w:lang w:val="en-ID"/>
              </w:rPr>
            </w:pPr>
            <w:r w:rsidRPr="00284F3D">
              <w:rPr>
                <w:sz w:val="20"/>
                <w:szCs w:val="20"/>
                <w:lang w:val="en-ID"/>
              </w:rPr>
              <w:t xml:space="preserve">Perancangan </w:t>
            </w:r>
            <w:r w:rsidR="000F1008">
              <w:rPr>
                <w:sz w:val="20"/>
                <w:szCs w:val="20"/>
                <w:lang w:val="en-ID"/>
              </w:rPr>
              <w:t>aplikasi ini</w:t>
            </w:r>
            <w:r w:rsidRPr="00284F3D">
              <w:rPr>
                <w:sz w:val="20"/>
                <w:szCs w:val="20"/>
                <w:lang w:val="en-ID"/>
              </w:rPr>
              <w:t xml:space="preserve"> menggunakan </w:t>
            </w:r>
            <w:r w:rsidR="000F1008">
              <w:rPr>
                <w:sz w:val="20"/>
                <w:szCs w:val="20"/>
                <w:lang w:val="en-ID"/>
              </w:rPr>
              <w:t>Adobe XD</w:t>
            </w:r>
          </w:p>
        </w:tc>
      </w:tr>
      <w:tr w:rsidR="00284F3D" w:rsidRPr="00284F3D" w14:paraId="129E54F2"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A33200" w14:textId="77777777" w:rsidR="00284F3D" w:rsidRPr="00284F3D" w:rsidRDefault="00284F3D" w:rsidP="00284F3D">
            <w:pPr>
              <w:jc w:val="both"/>
              <w:rPr>
                <w:sz w:val="20"/>
                <w:szCs w:val="20"/>
                <w:lang w:val="en-ID"/>
              </w:rPr>
            </w:pPr>
            <w:r w:rsidRPr="00284F3D">
              <w:rPr>
                <w:sz w:val="20"/>
                <w:szCs w:val="20"/>
                <w:lang w:val="en-ID"/>
              </w:rPr>
              <w:t>4</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EC2136C" w14:textId="77777777" w:rsidR="00284F3D" w:rsidRPr="00284F3D" w:rsidRDefault="00284F3D" w:rsidP="00284F3D">
            <w:pPr>
              <w:jc w:val="both"/>
              <w:rPr>
                <w:sz w:val="20"/>
                <w:szCs w:val="20"/>
                <w:lang w:val="en-ID"/>
              </w:rPr>
            </w:pPr>
            <w:r w:rsidRPr="00284F3D">
              <w:rPr>
                <w:sz w:val="20"/>
                <w:szCs w:val="20"/>
                <w:lang w:val="en-ID"/>
              </w:rPr>
              <w:t>Implementasi</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67005E2" w14:textId="10B06BDE" w:rsidR="00284F3D" w:rsidRPr="00284F3D" w:rsidRDefault="00D97E8C" w:rsidP="00284F3D">
            <w:pPr>
              <w:jc w:val="both"/>
              <w:rPr>
                <w:sz w:val="20"/>
                <w:szCs w:val="20"/>
                <w:lang w:val="en-ID"/>
              </w:rPr>
            </w:pPr>
            <w:r>
              <w:rPr>
                <w:sz w:val="20"/>
                <w:szCs w:val="20"/>
                <w:lang w:val="en-ID"/>
              </w:rPr>
              <w:t>Aplikasinya</w:t>
            </w:r>
            <w:r w:rsidR="00284F3D" w:rsidRPr="00284F3D">
              <w:rPr>
                <w:sz w:val="20"/>
                <w:szCs w:val="20"/>
                <w:lang w:val="en-ID"/>
              </w:rPr>
              <w:t xml:space="preserve"> akan dibuat menggunakan bahasa pemrograman </w:t>
            </w:r>
            <w:r w:rsidR="000F1008">
              <w:rPr>
                <w:sz w:val="20"/>
                <w:szCs w:val="20"/>
                <w:lang w:val="en-ID"/>
              </w:rPr>
              <w:t>java</w:t>
            </w:r>
            <w:r w:rsidR="00284F3D" w:rsidRPr="00284F3D">
              <w:rPr>
                <w:sz w:val="20"/>
                <w:szCs w:val="20"/>
                <w:lang w:val="en-ID"/>
              </w:rPr>
              <w:t xml:space="preserve"> </w:t>
            </w:r>
            <w:r w:rsidR="000F1008">
              <w:rPr>
                <w:sz w:val="20"/>
                <w:szCs w:val="20"/>
                <w:lang w:val="en-ID"/>
              </w:rPr>
              <w:t>berbasi</w:t>
            </w:r>
            <w:r>
              <w:rPr>
                <w:sz w:val="20"/>
                <w:szCs w:val="20"/>
                <w:lang w:val="en-ID"/>
              </w:rPr>
              <w:t>s A</w:t>
            </w:r>
            <w:r w:rsidR="000F1008">
              <w:rPr>
                <w:sz w:val="20"/>
                <w:szCs w:val="20"/>
                <w:lang w:val="en-ID"/>
              </w:rPr>
              <w:t>ndroid</w:t>
            </w:r>
            <w:r>
              <w:rPr>
                <w:sz w:val="20"/>
                <w:szCs w:val="20"/>
                <w:lang w:val="en-ID"/>
              </w:rPr>
              <w:t xml:space="preserve"> S</w:t>
            </w:r>
            <w:r w:rsidR="000F1008">
              <w:rPr>
                <w:sz w:val="20"/>
                <w:szCs w:val="20"/>
                <w:lang w:val="en-ID"/>
              </w:rPr>
              <w:t>tudio</w:t>
            </w:r>
            <w:r>
              <w:rPr>
                <w:sz w:val="20"/>
                <w:szCs w:val="20"/>
                <w:lang w:val="en-ID"/>
              </w:rPr>
              <w:t>.</w:t>
            </w:r>
          </w:p>
        </w:tc>
      </w:tr>
      <w:tr w:rsidR="00284F3D" w:rsidRPr="00284F3D" w14:paraId="53733885"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5F2D70F9" w14:textId="77777777" w:rsidR="00284F3D" w:rsidRPr="00284F3D" w:rsidRDefault="00284F3D" w:rsidP="00284F3D">
            <w:pPr>
              <w:jc w:val="both"/>
              <w:rPr>
                <w:sz w:val="20"/>
                <w:szCs w:val="20"/>
                <w:lang w:val="en-ID"/>
              </w:rPr>
            </w:pPr>
            <w:r w:rsidRPr="00284F3D">
              <w:rPr>
                <w:sz w:val="20"/>
                <w:szCs w:val="20"/>
                <w:lang w:val="en-ID"/>
              </w:rPr>
              <w:t>5</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D53EEF9" w14:textId="7021C096" w:rsidR="00284F3D" w:rsidRPr="00284F3D" w:rsidRDefault="00284F3D" w:rsidP="00284F3D">
            <w:pPr>
              <w:jc w:val="both"/>
              <w:rPr>
                <w:sz w:val="20"/>
                <w:szCs w:val="20"/>
                <w:lang w:val="en-ID"/>
              </w:rPr>
            </w:pPr>
            <w:r w:rsidRPr="00284F3D">
              <w:rPr>
                <w:sz w:val="20"/>
                <w:szCs w:val="20"/>
                <w:lang w:val="en-ID"/>
              </w:rPr>
              <w:t xml:space="preserve">Pengujian </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4803C396" w14:textId="1BCF7A47" w:rsidR="00284F3D" w:rsidRPr="00284F3D" w:rsidRDefault="00284F3D" w:rsidP="00284F3D">
            <w:pPr>
              <w:jc w:val="both"/>
              <w:rPr>
                <w:sz w:val="20"/>
                <w:szCs w:val="20"/>
                <w:lang w:val="en-ID"/>
              </w:rPr>
            </w:pPr>
            <w:r w:rsidRPr="00284F3D">
              <w:rPr>
                <w:sz w:val="20"/>
                <w:szCs w:val="20"/>
                <w:lang w:val="en-ID"/>
              </w:rPr>
              <w:t>Pengujian dilakukan pada aspek fungsionalitas kepada ahli sistem informasi</w:t>
            </w:r>
            <w:r w:rsidR="00E70AC2">
              <w:rPr>
                <w:sz w:val="20"/>
                <w:szCs w:val="20"/>
                <w:lang w:val="en-ID"/>
              </w:rPr>
              <w:t>.</w:t>
            </w:r>
          </w:p>
        </w:tc>
      </w:tr>
      <w:tr w:rsidR="00284F3D" w:rsidRPr="00284F3D" w14:paraId="337DF309" w14:textId="77777777" w:rsidTr="00284F3D">
        <w:trPr>
          <w:trHeight w:val="566"/>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064C16CB" w14:textId="77777777" w:rsidR="00284F3D" w:rsidRPr="00284F3D" w:rsidRDefault="00284F3D" w:rsidP="00284F3D">
            <w:pPr>
              <w:jc w:val="both"/>
              <w:rPr>
                <w:sz w:val="20"/>
                <w:szCs w:val="20"/>
                <w:lang w:val="en-ID"/>
              </w:rPr>
            </w:pPr>
            <w:r w:rsidRPr="00284F3D">
              <w:rPr>
                <w:sz w:val="20"/>
                <w:szCs w:val="20"/>
                <w:lang w:val="en-ID"/>
              </w:rPr>
              <w:t>6</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3013205F" w14:textId="3223CB82" w:rsidR="00284F3D" w:rsidRPr="00284F3D" w:rsidRDefault="00E70AC2" w:rsidP="00284F3D">
            <w:pPr>
              <w:jc w:val="both"/>
              <w:rPr>
                <w:sz w:val="20"/>
                <w:szCs w:val="20"/>
                <w:lang w:val="en-ID"/>
              </w:rPr>
            </w:pPr>
            <w:r>
              <w:rPr>
                <w:sz w:val="20"/>
                <w:szCs w:val="20"/>
                <w:lang w:val="en-ID"/>
              </w:rPr>
              <w:t>Perawatan</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8CD9FF2" w14:textId="6DF53A2C" w:rsidR="00284F3D" w:rsidRPr="00284F3D" w:rsidRDefault="00284F3D" w:rsidP="00284F3D">
            <w:pPr>
              <w:jc w:val="both"/>
              <w:rPr>
                <w:sz w:val="20"/>
                <w:szCs w:val="20"/>
                <w:lang w:val="en-ID"/>
              </w:rPr>
            </w:pPr>
            <w:r w:rsidRPr="00284F3D">
              <w:rPr>
                <w:sz w:val="20"/>
                <w:szCs w:val="20"/>
                <w:lang w:val="en-ID"/>
              </w:rPr>
              <w:t>P</w:t>
            </w:r>
            <w:r w:rsidR="00E70AC2">
              <w:rPr>
                <w:sz w:val="20"/>
                <w:szCs w:val="20"/>
                <w:lang w:val="en-ID"/>
              </w:rPr>
              <w:t>erawatan</w:t>
            </w:r>
            <w:r w:rsidRPr="00284F3D">
              <w:rPr>
                <w:sz w:val="20"/>
                <w:szCs w:val="20"/>
                <w:lang w:val="en-ID"/>
              </w:rPr>
              <w:t xml:space="preserve"> akan dilakukan apabila ada update fitur atau memperbaiki kesalahan yang ditemukan pada saat </w:t>
            </w:r>
            <w:r w:rsidR="00E70AC2">
              <w:rPr>
                <w:sz w:val="20"/>
                <w:szCs w:val="20"/>
                <w:lang w:val="en-ID"/>
              </w:rPr>
              <w:t>aplikasi</w:t>
            </w:r>
            <w:r w:rsidRPr="00284F3D">
              <w:rPr>
                <w:sz w:val="20"/>
                <w:szCs w:val="20"/>
                <w:lang w:val="en-ID"/>
              </w:rPr>
              <w:t xml:space="preserve"> digunakan</w:t>
            </w:r>
            <w:r w:rsidR="00E70AC2">
              <w:rPr>
                <w:sz w:val="20"/>
                <w:szCs w:val="20"/>
                <w:lang w:val="en-ID"/>
              </w:rPr>
              <w:t>.</w:t>
            </w:r>
          </w:p>
        </w:tc>
      </w:tr>
      <w:bookmarkEnd w:id="0"/>
    </w:tbl>
    <w:p w14:paraId="239B37A1" w14:textId="77777777" w:rsidR="00284F3D" w:rsidRDefault="00284F3D" w:rsidP="008732C8">
      <w:pPr>
        <w:ind w:left="1276" w:hanging="1134"/>
        <w:jc w:val="center"/>
        <w:rPr>
          <w:sz w:val="16"/>
          <w:szCs w:val="16"/>
        </w:rPr>
      </w:pPr>
    </w:p>
    <w:p w14:paraId="18499052" w14:textId="4CD85E63" w:rsidR="00284F3D" w:rsidRDefault="00284F3D" w:rsidP="008732C8">
      <w:pPr>
        <w:ind w:left="1276" w:hanging="1134"/>
        <w:jc w:val="center"/>
        <w:rPr>
          <w:sz w:val="16"/>
          <w:szCs w:val="16"/>
        </w:rPr>
      </w:pPr>
      <w:proofErr w:type="gramStart"/>
      <w:r w:rsidRPr="00284F3D">
        <w:rPr>
          <w:sz w:val="16"/>
          <w:szCs w:val="16"/>
        </w:rPr>
        <w:t>Tabel 1.</w:t>
      </w:r>
      <w:proofErr w:type="gramEnd"/>
      <w:r w:rsidRPr="00284F3D">
        <w:rPr>
          <w:sz w:val="16"/>
          <w:szCs w:val="16"/>
        </w:rPr>
        <w:t xml:space="preserve"> Metode Waterfall (Air Terjun)</w:t>
      </w:r>
    </w:p>
    <w:p w14:paraId="0970F0F3" w14:textId="461FEA23" w:rsidR="008732C8" w:rsidRPr="00284F3D" w:rsidRDefault="00284F3D" w:rsidP="00284F3D">
      <w:pPr>
        <w:rPr>
          <w:sz w:val="16"/>
          <w:szCs w:val="16"/>
        </w:rPr>
      </w:pPr>
      <w:r>
        <w:rPr>
          <w:sz w:val="16"/>
          <w:szCs w:val="16"/>
        </w:rPr>
        <w:br w:type="page"/>
      </w:r>
    </w:p>
    <w:p w14:paraId="7751B2A9" w14:textId="46DC1DAB" w:rsidR="00D3741A" w:rsidRDefault="000F162B" w:rsidP="00D3741A">
      <w:pPr>
        <w:pStyle w:val="Heading2"/>
        <w:rPr>
          <w:color w:val="000000" w:themeColor="text1"/>
        </w:rPr>
      </w:pPr>
      <w:r w:rsidRPr="00452BDB">
        <w:rPr>
          <w:color w:val="000000" w:themeColor="text1"/>
        </w:rPr>
        <w:lastRenderedPageBreak/>
        <w:t>Teknik Pengumpulan Data</w:t>
      </w:r>
    </w:p>
    <w:p w14:paraId="056B10FA" w14:textId="77777777" w:rsidR="00C00AD6" w:rsidRPr="00C00AD6" w:rsidRDefault="00C00AD6" w:rsidP="00C00AD6">
      <w:pPr>
        <w:spacing w:line="240" w:lineRule="auto"/>
      </w:pPr>
    </w:p>
    <w:p w14:paraId="143FE4E0" w14:textId="49C28C85" w:rsidR="00971F0E" w:rsidRDefault="00971F0E" w:rsidP="00476FAA">
      <w:pPr>
        <w:pStyle w:val="ListParagraph"/>
        <w:ind w:left="567" w:firstLine="567"/>
        <w:jc w:val="both"/>
      </w:pPr>
      <w:r>
        <w:rPr>
          <w:lang w:val="sv-SE"/>
        </w:rPr>
        <w:t>Teknik yang digunakan untuk pengumpulan data adalah sebagai berikut</w:t>
      </w:r>
      <w:r w:rsidR="00BE70DE">
        <w:rPr>
          <w:lang w:val="sv-SE"/>
        </w:rPr>
        <w:t xml:space="preserve"> </w:t>
      </w:r>
      <w:r>
        <w:rPr>
          <w:lang w:val="sv-SE"/>
        </w:rPr>
        <w:t>:</w:t>
      </w:r>
    </w:p>
    <w:p w14:paraId="723C1301" w14:textId="77777777" w:rsidR="00F854E2" w:rsidRDefault="00971F0E" w:rsidP="00C00AD6">
      <w:pPr>
        <w:pStyle w:val="ListParagraph"/>
        <w:numPr>
          <w:ilvl w:val="0"/>
          <w:numId w:val="3"/>
        </w:numPr>
        <w:tabs>
          <w:tab w:val="left" w:pos="709"/>
        </w:tabs>
        <w:suppressAutoHyphens/>
        <w:ind w:left="851" w:hanging="284"/>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14:paraId="05B1FEF5" w14:textId="70332BA5" w:rsidR="00971F0E" w:rsidRDefault="00971F0E" w:rsidP="00C00AD6">
      <w:pPr>
        <w:pStyle w:val="ListParagraph"/>
        <w:numPr>
          <w:ilvl w:val="0"/>
          <w:numId w:val="3"/>
        </w:numPr>
        <w:tabs>
          <w:tab w:val="left" w:pos="709"/>
        </w:tabs>
        <w:suppressAutoHyphens/>
        <w:ind w:left="851" w:hanging="284"/>
        <w:contextualSpacing w:val="0"/>
        <w:jc w:val="both"/>
        <w:rPr>
          <w:lang w:val="sv-SE"/>
        </w:rPr>
      </w:pPr>
      <w:r w:rsidRPr="00F854E2">
        <w:rPr>
          <w:lang w:val="sv-SE"/>
        </w:rPr>
        <w:t>Interview (</w:t>
      </w:r>
      <w:r w:rsidRPr="00F854E2">
        <w:rPr>
          <w:i/>
          <w:lang w:val="sv-SE"/>
        </w:rPr>
        <w:t>Wawancara</w:t>
      </w:r>
      <w:r w:rsidRPr="00F854E2">
        <w:rPr>
          <w:lang w:val="sv-SE"/>
        </w:rPr>
        <w:t>)</w:t>
      </w:r>
      <w:r>
        <w:t>, Wawancara memungkinkan analis sistem sebagai pewawancara untuk mengumpulkan data secara tatap muka langsung dengan orang yang diwawancarai yang di anggap mempunyai wewenang dan kemampuan dalam memberikan informasi atau keterangan yang diperlukan yang berhubungan dengan objek yang di teliti</w:t>
      </w:r>
      <w:r w:rsidRPr="00F854E2">
        <w:rPr>
          <w:lang w:val="sv-SE"/>
        </w:rPr>
        <w:t>.</w:t>
      </w:r>
    </w:p>
    <w:p w14:paraId="761E5B50" w14:textId="288D3871" w:rsidR="00C00AD6" w:rsidRDefault="00C00AD6" w:rsidP="00C00AD6">
      <w:pPr>
        <w:pStyle w:val="ListParagraph"/>
        <w:numPr>
          <w:ilvl w:val="0"/>
          <w:numId w:val="3"/>
        </w:numPr>
        <w:tabs>
          <w:tab w:val="left" w:pos="709"/>
        </w:tabs>
        <w:suppressAutoHyphens/>
        <w:ind w:left="851" w:hanging="284"/>
        <w:contextualSpacing w:val="0"/>
        <w:jc w:val="both"/>
      </w:pPr>
      <w:r>
        <w:rPr>
          <w:lang w:val="sv-SE"/>
        </w:rPr>
        <w:t xml:space="preserve">Dokumentasi </w:t>
      </w:r>
      <w:r w:rsidRPr="00C00AD6">
        <w:t>adalah metode yang lebih mudah dilakukan metode-metode lain karena jika ada kekeliruan, sumber datanya masih tetap. Objek yang diamati pada metode dokumentasi kesalahan benda hidup melainkan benda mati.</w:t>
      </w:r>
    </w:p>
    <w:p w14:paraId="188EBE92" w14:textId="0B0AF514" w:rsidR="00452BDB" w:rsidRPr="00452BDB" w:rsidRDefault="00C00AD6" w:rsidP="00C00AD6">
      <w:r>
        <w:br w:type="page"/>
      </w:r>
    </w:p>
    <w:p w14:paraId="3731980B" w14:textId="4C4E1693" w:rsidR="000F162B" w:rsidRDefault="00452BDB" w:rsidP="00452BDB">
      <w:pPr>
        <w:pStyle w:val="Heading2"/>
        <w:rPr>
          <w:color w:val="000000" w:themeColor="text1"/>
        </w:rPr>
      </w:pPr>
      <w:r w:rsidRPr="00452BDB">
        <w:rPr>
          <w:color w:val="000000" w:themeColor="text1"/>
        </w:rPr>
        <w:lastRenderedPageBreak/>
        <w:t>Analisa Sistem Berjalan</w:t>
      </w:r>
    </w:p>
    <w:p w14:paraId="6AC4D75F" w14:textId="77777777" w:rsidR="00476FAA" w:rsidRPr="00476FAA" w:rsidRDefault="00476FAA" w:rsidP="00476FAA">
      <w:pPr>
        <w:spacing w:line="240" w:lineRule="auto"/>
      </w:pPr>
    </w:p>
    <w:p w14:paraId="2963A6CC" w14:textId="394A91DC" w:rsidR="00476FAA" w:rsidRDefault="00476FAA" w:rsidP="00476FAA">
      <w:pPr>
        <w:ind w:left="567" w:firstLine="567"/>
        <w:jc w:val="both"/>
        <w:rPr>
          <w:bCs/>
        </w:rPr>
      </w:pPr>
      <w:r w:rsidRPr="00FD57CE">
        <w:rPr>
          <w:bCs/>
        </w:rPr>
        <w:t xml:space="preserve">Dalam proses ini </w:t>
      </w:r>
      <w:r>
        <w:rPr>
          <w:bCs/>
        </w:rPr>
        <w:t>aplikasi ini</w:t>
      </w:r>
      <w:r w:rsidRPr="00FD57CE">
        <w:rPr>
          <w:bCs/>
        </w:rPr>
        <w:t xml:space="preserve"> memasukkan (</w:t>
      </w:r>
      <w:r w:rsidRPr="00FD57CE">
        <w:rPr>
          <w:bCs/>
          <w:i/>
          <w:iCs/>
        </w:rPr>
        <w:t>input</w:t>
      </w:r>
      <w:r w:rsidRPr="00FD57CE">
        <w:rPr>
          <w:bCs/>
        </w:rPr>
        <w:t xml:space="preserve">) </w:t>
      </w:r>
      <w:proofErr w:type="gramStart"/>
      <w:r w:rsidRPr="00FD57CE">
        <w:rPr>
          <w:bCs/>
        </w:rPr>
        <w:t>nama</w:t>
      </w:r>
      <w:proofErr w:type="gramEnd"/>
      <w:r>
        <w:rPr>
          <w:bCs/>
        </w:rPr>
        <w:t xml:space="preserve"> mahasiswa dan nilai angka yang nantinya</w:t>
      </w:r>
      <w:r w:rsidRPr="00FD57CE">
        <w:rPr>
          <w:bCs/>
        </w:rPr>
        <w:t xml:space="preserve"> sistemnya akan menghitung nilai</w:t>
      </w:r>
      <w:r>
        <w:rPr>
          <w:bCs/>
        </w:rPr>
        <w:t xml:space="preserve">nya. </w:t>
      </w:r>
      <w:r w:rsidRPr="00FD57CE">
        <w:rPr>
          <w:bCs/>
        </w:rPr>
        <w:t xml:space="preserve">Setelah itu </w:t>
      </w:r>
      <w:proofErr w:type="gramStart"/>
      <w:r w:rsidRPr="00FD57CE">
        <w:rPr>
          <w:bCs/>
        </w:rPr>
        <w:t>akan</w:t>
      </w:r>
      <w:proofErr w:type="gramEnd"/>
      <w:r w:rsidRPr="00FD57CE">
        <w:rPr>
          <w:bCs/>
        </w:rPr>
        <w:t xml:space="preserve"> dihitung untuk mendapatkan </w:t>
      </w:r>
      <w:r>
        <w:rPr>
          <w:bCs/>
        </w:rPr>
        <w:t>hasil nilai huruf dan keterangan.</w:t>
      </w:r>
    </w:p>
    <w:p w14:paraId="04A2AFE6" w14:textId="77777777" w:rsidR="00452BDB" w:rsidRPr="00452BDB" w:rsidRDefault="00452BDB" w:rsidP="00452BDB">
      <w:pPr>
        <w:spacing w:line="240" w:lineRule="auto"/>
      </w:pPr>
    </w:p>
    <w:p w14:paraId="7042AC1F" w14:textId="77777777" w:rsidR="00452BDB" w:rsidRDefault="00452BDB" w:rsidP="00452BDB">
      <w:pPr>
        <w:pStyle w:val="Heading2"/>
        <w:rPr>
          <w:color w:val="000000" w:themeColor="text1"/>
        </w:rPr>
      </w:pPr>
      <w:r w:rsidRPr="00452BDB">
        <w:rPr>
          <w:color w:val="000000" w:themeColor="text1"/>
        </w:rPr>
        <w:t>Rancangan Sistem Yang Diusulkan</w:t>
      </w:r>
    </w:p>
    <w:p w14:paraId="48D2097D" w14:textId="77777777" w:rsidR="00452BDB" w:rsidRPr="00452BDB" w:rsidRDefault="00452BDB" w:rsidP="00452BDB">
      <w:pPr>
        <w:spacing w:line="240" w:lineRule="auto"/>
      </w:pPr>
    </w:p>
    <w:p w14:paraId="3CC2CD5D" w14:textId="77777777" w:rsidR="00452BDB" w:rsidRDefault="00452BDB" w:rsidP="00452BDB">
      <w:pPr>
        <w:pStyle w:val="Heading2"/>
        <w:rPr>
          <w:color w:val="000000" w:themeColor="text1"/>
        </w:rPr>
      </w:pPr>
      <w:r w:rsidRPr="00452BDB">
        <w:rPr>
          <w:color w:val="000000" w:themeColor="text1"/>
        </w:rPr>
        <w:t>Instrumen Penelitian</w:t>
      </w:r>
    </w:p>
    <w:p w14:paraId="184D312B" w14:textId="77777777" w:rsidR="00452BDB" w:rsidRPr="00452BDB" w:rsidRDefault="00452BDB" w:rsidP="00307EF4">
      <w:pPr>
        <w:spacing w:line="240" w:lineRule="auto"/>
      </w:pPr>
    </w:p>
    <w:p w14:paraId="646403EE" w14:textId="39EEBEAD" w:rsidR="00452BDB" w:rsidRDefault="00452BDB" w:rsidP="00452BDB">
      <w:pPr>
        <w:pStyle w:val="Heading3"/>
        <w:ind w:left="1276"/>
        <w:rPr>
          <w:color w:val="000000" w:themeColor="text1"/>
        </w:rPr>
      </w:pPr>
      <w:r w:rsidRPr="00452BDB">
        <w:rPr>
          <w:color w:val="000000" w:themeColor="text1"/>
        </w:rPr>
        <w:t>Perangkat Keras</w:t>
      </w:r>
      <w:r w:rsidR="00307EF4">
        <w:rPr>
          <w:color w:val="000000" w:themeColor="text1"/>
        </w:rPr>
        <w:t xml:space="preserve"> (Hardware)</w:t>
      </w:r>
    </w:p>
    <w:p w14:paraId="5155482F" w14:textId="77777777" w:rsidR="00307EF4" w:rsidRPr="00307EF4" w:rsidRDefault="00307EF4" w:rsidP="00307EF4">
      <w:pPr>
        <w:spacing w:line="240" w:lineRule="auto"/>
      </w:pPr>
    </w:p>
    <w:p w14:paraId="0EFB4F16" w14:textId="6A77C1FB" w:rsidR="00307EF4" w:rsidRDefault="00307EF4" w:rsidP="00307EF4">
      <w:pPr>
        <w:ind w:left="1276" w:firstLine="567"/>
        <w:jc w:val="both"/>
      </w:pPr>
      <w:r>
        <w:t>Perangkat Keras (</w:t>
      </w:r>
      <w:r w:rsidRPr="006B64D0">
        <w:rPr>
          <w:i/>
          <w:iCs/>
        </w:rPr>
        <w:t>Hardware</w:t>
      </w:r>
      <w:r>
        <w:t xml:space="preserve">) </w:t>
      </w:r>
      <w:r w:rsidR="00DA40DA">
        <w:t>yang digunakan pada</w:t>
      </w:r>
      <w:r>
        <w:t xml:space="preserve"> penelitian ini </w:t>
      </w:r>
      <w:proofErr w:type="gramStart"/>
      <w:r>
        <w:t>adalah</w:t>
      </w:r>
      <w:r w:rsidR="00DA40DA">
        <w:t xml:space="preserve"> :</w:t>
      </w:r>
      <w:proofErr w:type="gramEnd"/>
    </w:p>
    <w:p w14:paraId="0D675063" w14:textId="4ED029C4" w:rsidR="00307EF4" w:rsidRDefault="00E22ECE" w:rsidP="009A459B">
      <w:pPr>
        <w:pStyle w:val="ListParagraph"/>
        <w:numPr>
          <w:ilvl w:val="0"/>
          <w:numId w:val="46"/>
        </w:numPr>
        <w:ind w:left="1560" w:hanging="295"/>
      </w:pPr>
      <w:bookmarkStart w:id="1" w:name="_Hlk88850025"/>
      <w:r>
        <w:t>Laptop / Komputer</w:t>
      </w:r>
    </w:p>
    <w:bookmarkEnd w:id="1"/>
    <w:p w14:paraId="37289CD2" w14:textId="2BF7F752" w:rsidR="00307EF4" w:rsidRDefault="00E22ECE" w:rsidP="009A459B">
      <w:pPr>
        <w:pStyle w:val="ListParagraph"/>
        <w:numPr>
          <w:ilvl w:val="0"/>
          <w:numId w:val="47"/>
        </w:numPr>
        <w:ind w:left="1843" w:hanging="294"/>
      </w:pPr>
      <w:r>
        <w:t>RAM 2 GB</w:t>
      </w:r>
    </w:p>
    <w:p w14:paraId="62D7CD3E" w14:textId="0439B525" w:rsidR="00E22ECE" w:rsidRDefault="000E1936" w:rsidP="009A459B">
      <w:pPr>
        <w:pStyle w:val="ListParagraph"/>
        <w:numPr>
          <w:ilvl w:val="0"/>
          <w:numId w:val="47"/>
        </w:numPr>
        <w:ind w:left="1843" w:hanging="294"/>
      </w:pPr>
      <w:r>
        <w:t>HDD</w:t>
      </w:r>
      <w:r w:rsidR="00E22ECE">
        <w:t xml:space="preserve"> 500 GB</w:t>
      </w:r>
    </w:p>
    <w:p w14:paraId="1684FB05" w14:textId="34E70D8E" w:rsidR="00E22ECE" w:rsidRDefault="00E22ECE" w:rsidP="009A459B">
      <w:pPr>
        <w:pStyle w:val="ListParagraph"/>
        <w:numPr>
          <w:ilvl w:val="0"/>
          <w:numId w:val="47"/>
        </w:numPr>
        <w:ind w:left="1843" w:hanging="294"/>
      </w:pPr>
      <w:r>
        <w:t>Processor</w:t>
      </w:r>
      <w:r w:rsidR="000E1936">
        <w:t xml:space="preserve"> </w:t>
      </w:r>
      <w:r w:rsidR="000E1936" w:rsidRPr="000E1936">
        <w:t>Intel N2810</w:t>
      </w:r>
    </w:p>
    <w:p w14:paraId="1EFFD482" w14:textId="0B4975A2" w:rsidR="000E1936" w:rsidRDefault="000E1936" w:rsidP="009A459B">
      <w:pPr>
        <w:pStyle w:val="ListParagraph"/>
        <w:numPr>
          <w:ilvl w:val="0"/>
          <w:numId w:val="46"/>
        </w:numPr>
        <w:ind w:left="1560" w:hanging="295"/>
      </w:pPr>
      <w:r>
        <w:t>Smartphone</w:t>
      </w:r>
    </w:p>
    <w:p w14:paraId="1C327E8D" w14:textId="76701454" w:rsidR="000E1936" w:rsidRDefault="000E1936" w:rsidP="009A459B">
      <w:pPr>
        <w:pStyle w:val="ListParagraph"/>
        <w:numPr>
          <w:ilvl w:val="0"/>
          <w:numId w:val="49"/>
        </w:numPr>
        <w:ind w:left="1843" w:hanging="283"/>
      </w:pPr>
      <w:r>
        <w:t>RAM 2 GB</w:t>
      </w:r>
    </w:p>
    <w:p w14:paraId="44C8D71F" w14:textId="0D9B9E87" w:rsidR="000E1936" w:rsidRDefault="000E1936" w:rsidP="009A459B">
      <w:pPr>
        <w:pStyle w:val="ListParagraph"/>
        <w:numPr>
          <w:ilvl w:val="0"/>
          <w:numId w:val="49"/>
        </w:numPr>
        <w:ind w:left="1843" w:hanging="283"/>
      </w:pPr>
      <w:r>
        <w:t xml:space="preserve">HDD </w:t>
      </w:r>
      <w:r w:rsidR="001C6A1B">
        <w:t>32 GB</w:t>
      </w:r>
    </w:p>
    <w:p w14:paraId="46C4C2D1" w14:textId="77777777" w:rsidR="001C6A1B" w:rsidRPr="001C6A1B" w:rsidRDefault="001C6A1B" w:rsidP="009A459B">
      <w:pPr>
        <w:pStyle w:val="ListParagraph"/>
        <w:numPr>
          <w:ilvl w:val="0"/>
          <w:numId w:val="49"/>
        </w:numPr>
        <w:ind w:left="1843" w:hanging="283"/>
        <w:rPr>
          <w:lang w:val="en-ID"/>
        </w:rPr>
      </w:pPr>
      <w:r>
        <w:t xml:space="preserve">Processor </w:t>
      </w:r>
      <w:r w:rsidRPr="001C6A1B">
        <w:rPr>
          <w:lang w:val="en-ID"/>
        </w:rPr>
        <w:t>MediaTek MT6765G Helio G35 (12 nm)</w:t>
      </w:r>
    </w:p>
    <w:p w14:paraId="261D4F33" w14:textId="0572A9AA" w:rsidR="001C6A1B" w:rsidRDefault="001C6A1B" w:rsidP="001C6A1B">
      <w:pPr>
        <w:pStyle w:val="ListParagraph"/>
        <w:ind w:left="1843"/>
      </w:pPr>
    </w:p>
    <w:p w14:paraId="6BF79BF9" w14:textId="77777777" w:rsidR="00452BDB" w:rsidRPr="00452BDB" w:rsidRDefault="00452BDB" w:rsidP="00452BDB">
      <w:pPr>
        <w:spacing w:line="240" w:lineRule="auto"/>
      </w:pPr>
    </w:p>
    <w:p w14:paraId="1527897C" w14:textId="0F59BAD7" w:rsidR="00452BDB" w:rsidRDefault="00452BDB" w:rsidP="00452BDB">
      <w:pPr>
        <w:pStyle w:val="Heading3"/>
        <w:ind w:left="1276"/>
        <w:rPr>
          <w:color w:val="000000" w:themeColor="text1"/>
        </w:rPr>
      </w:pPr>
      <w:r w:rsidRPr="00452BDB">
        <w:rPr>
          <w:color w:val="000000" w:themeColor="text1"/>
        </w:rPr>
        <w:lastRenderedPageBreak/>
        <w:t>Perangkat Lunak</w:t>
      </w:r>
    </w:p>
    <w:p w14:paraId="006178DD" w14:textId="308882FA" w:rsidR="00DA40DA" w:rsidRDefault="00DA40DA" w:rsidP="00DA40DA">
      <w:pPr>
        <w:ind w:left="1276" w:firstLine="567"/>
      </w:pPr>
      <w:r>
        <w:t>Perangkat Lunak (</w:t>
      </w:r>
      <w:r w:rsidRPr="001C6A1B">
        <w:rPr>
          <w:i/>
          <w:iCs/>
        </w:rPr>
        <w:t>Software</w:t>
      </w:r>
      <w:r>
        <w:t xml:space="preserve">) yang digunakan pada penelitian ini </w:t>
      </w:r>
      <w:proofErr w:type="gramStart"/>
      <w:r>
        <w:t>adalah :</w:t>
      </w:r>
      <w:proofErr w:type="gramEnd"/>
    </w:p>
    <w:p w14:paraId="3E38F2AB" w14:textId="061E2482" w:rsidR="001C6A1B" w:rsidRDefault="001C6A1B" w:rsidP="009A459B">
      <w:pPr>
        <w:pStyle w:val="ListParagraph"/>
        <w:numPr>
          <w:ilvl w:val="0"/>
          <w:numId w:val="48"/>
        </w:numPr>
        <w:ind w:left="1560" w:hanging="295"/>
      </w:pPr>
      <w:r>
        <w:t>Sistem Operasi Windows 10</w:t>
      </w:r>
    </w:p>
    <w:p w14:paraId="4D6B32AB" w14:textId="619256F8" w:rsidR="001C6A1B" w:rsidRDefault="001C6A1B" w:rsidP="009A459B">
      <w:pPr>
        <w:pStyle w:val="ListParagraph"/>
        <w:numPr>
          <w:ilvl w:val="0"/>
          <w:numId w:val="48"/>
        </w:numPr>
        <w:ind w:left="1560" w:hanging="295"/>
      </w:pPr>
      <w:r>
        <w:t>Sistem Operasi Android</w:t>
      </w:r>
    </w:p>
    <w:p w14:paraId="243ABA84" w14:textId="06CB3EE8" w:rsidR="00DA40DA" w:rsidRDefault="009C16A1" w:rsidP="009A459B">
      <w:pPr>
        <w:pStyle w:val="ListParagraph"/>
        <w:numPr>
          <w:ilvl w:val="0"/>
          <w:numId w:val="48"/>
        </w:numPr>
        <w:ind w:left="1560" w:hanging="295"/>
      </w:pPr>
      <w:r>
        <w:t>Adobe XD</w:t>
      </w:r>
    </w:p>
    <w:p w14:paraId="676C9A37" w14:textId="1B7CB13C" w:rsidR="009C16A1" w:rsidRPr="00DA40DA" w:rsidRDefault="009C16A1" w:rsidP="009A459B">
      <w:pPr>
        <w:pStyle w:val="ListParagraph"/>
        <w:numPr>
          <w:ilvl w:val="0"/>
          <w:numId w:val="48"/>
        </w:numPr>
        <w:ind w:left="1560" w:hanging="295"/>
      </w:pPr>
      <w:r>
        <w:t>Android Studio</w:t>
      </w:r>
    </w:p>
    <w:p w14:paraId="28D20E6C" w14:textId="77777777" w:rsidR="00452BDB" w:rsidRPr="00452BDB" w:rsidRDefault="00452BDB" w:rsidP="00452BDB">
      <w:pPr>
        <w:spacing w:line="240" w:lineRule="auto"/>
      </w:pPr>
    </w:p>
    <w:p w14:paraId="1D801DCD" w14:textId="37232133" w:rsidR="00452BDB" w:rsidRDefault="00452BDB" w:rsidP="00452BDB">
      <w:pPr>
        <w:pStyle w:val="Heading2"/>
        <w:rPr>
          <w:color w:val="000000" w:themeColor="text1"/>
        </w:rPr>
      </w:pPr>
      <w:r w:rsidRPr="00452BDB">
        <w:rPr>
          <w:color w:val="000000" w:themeColor="text1"/>
        </w:rPr>
        <w:t>Jadwal Penelitian</w:t>
      </w:r>
    </w:p>
    <w:p w14:paraId="59BD7E10" w14:textId="77777777" w:rsidR="00A30451" w:rsidRPr="00A30451" w:rsidRDefault="00A30451" w:rsidP="00A30451">
      <w:pPr>
        <w:spacing w:line="240" w:lineRule="auto"/>
      </w:pPr>
    </w:p>
    <w:p w14:paraId="5FBAC75C" w14:textId="3671CBB0" w:rsidR="003B56D1" w:rsidRPr="003B56D1" w:rsidRDefault="003B56D1" w:rsidP="003B56D1">
      <w:pPr>
        <w:ind w:left="567" w:firstLine="567"/>
        <w:jc w:val="both"/>
      </w:pPr>
      <w:r>
        <w:t>Jadwal Penelitian di rencanakan selama tiga bulan yang berawal dari minggu pertama bulan September hingga bulan Desember tahun 2021, berikut rincihan pembagian waktu penelitian yang disajikan dalam tabel</w:t>
      </w:r>
      <w:r w:rsidR="00A30451">
        <w:t xml:space="preserve"> dibawah </w:t>
      </w:r>
      <w:proofErr w:type="gramStart"/>
      <w:r w:rsidR="00A30451">
        <w:t>ini :</w:t>
      </w:r>
      <w:proofErr w:type="gramEnd"/>
    </w:p>
    <w:tbl>
      <w:tblPr>
        <w:tblW w:w="5000" w:type="pct"/>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1"/>
        <w:gridCol w:w="2070"/>
        <w:gridCol w:w="441"/>
        <w:gridCol w:w="440"/>
        <w:gridCol w:w="440"/>
        <w:gridCol w:w="442"/>
        <w:gridCol w:w="440"/>
        <w:gridCol w:w="440"/>
        <w:gridCol w:w="440"/>
        <w:gridCol w:w="440"/>
        <w:gridCol w:w="440"/>
        <w:gridCol w:w="440"/>
        <w:gridCol w:w="440"/>
        <w:gridCol w:w="429"/>
      </w:tblGrid>
      <w:tr w:rsidR="00285885" w14:paraId="1144E62A" w14:textId="5895218E" w:rsidTr="00A30451">
        <w:trPr>
          <w:trHeight w:val="338"/>
        </w:trPr>
        <w:tc>
          <w:tcPr>
            <w:tcW w:w="497" w:type="pct"/>
            <w:vMerge w:val="restart"/>
            <w:vAlign w:val="center"/>
          </w:tcPr>
          <w:p w14:paraId="1BEA9438" w14:textId="4E590604" w:rsidR="00285885" w:rsidRDefault="00285885" w:rsidP="00285885">
            <w:pPr>
              <w:spacing w:line="240" w:lineRule="auto"/>
              <w:jc w:val="center"/>
            </w:pPr>
            <w:r>
              <w:t>NO.</w:t>
            </w:r>
          </w:p>
        </w:tc>
        <w:tc>
          <w:tcPr>
            <w:tcW w:w="1269" w:type="pct"/>
            <w:vMerge w:val="restart"/>
            <w:vAlign w:val="center"/>
          </w:tcPr>
          <w:p w14:paraId="4680539C" w14:textId="77777777" w:rsidR="00285885" w:rsidRDefault="00285885" w:rsidP="00285885">
            <w:pPr>
              <w:spacing w:line="240" w:lineRule="auto"/>
              <w:jc w:val="center"/>
            </w:pPr>
            <w:r>
              <w:t>Aktifitas</w:t>
            </w:r>
          </w:p>
          <w:p w14:paraId="3370B512" w14:textId="76657D7B" w:rsidR="00285885" w:rsidRDefault="00285885" w:rsidP="00285885">
            <w:pPr>
              <w:spacing w:line="240" w:lineRule="auto"/>
              <w:jc w:val="center"/>
            </w:pPr>
            <w:r>
              <w:t>Penelitian</w:t>
            </w:r>
          </w:p>
        </w:tc>
        <w:tc>
          <w:tcPr>
            <w:tcW w:w="3233" w:type="pct"/>
            <w:gridSpan w:val="12"/>
            <w:vAlign w:val="center"/>
          </w:tcPr>
          <w:p w14:paraId="6C352252" w14:textId="44DAF0A0" w:rsidR="00285885" w:rsidRDefault="00285885" w:rsidP="00285885">
            <w:pPr>
              <w:spacing w:line="240" w:lineRule="auto"/>
              <w:jc w:val="center"/>
            </w:pPr>
            <w:r>
              <w:t>Bulan</w:t>
            </w:r>
          </w:p>
        </w:tc>
      </w:tr>
      <w:tr w:rsidR="00285885" w14:paraId="3354411C" w14:textId="229C34B1" w:rsidTr="00A30451">
        <w:trPr>
          <w:trHeight w:val="425"/>
        </w:trPr>
        <w:tc>
          <w:tcPr>
            <w:tcW w:w="497" w:type="pct"/>
            <w:vMerge/>
            <w:vAlign w:val="center"/>
          </w:tcPr>
          <w:p w14:paraId="10975CED" w14:textId="77777777" w:rsidR="00285885" w:rsidRDefault="00285885" w:rsidP="00285885">
            <w:pPr>
              <w:spacing w:line="240" w:lineRule="auto"/>
              <w:jc w:val="center"/>
            </w:pPr>
          </w:p>
        </w:tc>
        <w:tc>
          <w:tcPr>
            <w:tcW w:w="1269" w:type="pct"/>
            <w:vMerge/>
            <w:vAlign w:val="center"/>
          </w:tcPr>
          <w:p w14:paraId="19D4A9DF" w14:textId="77777777" w:rsidR="00285885" w:rsidRDefault="00285885" w:rsidP="00285885">
            <w:pPr>
              <w:spacing w:line="240" w:lineRule="auto"/>
              <w:jc w:val="center"/>
            </w:pPr>
          </w:p>
        </w:tc>
        <w:tc>
          <w:tcPr>
            <w:tcW w:w="1081" w:type="pct"/>
            <w:gridSpan w:val="4"/>
            <w:vAlign w:val="center"/>
          </w:tcPr>
          <w:p w14:paraId="0E858537" w14:textId="72C416BD" w:rsidR="00285885" w:rsidRDefault="00285885" w:rsidP="00285885">
            <w:pPr>
              <w:spacing w:line="240" w:lineRule="auto"/>
              <w:jc w:val="center"/>
            </w:pPr>
            <w:r>
              <w:t>September</w:t>
            </w:r>
          </w:p>
        </w:tc>
        <w:tc>
          <w:tcPr>
            <w:tcW w:w="1079" w:type="pct"/>
            <w:gridSpan w:val="4"/>
            <w:vAlign w:val="center"/>
          </w:tcPr>
          <w:p w14:paraId="1553B233" w14:textId="67E7077A" w:rsidR="00285885" w:rsidRDefault="00285885" w:rsidP="00285885">
            <w:pPr>
              <w:spacing w:line="240" w:lineRule="auto"/>
              <w:jc w:val="center"/>
            </w:pPr>
            <w:r>
              <w:t>November</w:t>
            </w:r>
          </w:p>
        </w:tc>
        <w:tc>
          <w:tcPr>
            <w:tcW w:w="1073" w:type="pct"/>
            <w:gridSpan w:val="4"/>
            <w:vAlign w:val="center"/>
          </w:tcPr>
          <w:p w14:paraId="5D9E1CCD" w14:textId="5C50867F" w:rsidR="00285885" w:rsidRDefault="00285885" w:rsidP="00285885">
            <w:pPr>
              <w:spacing w:line="240" w:lineRule="auto"/>
              <w:jc w:val="center"/>
            </w:pPr>
            <w:r>
              <w:t>Desember</w:t>
            </w:r>
          </w:p>
        </w:tc>
      </w:tr>
      <w:tr w:rsidR="00285885" w14:paraId="2BF0DB37" w14:textId="5452DD2E" w:rsidTr="00A30451">
        <w:trPr>
          <w:trHeight w:val="346"/>
        </w:trPr>
        <w:tc>
          <w:tcPr>
            <w:tcW w:w="497" w:type="pct"/>
            <w:vMerge/>
            <w:vAlign w:val="center"/>
          </w:tcPr>
          <w:p w14:paraId="2178A825" w14:textId="77777777" w:rsidR="00285885" w:rsidRDefault="00285885" w:rsidP="00285885">
            <w:pPr>
              <w:spacing w:line="240" w:lineRule="auto"/>
              <w:jc w:val="center"/>
            </w:pPr>
          </w:p>
        </w:tc>
        <w:tc>
          <w:tcPr>
            <w:tcW w:w="1269" w:type="pct"/>
            <w:vMerge/>
            <w:vAlign w:val="center"/>
          </w:tcPr>
          <w:p w14:paraId="2CD75F6C" w14:textId="77777777" w:rsidR="00285885" w:rsidRDefault="00285885" w:rsidP="00285885">
            <w:pPr>
              <w:spacing w:line="240" w:lineRule="auto"/>
              <w:jc w:val="center"/>
            </w:pPr>
          </w:p>
        </w:tc>
        <w:tc>
          <w:tcPr>
            <w:tcW w:w="270" w:type="pct"/>
            <w:vAlign w:val="center"/>
          </w:tcPr>
          <w:p w14:paraId="5D746CC0" w14:textId="49CD03B6" w:rsidR="00285885" w:rsidRDefault="00285885" w:rsidP="00285885">
            <w:pPr>
              <w:spacing w:line="240" w:lineRule="auto"/>
              <w:jc w:val="center"/>
            </w:pPr>
            <w:r>
              <w:t>1</w:t>
            </w:r>
          </w:p>
        </w:tc>
        <w:tc>
          <w:tcPr>
            <w:tcW w:w="270" w:type="pct"/>
            <w:vAlign w:val="center"/>
          </w:tcPr>
          <w:p w14:paraId="3316CF2B" w14:textId="59144005" w:rsidR="00285885" w:rsidRDefault="00285885" w:rsidP="00285885">
            <w:pPr>
              <w:spacing w:line="240" w:lineRule="auto"/>
              <w:jc w:val="center"/>
            </w:pPr>
            <w:r>
              <w:t>2</w:t>
            </w:r>
          </w:p>
        </w:tc>
        <w:tc>
          <w:tcPr>
            <w:tcW w:w="270" w:type="pct"/>
            <w:vAlign w:val="center"/>
          </w:tcPr>
          <w:p w14:paraId="2383C8E3" w14:textId="78E8F706" w:rsidR="00285885" w:rsidRDefault="00285885" w:rsidP="00285885">
            <w:pPr>
              <w:spacing w:line="240" w:lineRule="auto"/>
              <w:jc w:val="center"/>
            </w:pPr>
            <w:r>
              <w:t>3</w:t>
            </w:r>
          </w:p>
        </w:tc>
        <w:tc>
          <w:tcPr>
            <w:tcW w:w="271" w:type="pct"/>
            <w:vAlign w:val="center"/>
          </w:tcPr>
          <w:p w14:paraId="74A12FCD" w14:textId="1C59A103" w:rsidR="00285885" w:rsidRDefault="00285885" w:rsidP="00285885">
            <w:pPr>
              <w:spacing w:line="240" w:lineRule="auto"/>
              <w:jc w:val="center"/>
            </w:pPr>
            <w:r>
              <w:t>4</w:t>
            </w:r>
          </w:p>
        </w:tc>
        <w:tc>
          <w:tcPr>
            <w:tcW w:w="270" w:type="pct"/>
            <w:vAlign w:val="center"/>
          </w:tcPr>
          <w:p w14:paraId="567CFCA2" w14:textId="35829F12" w:rsidR="00285885" w:rsidRDefault="00285885" w:rsidP="00285885">
            <w:pPr>
              <w:spacing w:line="240" w:lineRule="auto"/>
              <w:jc w:val="center"/>
            </w:pPr>
            <w:r>
              <w:t>1</w:t>
            </w:r>
          </w:p>
        </w:tc>
        <w:tc>
          <w:tcPr>
            <w:tcW w:w="270" w:type="pct"/>
            <w:vAlign w:val="center"/>
          </w:tcPr>
          <w:p w14:paraId="6904467F" w14:textId="6F1D4B1B" w:rsidR="00285885" w:rsidRDefault="00285885" w:rsidP="00285885">
            <w:pPr>
              <w:spacing w:line="240" w:lineRule="auto"/>
              <w:jc w:val="center"/>
            </w:pPr>
            <w:r>
              <w:t>2</w:t>
            </w:r>
          </w:p>
        </w:tc>
        <w:tc>
          <w:tcPr>
            <w:tcW w:w="270" w:type="pct"/>
            <w:vAlign w:val="center"/>
          </w:tcPr>
          <w:p w14:paraId="0056D617" w14:textId="51D73548" w:rsidR="00285885" w:rsidRDefault="00285885" w:rsidP="00285885">
            <w:pPr>
              <w:spacing w:line="240" w:lineRule="auto"/>
              <w:jc w:val="center"/>
            </w:pPr>
            <w:r>
              <w:t>3</w:t>
            </w:r>
          </w:p>
        </w:tc>
        <w:tc>
          <w:tcPr>
            <w:tcW w:w="270" w:type="pct"/>
            <w:vAlign w:val="center"/>
          </w:tcPr>
          <w:p w14:paraId="43D03D87" w14:textId="4823E957" w:rsidR="00285885" w:rsidRDefault="00285885" w:rsidP="00285885">
            <w:pPr>
              <w:spacing w:line="240" w:lineRule="auto"/>
              <w:jc w:val="center"/>
            </w:pPr>
            <w:r>
              <w:t>4</w:t>
            </w:r>
          </w:p>
        </w:tc>
        <w:tc>
          <w:tcPr>
            <w:tcW w:w="270" w:type="pct"/>
            <w:vAlign w:val="center"/>
          </w:tcPr>
          <w:p w14:paraId="13F4A87F" w14:textId="24BB94CF" w:rsidR="00285885" w:rsidRDefault="00285885" w:rsidP="00285885">
            <w:pPr>
              <w:spacing w:line="240" w:lineRule="auto"/>
              <w:jc w:val="center"/>
            </w:pPr>
            <w:r>
              <w:t>1</w:t>
            </w:r>
          </w:p>
        </w:tc>
        <w:tc>
          <w:tcPr>
            <w:tcW w:w="270" w:type="pct"/>
            <w:vAlign w:val="center"/>
          </w:tcPr>
          <w:p w14:paraId="78580351" w14:textId="4B4899BF" w:rsidR="00285885" w:rsidRDefault="00285885" w:rsidP="00285885">
            <w:pPr>
              <w:spacing w:line="240" w:lineRule="auto"/>
              <w:jc w:val="center"/>
            </w:pPr>
            <w:r>
              <w:t>2</w:t>
            </w:r>
          </w:p>
        </w:tc>
        <w:tc>
          <w:tcPr>
            <w:tcW w:w="270" w:type="pct"/>
            <w:vAlign w:val="center"/>
          </w:tcPr>
          <w:p w14:paraId="26A48018" w14:textId="3B3F1857" w:rsidR="00285885" w:rsidRDefault="00285885" w:rsidP="00285885">
            <w:pPr>
              <w:spacing w:line="240" w:lineRule="auto"/>
              <w:jc w:val="center"/>
            </w:pPr>
            <w:r>
              <w:t>3</w:t>
            </w:r>
          </w:p>
        </w:tc>
        <w:tc>
          <w:tcPr>
            <w:tcW w:w="263" w:type="pct"/>
            <w:vAlign w:val="center"/>
          </w:tcPr>
          <w:p w14:paraId="09FC0707" w14:textId="7E95A748" w:rsidR="00285885" w:rsidRDefault="00285885" w:rsidP="00285885">
            <w:pPr>
              <w:spacing w:line="240" w:lineRule="auto"/>
              <w:jc w:val="center"/>
            </w:pPr>
            <w:r>
              <w:t>4</w:t>
            </w:r>
          </w:p>
        </w:tc>
      </w:tr>
      <w:tr w:rsidR="00A30451" w14:paraId="3FF5A00C" w14:textId="2544AA32" w:rsidTr="00A30451">
        <w:trPr>
          <w:trHeight w:val="138"/>
        </w:trPr>
        <w:tc>
          <w:tcPr>
            <w:tcW w:w="497" w:type="pct"/>
            <w:vAlign w:val="center"/>
          </w:tcPr>
          <w:p w14:paraId="62730193" w14:textId="460CF1CC" w:rsidR="00285885" w:rsidRDefault="00285885" w:rsidP="00285885">
            <w:pPr>
              <w:spacing w:line="240" w:lineRule="auto"/>
              <w:jc w:val="center"/>
            </w:pPr>
            <w:r>
              <w:t>1.</w:t>
            </w:r>
          </w:p>
        </w:tc>
        <w:tc>
          <w:tcPr>
            <w:tcW w:w="1269" w:type="pct"/>
            <w:vAlign w:val="center"/>
          </w:tcPr>
          <w:p w14:paraId="71103ED7" w14:textId="4E075014" w:rsidR="00285885" w:rsidRDefault="00285885" w:rsidP="00A30451">
            <w:pPr>
              <w:spacing w:line="240" w:lineRule="auto"/>
            </w:pPr>
            <w:r>
              <w:t>Analisis</w:t>
            </w:r>
          </w:p>
        </w:tc>
        <w:tc>
          <w:tcPr>
            <w:tcW w:w="270" w:type="pct"/>
            <w:shd w:val="clear" w:color="auto" w:fill="171717" w:themeFill="background2" w:themeFillShade="1A"/>
            <w:vAlign w:val="center"/>
          </w:tcPr>
          <w:p w14:paraId="1747A12A" w14:textId="77777777" w:rsidR="00285885" w:rsidRDefault="00285885" w:rsidP="00285885">
            <w:pPr>
              <w:spacing w:line="240" w:lineRule="auto"/>
              <w:jc w:val="center"/>
            </w:pPr>
          </w:p>
        </w:tc>
        <w:tc>
          <w:tcPr>
            <w:tcW w:w="270" w:type="pct"/>
            <w:shd w:val="clear" w:color="auto" w:fill="171717" w:themeFill="background2" w:themeFillShade="1A"/>
            <w:vAlign w:val="center"/>
          </w:tcPr>
          <w:p w14:paraId="15873099" w14:textId="77777777" w:rsidR="00285885" w:rsidRDefault="00285885" w:rsidP="00285885">
            <w:pPr>
              <w:spacing w:line="240" w:lineRule="auto"/>
              <w:jc w:val="center"/>
            </w:pPr>
          </w:p>
        </w:tc>
        <w:tc>
          <w:tcPr>
            <w:tcW w:w="270" w:type="pct"/>
            <w:shd w:val="clear" w:color="auto" w:fill="171717" w:themeFill="background2" w:themeFillShade="1A"/>
            <w:vAlign w:val="center"/>
          </w:tcPr>
          <w:p w14:paraId="48440606" w14:textId="77777777" w:rsidR="00285885" w:rsidRDefault="00285885" w:rsidP="00285885">
            <w:pPr>
              <w:spacing w:line="240" w:lineRule="auto"/>
              <w:jc w:val="center"/>
            </w:pPr>
          </w:p>
        </w:tc>
        <w:tc>
          <w:tcPr>
            <w:tcW w:w="271" w:type="pct"/>
            <w:shd w:val="clear" w:color="auto" w:fill="171717" w:themeFill="background2" w:themeFillShade="1A"/>
            <w:vAlign w:val="center"/>
          </w:tcPr>
          <w:p w14:paraId="75031FCE" w14:textId="77777777" w:rsidR="00285885" w:rsidRDefault="00285885" w:rsidP="00285885">
            <w:pPr>
              <w:spacing w:line="240" w:lineRule="auto"/>
              <w:jc w:val="center"/>
            </w:pPr>
          </w:p>
        </w:tc>
        <w:tc>
          <w:tcPr>
            <w:tcW w:w="270" w:type="pct"/>
            <w:shd w:val="clear" w:color="auto" w:fill="171717" w:themeFill="background2" w:themeFillShade="1A"/>
            <w:vAlign w:val="center"/>
          </w:tcPr>
          <w:p w14:paraId="31FE80D4" w14:textId="0689F185" w:rsidR="00285885" w:rsidRDefault="00285885" w:rsidP="00285885">
            <w:pPr>
              <w:spacing w:line="240" w:lineRule="auto"/>
              <w:jc w:val="center"/>
            </w:pPr>
          </w:p>
        </w:tc>
        <w:tc>
          <w:tcPr>
            <w:tcW w:w="270" w:type="pct"/>
            <w:shd w:val="clear" w:color="auto" w:fill="171717" w:themeFill="background2" w:themeFillShade="1A"/>
            <w:vAlign w:val="center"/>
          </w:tcPr>
          <w:p w14:paraId="3ECC05C8" w14:textId="77777777" w:rsidR="00285885" w:rsidRDefault="00285885" w:rsidP="00285885">
            <w:pPr>
              <w:spacing w:line="240" w:lineRule="auto"/>
              <w:jc w:val="center"/>
            </w:pPr>
          </w:p>
        </w:tc>
        <w:tc>
          <w:tcPr>
            <w:tcW w:w="270" w:type="pct"/>
            <w:shd w:val="clear" w:color="auto" w:fill="auto"/>
            <w:vAlign w:val="center"/>
          </w:tcPr>
          <w:p w14:paraId="212ACAF9" w14:textId="77777777" w:rsidR="00285885" w:rsidRDefault="00285885" w:rsidP="00285885">
            <w:pPr>
              <w:spacing w:line="240" w:lineRule="auto"/>
              <w:jc w:val="center"/>
            </w:pPr>
          </w:p>
        </w:tc>
        <w:tc>
          <w:tcPr>
            <w:tcW w:w="270" w:type="pct"/>
            <w:shd w:val="clear" w:color="auto" w:fill="auto"/>
            <w:vAlign w:val="center"/>
          </w:tcPr>
          <w:p w14:paraId="325F37EF" w14:textId="77777777" w:rsidR="00285885" w:rsidRDefault="00285885" w:rsidP="00285885">
            <w:pPr>
              <w:spacing w:line="240" w:lineRule="auto"/>
              <w:jc w:val="center"/>
            </w:pPr>
          </w:p>
        </w:tc>
        <w:tc>
          <w:tcPr>
            <w:tcW w:w="270" w:type="pct"/>
            <w:vAlign w:val="center"/>
          </w:tcPr>
          <w:p w14:paraId="0BA1242E" w14:textId="27B3A8CB" w:rsidR="00285885" w:rsidRDefault="00285885" w:rsidP="00285885">
            <w:pPr>
              <w:spacing w:line="240" w:lineRule="auto"/>
              <w:jc w:val="center"/>
            </w:pPr>
          </w:p>
        </w:tc>
        <w:tc>
          <w:tcPr>
            <w:tcW w:w="270" w:type="pct"/>
            <w:vAlign w:val="center"/>
          </w:tcPr>
          <w:p w14:paraId="09711600" w14:textId="77777777" w:rsidR="00285885" w:rsidRDefault="00285885" w:rsidP="00285885">
            <w:pPr>
              <w:spacing w:line="240" w:lineRule="auto"/>
              <w:jc w:val="center"/>
            </w:pPr>
          </w:p>
        </w:tc>
        <w:tc>
          <w:tcPr>
            <w:tcW w:w="270" w:type="pct"/>
            <w:vAlign w:val="center"/>
          </w:tcPr>
          <w:p w14:paraId="21BA16D5" w14:textId="77777777" w:rsidR="00285885" w:rsidRDefault="00285885" w:rsidP="00285885">
            <w:pPr>
              <w:spacing w:line="240" w:lineRule="auto"/>
              <w:jc w:val="center"/>
            </w:pPr>
          </w:p>
        </w:tc>
        <w:tc>
          <w:tcPr>
            <w:tcW w:w="263" w:type="pct"/>
            <w:vAlign w:val="center"/>
          </w:tcPr>
          <w:p w14:paraId="56421402" w14:textId="77777777" w:rsidR="00285885" w:rsidRDefault="00285885" w:rsidP="00285885">
            <w:pPr>
              <w:spacing w:line="240" w:lineRule="auto"/>
              <w:jc w:val="center"/>
            </w:pPr>
          </w:p>
        </w:tc>
      </w:tr>
      <w:tr w:rsidR="00285885" w14:paraId="2BF6D30F" w14:textId="115FDB6B" w:rsidTr="00A30451">
        <w:trPr>
          <w:trHeight w:val="60"/>
        </w:trPr>
        <w:tc>
          <w:tcPr>
            <w:tcW w:w="497" w:type="pct"/>
            <w:vAlign w:val="center"/>
          </w:tcPr>
          <w:p w14:paraId="24F8D8D8" w14:textId="4AD51E18" w:rsidR="00285885" w:rsidRDefault="00285885" w:rsidP="00285885">
            <w:pPr>
              <w:spacing w:line="240" w:lineRule="auto"/>
              <w:jc w:val="center"/>
            </w:pPr>
            <w:r>
              <w:t>2.</w:t>
            </w:r>
          </w:p>
        </w:tc>
        <w:tc>
          <w:tcPr>
            <w:tcW w:w="1269" w:type="pct"/>
            <w:vAlign w:val="center"/>
          </w:tcPr>
          <w:p w14:paraId="79A3A5BD" w14:textId="1B005C2D" w:rsidR="00285885" w:rsidRDefault="00285885" w:rsidP="00A30451">
            <w:pPr>
              <w:spacing w:line="240" w:lineRule="auto"/>
            </w:pPr>
            <w:r>
              <w:t>Desain</w:t>
            </w:r>
          </w:p>
        </w:tc>
        <w:tc>
          <w:tcPr>
            <w:tcW w:w="270" w:type="pct"/>
            <w:vAlign w:val="center"/>
          </w:tcPr>
          <w:p w14:paraId="161A4A9C" w14:textId="77777777" w:rsidR="00285885" w:rsidRDefault="00285885" w:rsidP="00285885">
            <w:pPr>
              <w:spacing w:line="240" w:lineRule="auto"/>
              <w:jc w:val="center"/>
            </w:pPr>
          </w:p>
        </w:tc>
        <w:tc>
          <w:tcPr>
            <w:tcW w:w="270" w:type="pct"/>
            <w:vAlign w:val="center"/>
          </w:tcPr>
          <w:p w14:paraId="37038E9A" w14:textId="77777777" w:rsidR="00285885" w:rsidRDefault="00285885" w:rsidP="00285885">
            <w:pPr>
              <w:spacing w:line="240" w:lineRule="auto"/>
              <w:jc w:val="center"/>
            </w:pPr>
          </w:p>
        </w:tc>
        <w:tc>
          <w:tcPr>
            <w:tcW w:w="270" w:type="pct"/>
            <w:vAlign w:val="center"/>
          </w:tcPr>
          <w:p w14:paraId="66DA65B3" w14:textId="77777777" w:rsidR="00285885" w:rsidRDefault="00285885" w:rsidP="00285885">
            <w:pPr>
              <w:spacing w:line="240" w:lineRule="auto"/>
              <w:jc w:val="center"/>
            </w:pPr>
          </w:p>
        </w:tc>
        <w:tc>
          <w:tcPr>
            <w:tcW w:w="271" w:type="pct"/>
            <w:vAlign w:val="center"/>
          </w:tcPr>
          <w:p w14:paraId="27AA19EB" w14:textId="77777777" w:rsidR="00285885" w:rsidRDefault="00285885" w:rsidP="00285885">
            <w:pPr>
              <w:spacing w:line="240" w:lineRule="auto"/>
              <w:jc w:val="center"/>
            </w:pPr>
          </w:p>
        </w:tc>
        <w:tc>
          <w:tcPr>
            <w:tcW w:w="270" w:type="pct"/>
            <w:vAlign w:val="center"/>
          </w:tcPr>
          <w:p w14:paraId="09ACFB65" w14:textId="5759B60E" w:rsidR="00285885" w:rsidRDefault="00285885" w:rsidP="00285885">
            <w:pPr>
              <w:spacing w:line="240" w:lineRule="auto"/>
              <w:jc w:val="center"/>
            </w:pPr>
          </w:p>
        </w:tc>
        <w:tc>
          <w:tcPr>
            <w:tcW w:w="270" w:type="pct"/>
            <w:shd w:val="clear" w:color="auto" w:fill="000000" w:themeFill="text1"/>
            <w:vAlign w:val="center"/>
          </w:tcPr>
          <w:p w14:paraId="735A18C6" w14:textId="77777777" w:rsidR="00285885" w:rsidRDefault="00285885" w:rsidP="00285885">
            <w:pPr>
              <w:spacing w:line="240" w:lineRule="auto"/>
              <w:jc w:val="center"/>
            </w:pPr>
          </w:p>
        </w:tc>
        <w:tc>
          <w:tcPr>
            <w:tcW w:w="270" w:type="pct"/>
            <w:shd w:val="clear" w:color="auto" w:fill="000000" w:themeFill="text1"/>
            <w:vAlign w:val="center"/>
          </w:tcPr>
          <w:p w14:paraId="329C8D3F" w14:textId="77777777" w:rsidR="00285885" w:rsidRDefault="00285885" w:rsidP="00285885">
            <w:pPr>
              <w:spacing w:line="240" w:lineRule="auto"/>
              <w:jc w:val="center"/>
            </w:pPr>
          </w:p>
        </w:tc>
        <w:tc>
          <w:tcPr>
            <w:tcW w:w="270" w:type="pct"/>
            <w:shd w:val="clear" w:color="auto" w:fill="171717" w:themeFill="background2" w:themeFillShade="1A"/>
            <w:vAlign w:val="center"/>
          </w:tcPr>
          <w:p w14:paraId="6AAC8F41" w14:textId="77777777" w:rsidR="00285885" w:rsidRDefault="00285885" w:rsidP="00285885">
            <w:pPr>
              <w:spacing w:line="240" w:lineRule="auto"/>
              <w:jc w:val="center"/>
            </w:pPr>
          </w:p>
        </w:tc>
        <w:tc>
          <w:tcPr>
            <w:tcW w:w="270" w:type="pct"/>
            <w:vAlign w:val="center"/>
          </w:tcPr>
          <w:p w14:paraId="4C35186C" w14:textId="131368EA" w:rsidR="00285885" w:rsidRDefault="00285885" w:rsidP="00285885">
            <w:pPr>
              <w:spacing w:line="240" w:lineRule="auto"/>
              <w:jc w:val="center"/>
            </w:pPr>
          </w:p>
        </w:tc>
        <w:tc>
          <w:tcPr>
            <w:tcW w:w="270" w:type="pct"/>
            <w:vAlign w:val="center"/>
          </w:tcPr>
          <w:p w14:paraId="42059581" w14:textId="77777777" w:rsidR="00285885" w:rsidRDefault="00285885" w:rsidP="00285885">
            <w:pPr>
              <w:spacing w:line="240" w:lineRule="auto"/>
              <w:jc w:val="center"/>
            </w:pPr>
          </w:p>
        </w:tc>
        <w:tc>
          <w:tcPr>
            <w:tcW w:w="270" w:type="pct"/>
            <w:vAlign w:val="center"/>
          </w:tcPr>
          <w:p w14:paraId="6D7EDD60" w14:textId="77777777" w:rsidR="00285885" w:rsidRDefault="00285885" w:rsidP="00285885">
            <w:pPr>
              <w:spacing w:line="240" w:lineRule="auto"/>
              <w:jc w:val="center"/>
            </w:pPr>
          </w:p>
        </w:tc>
        <w:tc>
          <w:tcPr>
            <w:tcW w:w="263" w:type="pct"/>
            <w:vAlign w:val="center"/>
          </w:tcPr>
          <w:p w14:paraId="25715623" w14:textId="77777777" w:rsidR="00285885" w:rsidRDefault="00285885" w:rsidP="00285885">
            <w:pPr>
              <w:spacing w:line="240" w:lineRule="auto"/>
              <w:jc w:val="center"/>
            </w:pPr>
          </w:p>
        </w:tc>
      </w:tr>
      <w:tr w:rsidR="00285885" w14:paraId="3022B60E" w14:textId="4397B4ED" w:rsidTr="00A30451">
        <w:trPr>
          <w:trHeight w:val="200"/>
        </w:trPr>
        <w:tc>
          <w:tcPr>
            <w:tcW w:w="497" w:type="pct"/>
            <w:vAlign w:val="center"/>
          </w:tcPr>
          <w:p w14:paraId="4A1E7852" w14:textId="5A90C27C" w:rsidR="00285885" w:rsidRDefault="00285885" w:rsidP="00285885">
            <w:pPr>
              <w:spacing w:line="240" w:lineRule="auto"/>
              <w:jc w:val="center"/>
            </w:pPr>
            <w:r>
              <w:t>3.</w:t>
            </w:r>
          </w:p>
        </w:tc>
        <w:tc>
          <w:tcPr>
            <w:tcW w:w="1269" w:type="pct"/>
            <w:vAlign w:val="center"/>
          </w:tcPr>
          <w:p w14:paraId="0DFABE41" w14:textId="7265C08E" w:rsidR="00285885" w:rsidRDefault="00285885" w:rsidP="00A30451">
            <w:pPr>
              <w:spacing w:line="240" w:lineRule="auto"/>
            </w:pPr>
            <w:r>
              <w:t>Koding</w:t>
            </w:r>
          </w:p>
        </w:tc>
        <w:tc>
          <w:tcPr>
            <w:tcW w:w="270" w:type="pct"/>
            <w:vAlign w:val="center"/>
          </w:tcPr>
          <w:p w14:paraId="67617CA2" w14:textId="77777777" w:rsidR="00285885" w:rsidRDefault="00285885" w:rsidP="00285885">
            <w:pPr>
              <w:spacing w:line="240" w:lineRule="auto"/>
              <w:jc w:val="center"/>
            </w:pPr>
          </w:p>
        </w:tc>
        <w:tc>
          <w:tcPr>
            <w:tcW w:w="270" w:type="pct"/>
            <w:vAlign w:val="center"/>
          </w:tcPr>
          <w:p w14:paraId="543BC99A" w14:textId="77777777" w:rsidR="00285885" w:rsidRDefault="00285885" w:rsidP="00285885">
            <w:pPr>
              <w:spacing w:line="240" w:lineRule="auto"/>
              <w:jc w:val="center"/>
            </w:pPr>
          </w:p>
        </w:tc>
        <w:tc>
          <w:tcPr>
            <w:tcW w:w="270" w:type="pct"/>
            <w:vAlign w:val="center"/>
          </w:tcPr>
          <w:p w14:paraId="1FDEA24E" w14:textId="77777777" w:rsidR="00285885" w:rsidRDefault="00285885" w:rsidP="00285885">
            <w:pPr>
              <w:spacing w:line="240" w:lineRule="auto"/>
              <w:jc w:val="center"/>
            </w:pPr>
          </w:p>
        </w:tc>
        <w:tc>
          <w:tcPr>
            <w:tcW w:w="271" w:type="pct"/>
            <w:vAlign w:val="center"/>
          </w:tcPr>
          <w:p w14:paraId="120A51EE" w14:textId="77777777" w:rsidR="00285885" w:rsidRDefault="00285885" w:rsidP="00285885">
            <w:pPr>
              <w:spacing w:line="240" w:lineRule="auto"/>
              <w:jc w:val="center"/>
            </w:pPr>
          </w:p>
        </w:tc>
        <w:tc>
          <w:tcPr>
            <w:tcW w:w="270" w:type="pct"/>
            <w:vAlign w:val="center"/>
          </w:tcPr>
          <w:p w14:paraId="21F73576" w14:textId="18410931" w:rsidR="00285885" w:rsidRDefault="00285885" w:rsidP="00285885">
            <w:pPr>
              <w:spacing w:line="240" w:lineRule="auto"/>
              <w:jc w:val="center"/>
            </w:pPr>
          </w:p>
        </w:tc>
        <w:tc>
          <w:tcPr>
            <w:tcW w:w="270" w:type="pct"/>
            <w:vAlign w:val="center"/>
          </w:tcPr>
          <w:p w14:paraId="5652121F" w14:textId="77777777" w:rsidR="00285885" w:rsidRDefault="00285885" w:rsidP="00285885">
            <w:pPr>
              <w:spacing w:line="240" w:lineRule="auto"/>
              <w:jc w:val="center"/>
            </w:pPr>
          </w:p>
        </w:tc>
        <w:tc>
          <w:tcPr>
            <w:tcW w:w="270" w:type="pct"/>
            <w:vAlign w:val="center"/>
          </w:tcPr>
          <w:p w14:paraId="152C6EE1" w14:textId="77777777" w:rsidR="00285885" w:rsidRDefault="00285885" w:rsidP="00285885">
            <w:pPr>
              <w:spacing w:line="240" w:lineRule="auto"/>
              <w:jc w:val="center"/>
            </w:pPr>
          </w:p>
        </w:tc>
        <w:tc>
          <w:tcPr>
            <w:tcW w:w="270" w:type="pct"/>
            <w:vAlign w:val="center"/>
          </w:tcPr>
          <w:p w14:paraId="65D5E679" w14:textId="77777777" w:rsidR="00285885" w:rsidRDefault="00285885" w:rsidP="00285885">
            <w:pPr>
              <w:spacing w:line="240" w:lineRule="auto"/>
              <w:jc w:val="center"/>
            </w:pPr>
          </w:p>
        </w:tc>
        <w:tc>
          <w:tcPr>
            <w:tcW w:w="270" w:type="pct"/>
            <w:vAlign w:val="center"/>
          </w:tcPr>
          <w:p w14:paraId="23CAA4D8" w14:textId="21E19320" w:rsidR="00285885" w:rsidRDefault="00285885" w:rsidP="00285885">
            <w:pPr>
              <w:spacing w:line="240" w:lineRule="auto"/>
              <w:jc w:val="center"/>
            </w:pPr>
          </w:p>
        </w:tc>
        <w:tc>
          <w:tcPr>
            <w:tcW w:w="270" w:type="pct"/>
            <w:vAlign w:val="center"/>
          </w:tcPr>
          <w:p w14:paraId="798764CE" w14:textId="77777777" w:rsidR="00285885" w:rsidRDefault="00285885" w:rsidP="00285885">
            <w:pPr>
              <w:spacing w:line="240" w:lineRule="auto"/>
              <w:jc w:val="center"/>
            </w:pPr>
          </w:p>
        </w:tc>
        <w:tc>
          <w:tcPr>
            <w:tcW w:w="270" w:type="pct"/>
            <w:vAlign w:val="center"/>
          </w:tcPr>
          <w:p w14:paraId="56B7D10D" w14:textId="77777777" w:rsidR="00285885" w:rsidRDefault="00285885" w:rsidP="00285885">
            <w:pPr>
              <w:spacing w:line="240" w:lineRule="auto"/>
              <w:jc w:val="center"/>
            </w:pPr>
          </w:p>
        </w:tc>
        <w:tc>
          <w:tcPr>
            <w:tcW w:w="263" w:type="pct"/>
            <w:vAlign w:val="center"/>
          </w:tcPr>
          <w:p w14:paraId="2E04CA54" w14:textId="77777777" w:rsidR="00285885" w:rsidRDefault="00285885" w:rsidP="00285885">
            <w:pPr>
              <w:spacing w:line="240" w:lineRule="auto"/>
              <w:jc w:val="center"/>
            </w:pPr>
          </w:p>
        </w:tc>
      </w:tr>
      <w:tr w:rsidR="00285885" w14:paraId="767E5C41" w14:textId="640D05C9" w:rsidTr="00A30451">
        <w:trPr>
          <w:trHeight w:val="138"/>
        </w:trPr>
        <w:tc>
          <w:tcPr>
            <w:tcW w:w="497" w:type="pct"/>
            <w:vAlign w:val="center"/>
          </w:tcPr>
          <w:p w14:paraId="02122723" w14:textId="58E71D1A" w:rsidR="00285885" w:rsidRDefault="00285885" w:rsidP="00285885">
            <w:pPr>
              <w:spacing w:line="240" w:lineRule="auto"/>
              <w:jc w:val="center"/>
            </w:pPr>
            <w:r>
              <w:t>4.</w:t>
            </w:r>
          </w:p>
        </w:tc>
        <w:tc>
          <w:tcPr>
            <w:tcW w:w="1269" w:type="pct"/>
            <w:vAlign w:val="center"/>
          </w:tcPr>
          <w:p w14:paraId="0D740A89" w14:textId="50E28E17" w:rsidR="00285885" w:rsidRDefault="00285885" w:rsidP="00A30451">
            <w:pPr>
              <w:spacing w:line="240" w:lineRule="auto"/>
            </w:pPr>
            <w:r>
              <w:t>Ujicoba</w:t>
            </w:r>
          </w:p>
        </w:tc>
        <w:tc>
          <w:tcPr>
            <w:tcW w:w="270" w:type="pct"/>
            <w:vAlign w:val="center"/>
          </w:tcPr>
          <w:p w14:paraId="37C4F2AE" w14:textId="77777777" w:rsidR="00285885" w:rsidRDefault="00285885" w:rsidP="00285885">
            <w:pPr>
              <w:spacing w:line="240" w:lineRule="auto"/>
              <w:jc w:val="center"/>
            </w:pPr>
          </w:p>
        </w:tc>
        <w:tc>
          <w:tcPr>
            <w:tcW w:w="270" w:type="pct"/>
            <w:vAlign w:val="center"/>
          </w:tcPr>
          <w:p w14:paraId="24E29288" w14:textId="77777777" w:rsidR="00285885" w:rsidRDefault="00285885" w:rsidP="00285885">
            <w:pPr>
              <w:spacing w:line="240" w:lineRule="auto"/>
              <w:jc w:val="center"/>
            </w:pPr>
          </w:p>
        </w:tc>
        <w:tc>
          <w:tcPr>
            <w:tcW w:w="270" w:type="pct"/>
            <w:vAlign w:val="center"/>
          </w:tcPr>
          <w:p w14:paraId="25C63F04" w14:textId="77777777" w:rsidR="00285885" w:rsidRDefault="00285885" w:rsidP="00285885">
            <w:pPr>
              <w:spacing w:line="240" w:lineRule="auto"/>
              <w:jc w:val="center"/>
            </w:pPr>
          </w:p>
        </w:tc>
        <w:tc>
          <w:tcPr>
            <w:tcW w:w="271" w:type="pct"/>
            <w:vAlign w:val="center"/>
          </w:tcPr>
          <w:p w14:paraId="2CBA1294" w14:textId="77777777" w:rsidR="00285885" w:rsidRDefault="00285885" w:rsidP="00285885">
            <w:pPr>
              <w:spacing w:line="240" w:lineRule="auto"/>
              <w:jc w:val="center"/>
            </w:pPr>
          </w:p>
        </w:tc>
        <w:tc>
          <w:tcPr>
            <w:tcW w:w="270" w:type="pct"/>
            <w:vAlign w:val="center"/>
          </w:tcPr>
          <w:p w14:paraId="199EBD94" w14:textId="73E82AAD" w:rsidR="00285885" w:rsidRDefault="00285885" w:rsidP="00285885">
            <w:pPr>
              <w:spacing w:line="240" w:lineRule="auto"/>
              <w:jc w:val="center"/>
            </w:pPr>
          </w:p>
        </w:tc>
        <w:tc>
          <w:tcPr>
            <w:tcW w:w="270" w:type="pct"/>
            <w:vAlign w:val="center"/>
          </w:tcPr>
          <w:p w14:paraId="04CF64E4" w14:textId="77777777" w:rsidR="00285885" w:rsidRDefault="00285885" w:rsidP="00285885">
            <w:pPr>
              <w:spacing w:line="240" w:lineRule="auto"/>
              <w:jc w:val="center"/>
            </w:pPr>
          </w:p>
        </w:tc>
        <w:tc>
          <w:tcPr>
            <w:tcW w:w="270" w:type="pct"/>
            <w:vAlign w:val="center"/>
          </w:tcPr>
          <w:p w14:paraId="3CF5A95F" w14:textId="77777777" w:rsidR="00285885" w:rsidRDefault="00285885" w:rsidP="00285885">
            <w:pPr>
              <w:spacing w:line="240" w:lineRule="auto"/>
              <w:jc w:val="center"/>
            </w:pPr>
          </w:p>
        </w:tc>
        <w:tc>
          <w:tcPr>
            <w:tcW w:w="270" w:type="pct"/>
            <w:vAlign w:val="center"/>
          </w:tcPr>
          <w:p w14:paraId="1395618F" w14:textId="77777777" w:rsidR="00285885" w:rsidRDefault="00285885" w:rsidP="00285885">
            <w:pPr>
              <w:spacing w:line="240" w:lineRule="auto"/>
              <w:jc w:val="center"/>
            </w:pPr>
          </w:p>
        </w:tc>
        <w:tc>
          <w:tcPr>
            <w:tcW w:w="270" w:type="pct"/>
            <w:vAlign w:val="center"/>
          </w:tcPr>
          <w:p w14:paraId="79DB8B5D" w14:textId="2308619C" w:rsidR="00285885" w:rsidRDefault="00285885" w:rsidP="00285885">
            <w:pPr>
              <w:spacing w:line="240" w:lineRule="auto"/>
              <w:jc w:val="center"/>
            </w:pPr>
          </w:p>
        </w:tc>
        <w:tc>
          <w:tcPr>
            <w:tcW w:w="270" w:type="pct"/>
            <w:vAlign w:val="center"/>
          </w:tcPr>
          <w:p w14:paraId="64340265" w14:textId="77777777" w:rsidR="00285885" w:rsidRDefault="00285885" w:rsidP="00285885">
            <w:pPr>
              <w:spacing w:line="240" w:lineRule="auto"/>
              <w:jc w:val="center"/>
            </w:pPr>
          </w:p>
        </w:tc>
        <w:tc>
          <w:tcPr>
            <w:tcW w:w="270" w:type="pct"/>
            <w:vAlign w:val="center"/>
          </w:tcPr>
          <w:p w14:paraId="5670BEE8" w14:textId="77777777" w:rsidR="00285885" w:rsidRDefault="00285885" w:rsidP="00285885">
            <w:pPr>
              <w:spacing w:line="240" w:lineRule="auto"/>
              <w:jc w:val="center"/>
            </w:pPr>
          </w:p>
        </w:tc>
        <w:tc>
          <w:tcPr>
            <w:tcW w:w="263" w:type="pct"/>
            <w:vAlign w:val="center"/>
          </w:tcPr>
          <w:p w14:paraId="62A3E9DA" w14:textId="77777777" w:rsidR="00285885" w:rsidRDefault="00285885" w:rsidP="00285885">
            <w:pPr>
              <w:spacing w:line="240" w:lineRule="auto"/>
              <w:jc w:val="center"/>
            </w:pPr>
          </w:p>
        </w:tc>
      </w:tr>
      <w:tr w:rsidR="00285885" w14:paraId="2C1400BF" w14:textId="4954FEBA" w:rsidTr="00A30451">
        <w:trPr>
          <w:trHeight w:val="125"/>
        </w:trPr>
        <w:tc>
          <w:tcPr>
            <w:tcW w:w="497" w:type="pct"/>
            <w:vAlign w:val="center"/>
          </w:tcPr>
          <w:p w14:paraId="73313E15" w14:textId="2B8CFE0F" w:rsidR="00285885" w:rsidRDefault="00285885" w:rsidP="00285885">
            <w:pPr>
              <w:spacing w:line="240" w:lineRule="auto"/>
              <w:jc w:val="center"/>
            </w:pPr>
            <w:r>
              <w:t>5.</w:t>
            </w:r>
          </w:p>
        </w:tc>
        <w:tc>
          <w:tcPr>
            <w:tcW w:w="1269" w:type="pct"/>
            <w:vAlign w:val="center"/>
          </w:tcPr>
          <w:p w14:paraId="4327B2BA" w14:textId="48BBF028" w:rsidR="00285885" w:rsidRDefault="00285885" w:rsidP="00A30451">
            <w:pPr>
              <w:spacing w:line="240" w:lineRule="auto"/>
            </w:pPr>
            <w:r>
              <w:t>Implementasi</w:t>
            </w:r>
          </w:p>
        </w:tc>
        <w:tc>
          <w:tcPr>
            <w:tcW w:w="270" w:type="pct"/>
            <w:vAlign w:val="center"/>
          </w:tcPr>
          <w:p w14:paraId="6500503A" w14:textId="77777777" w:rsidR="00285885" w:rsidRDefault="00285885" w:rsidP="00285885">
            <w:pPr>
              <w:spacing w:line="240" w:lineRule="auto"/>
              <w:jc w:val="center"/>
            </w:pPr>
          </w:p>
        </w:tc>
        <w:tc>
          <w:tcPr>
            <w:tcW w:w="270" w:type="pct"/>
            <w:vAlign w:val="center"/>
          </w:tcPr>
          <w:p w14:paraId="39B0C635" w14:textId="77777777" w:rsidR="00285885" w:rsidRDefault="00285885" w:rsidP="00285885">
            <w:pPr>
              <w:spacing w:line="240" w:lineRule="auto"/>
              <w:jc w:val="center"/>
            </w:pPr>
          </w:p>
        </w:tc>
        <w:tc>
          <w:tcPr>
            <w:tcW w:w="270" w:type="pct"/>
            <w:vAlign w:val="center"/>
          </w:tcPr>
          <w:p w14:paraId="38C050DE" w14:textId="77777777" w:rsidR="00285885" w:rsidRDefault="00285885" w:rsidP="00285885">
            <w:pPr>
              <w:spacing w:line="240" w:lineRule="auto"/>
              <w:jc w:val="center"/>
            </w:pPr>
          </w:p>
        </w:tc>
        <w:tc>
          <w:tcPr>
            <w:tcW w:w="271" w:type="pct"/>
            <w:vAlign w:val="center"/>
          </w:tcPr>
          <w:p w14:paraId="3A2ED922" w14:textId="77777777" w:rsidR="00285885" w:rsidRDefault="00285885" w:rsidP="00285885">
            <w:pPr>
              <w:spacing w:line="240" w:lineRule="auto"/>
              <w:jc w:val="center"/>
            </w:pPr>
          </w:p>
        </w:tc>
        <w:tc>
          <w:tcPr>
            <w:tcW w:w="270" w:type="pct"/>
            <w:vAlign w:val="center"/>
          </w:tcPr>
          <w:p w14:paraId="5812A5EC" w14:textId="337F6ABE" w:rsidR="00285885" w:rsidRDefault="00285885" w:rsidP="00285885">
            <w:pPr>
              <w:spacing w:line="240" w:lineRule="auto"/>
              <w:jc w:val="center"/>
            </w:pPr>
          </w:p>
        </w:tc>
        <w:tc>
          <w:tcPr>
            <w:tcW w:w="270" w:type="pct"/>
            <w:vAlign w:val="center"/>
          </w:tcPr>
          <w:p w14:paraId="5EFE45DA" w14:textId="77777777" w:rsidR="00285885" w:rsidRDefault="00285885" w:rsidP="00285885">
            <w:pPr>
              <w:spacing w:line="240" w:lineRule="auto"/>
              <w:jc w:val="center"/>
            </w:pPr>
          </w:p>
        </w:tc>
        <w:tc>
          <w:tcPr>
            <w:tcW w:w="270" w:type="pct"/>
            <w:vAlign w:val="center"/>
          </w:tcPr>
          <w:p w14:paraId="6A98BFAC" w14:textId="77777777" w:rsidR="00285885" w:rsidRDefault="00285885" w:rsidP="00285885">
            <w:pPr>
              <w:spacing w:line="240" w:lineRule="auto"/>
              <w:jc w:val="center"/>
            </w:pPr>
          </w:p>
        </w:tc>
        <w:tc>
          <w:tcPr>
            <w:tcW w:w="270" w:type="pct"/>
            <w:vAlign w:val="center"/>
          </w:tcPr>
          <w:p w14:paraId="22D536C9" w14:textId="77777777" w:rsidR="00285885" w:rsidRDefault="00285885" w:rsidP="00285885">
            <w:pPr>
              <w:spacing w:line="240" w:lineRule="auto"/>
              <w:jc w:val="center"/>
            </w:pPr>
          </w:p>
        </w:tc>
        <w:tc>
          <w:tcPr>
            <w:tcW w:w="270" w:type="pct"/>
            <w:vAlign w:val="center"/>
          </w:tcPr>
          <w:p w14:paraId="5E743B4E" w14:textId="637F39B1" w:rsidR="00285885" w:rsidRDefault="00285885" w:rsidP="00285885">
            <w:pPr>
              <w:spacing w:line="240" w:lineRule="auto"/>
              <w:jc w:val="center"/>
            </w:pPr>
          </w:p>
        </w:tc>
        <w:tc>
          <w:tcPr>
            <w:tcW w:w="270" w:type="pct"/>
            <w:vAlign w:val="center"/>
          </w:tcPr>
          <w:p w14:paraId="1ECE5C17" w14:textId="77777777" w:rsidR="00285885" w:rsidRDefault="00285885" w:rsidP="00285885">
            <w:pPr>
              <w:spacing w:line="240" w:lineRule="auto"/>
              <w:jc w:val="center"/>
            </w:pPr>
          </w:p>
        </w:tc>
        <w:tc>
          <w:tcPr>
            <w:tcW w:w="270" w:type="pct"/>
            <w:vAlign w:val="center"/>
          </w:tcPr>
          <w:p w14:paraId="581929E9" w14:textId="77777777" w:rsidR="00285885" w:rsidRDefault="00285885" w:rsidP="00285885">
            <w:pPr>
              <w:spacing w:line="240" w:lineRule="auto"/>
              <w:jc w:val="center"/>
            </w:pPr>
          </w:p>
        </w:tc>
        <w:tc>
          <w:tcPr>
            <w:tcW w:w="263" w:type="pct"/>
            <w:vAlign w:val="center"/>
          </w:tcPr>
          <w:p w14:paraId="5CBD00AF" w14:textId="77777777" w:rsidR="00285885" w:rsidRDefault="00285885" w:rsidP="00285885">
            <w:pPr>
              <w:spacing w:line="240" w:lineRule="auto"/>
              <w:jc w:val="center"/>
            </w:pPr>
          </w:p>
        </w:tc>
      </w:tr>
      <w:tr w:rsidR="00285885" w14:paraId="12762D87" w14:textId="150DF6A0" w:rsidTr="00A30451">
        <w:trPr>
          <w:trHeight w:val="138"/>
        </w:trPr>
        <w:tc>
          <w:tcPr>
            <w:tcW w:w="497" w:type="pct"/>
            <w:vAlign w:val="center"/>
          </w:tcPr>
          <w:p w14:paraId="7586AC1D" w14:textId="742DDD79" w:rsidR="00285885" w:rsidRDefault="00285885" w:rsidP="00285885">
            <w:pPr>
              <w:spacing w:line="240" w:lineRule="auto"/>
              <w:jc w:val="center"/>
            </w:pPr>
            <w:r>
              <w:t>6.</w:t>
            </w:r>
          </w:p>
        </w:tc>
        <w:tc>
          <w:tcPr>
            <w:tcW w:w="1269" w:type="pct"/>
            <w:vAlign w:val="center"/>
          </w:tcPr>
          <w:p w14:paraId="4A85C214" w14:textId="04D22298" w:rsidR="00285885" w:rsidRDefault="00285885" w:rsidP="00A30451">
            <w:pPr>
              <w:spacing w:line="240" w:lineRule="auto"/>
            </w:pPr>
            <w:r>
              <w:t>Laporan</w:t>
            </w:r>
          </w:p>
        </w:tc>
        <w:tc>
          <w:tcPr>
            <w:tcW w:w="270" w:type="pct"/>
            <w:vAlign w:val="center"/>
          </w:tcPr>
          <w:p w14:paraId="087368B0" w14:textId="77777777" w:rsidR="00285885" w:rsidRDefault="00285885" w:rsidP="00285885">
            <w:pPr>
              <w:spacing w:line="240" w:lineRule="auto"/>
              <w:jc w:val="center"/>
            </w:pPr>
          </w:p>
        </w:tc>
        <w:tc>
          <w:tcPr>
            <w:tcW w:w="270" w:type="pct"/>
            <w:vAlign w:val="center"/>
          </w:tcPr>
          <w:p w14:paraId="799430E1" w14:textId="77777777" w:rsidR="00285885" w:rsidRDefault="00285885" w:rsidP="00285885">
            <w:pPr>
              <w:spacing w:line="240" w:lineRule="auto"/>
              <w:jc w:val="center"/>
            </w:pPr>
          </w:p>
        </w:tc>
        <w:tc>
          <w:tcPr>
            <w:tcW w:w="270" w:type="pct"/>
            <w:vAlign w:val="center"/>
          </w:tcPr>
          <w:p w14:paraId="17AF027A" w14:textId="77777777" w:rsidR="00285885" w:rsidRDefault="00285885" w:rsidP="00285885">
            <w:pPr>
              <w:spacing w:line="240" w:lineRule="auto"/>
              <w:jc w:val="center"/>
            </w:pPr>
          </w:p>
        </w:tc>
        <w:tc>
          <w:tcPr>
            <w:tcW w:w="271" w:type="pct"/>
            <w:vAlign w:val="center"/>
          </w:tcPr>
          <w:p w14:paraId="01C92AA3" w14:textId="77777777" w:rsidR="00285885" w:rsidRDefault="00285885" w:rsidP="00285885">
            <w:pPr>
              <w:spacing w:line="240" w:lineRule="auto"/>
              <w:jc w:val="center"/>
            </w:pPr>
          </w:p>
        </w:tc>
        <w:tc>
          <w:tcPr>
            <w:tcW w:w="270" w:type="pct"/>
            <w:vAlign w:val="center"/>
          </w:tcPr>
          <w:p w14:paraId="4E83DF3C" w14:textId="09043746" w:rsidR="00285885" w:rsidRDefault="00285885" w:rsidP="00285885">
            <w:pPr>
              <w:spacing w:line="240" w:lineRule="auto"/>
              <w:jc w:val="center"/>
            </w:pPr>
          </w:p>
        </w:tc>
        <w:tc>
          <w:tcPr>
            <w:tcW w:w="270" w:type="pct"/>
            <w:vAlign w:val="center"/>
          </w:tcPr>
          <w:p w14:paraId="77C5AD73" w14:textId="77777777" w:rsidR="00285885" w:rsidRDefault="00285885" w:rsidP="00285885">
            <w:pPr>
              <w:spacing w:line="240" w:lineRule="auto"/>
              <w:jc w:val="center"/>
            </w:pPr>
          </w:p>
        </w:tc>
        <w:tc>
          <w:tcPr>
            <w:tcW w:w="270" w:type="pct"/>
            <w:vAlign w:val="center"/>
          </w:tcPr>
          <w:p w14:paraId="2E9745BC" w14:textId="77777777" w:rsidR="00285885" w:rsidRDefault="00285885" w:rsidP="00285885">
            <w:pPr>
              <w:spacing w:line="240" w:lineRule="auto"/>
              <w:jc w:val="center"/>
            </w:pPr>
          </w:p>
        </w:tc>
        <w:tc>
          <w:tcPr>
            <w:tcW w:w="270" w:type="pct"/>
            <w:vAlign w:val="center"/>
          </w:tcPr>
          <w:p w14:paraId="3EE85E1D" w14:textId="77777777" w:rsidR="00285885" w:rsidRDefault="00285885" w:rsidP="00285885">
            <w:pPr>
              <w:spacing w:line="240" w:lineRule="auto"/>
              <w:jc w:val="center"/>
            </w:pPr>
          </w:p>
        </w:tc>
        <w:tc>
          <w:tcPr>
            <w:tcW w:w="270" w:type="pct"/>
            <w:vAlign w:val="center"/>
          </w:tcPr>
          <w:p w14:paraId="3417DC96" w14:textId="15FA5054" w:rsidR="00285885" w:rsidRDefault="00285885" w:rsidP="00285885">
            <w:pPr>
              <w:spacing w:line="240" w:lineRule="auto"/>
              <w:jc w:val="center"/>
            </w:pPr>
          </w:p>
        </w:tc>
        <w:tc>
          <w:tcPr>
            <w:tcW w:w="270" w:type="pct"/>
            <w:vAlign w:val="center"/>
          </w:tcPr>
          <w:p w14:paraId="171D0F00" w14:textId="77777777" w:rsidR="00285885" w:rsidRDefault="00285885" w:rsidP="00285885">
            <w:pPr>
              <w:spacing w:line="240" w:lineRule="auto"/>
              <w:jc w:val="center"/>
            </w:pPr>
          </w:p>
        </w:tc>
        <w:tc>
          <w:tcPr>
            <w:tcW w:w="270" w:type="pct"/>
            <w:vAlign w:val="center"/>
          </w:tcPr>
          <w:p w14:paraId="6A62D5A4" w14:textId="77777777" w:rsidR="00285885" w:rsidRDefault="00285885" w:rsidP="00285885">
            <w:pPr>
              <w:spacing w:line="240" w:lineRule="auto"/>
              <w:jc w:val="center"/>
            </w:pPr>
          </w:p>
        </w:tc>
        <w:tc>
          <w:tcPr>
            <w:tcW w:w="263" w:type="pct"/>
            <w:vAlign w:val="center"/>
          </w:tcPr>
          <w:p w14:paraId="53BB0C20" w14:textId="77777777" w:rsidR="00285885" w:rsidRDefault="00285885" w:rsidP="00285885">
            <w:pPr>
              <w:spacing w:line="240" w:lineRule="auto"/>
              <w:jc w:val="center"/>
            </w:pPr>
          </w:p>
        </w:tc>
      </w:tr>
    </w:tbl>
    <w:p w14:paraId="1636D6D0" w14:textId="77777777" w:rsidR="00A30451" w:rsidRDefault="00A30451" w:rsidP="00A30451">
      <w:pPr>
        <w:jc w:val="center"/>
        <w:rPr>
          <w:sz w:val="16"/>
          <w:szCs w:val="16"/>
        </w:rPr>
      </w:pPr>
    </w:p>
    <w:p w14:paraId="7E57A728" w14:textId="2CA021A1" w:rsidR="00A30451" w:rsidRPr="00A30451" w:rsidRDefault="00A30451" w:rsidP="00A30451">
      <w:pPr>
        <w:jc w:val="center"/>
        <w:rPr>
          <w:sz w:val="16"/>
          <w:szCs w:val="16"/>
        </w:rPr>
      </w:pPr>
      <w:proofErr w:type="gramStart"/>
      <w:r w:rsidRPr="00A30451">
        <w:rPr>
          <w:sz w:val="16"/>
          <w:szCs w:val="16"/>
        </w:rPr>
        <w:t>Tabel 2.</w:t>
      </w:r>
      <w:proofErr w:type="gramEnd"/>
      <w:r w:rsidRPr="00A30451">
        <w:rPr>
          <w:sz w:val="16"/>
          <w:szCs w:val="16"/>
        </w:rPr>
        <w:t xml:space="preserve"> Jadwal Penelitian</w:t>
      </w:r>
    </w:p>
    <w:p w14:paraId="4044D7E0" w14:textId="2C1A9161" w:rsidR="003B56D1" w:rsidRDefault="003B56D1"/>
    <w:p w14:paraId="12480A63" w14:textId="70C32AC3" w:rsidR="003B56D1" w:rsidRDefault="003B56D1"/>
    <w:p w14:paraId="0A4C80E4" w14:textId="33F95CA8" w:rsidR="003B56D1" w:rsidRDefault="003B56D1"/>
    <w:p w14:paraId="00646ADB" w14:textId="77777777" w:rsidR="003B56D1" w:rsidRDefault="003B56D1"/>
    <w:p w14:paraId="57040FC6" w14:textId="5E1B0344" w:rsidR="00452BDB" w:rsidRDefault="00452BDB">
      <w:r>
        <w:lastRenderedPageBreak/>
        <w:br w:type="page"/>
      </w:r>
    </w:p>
    <w:p w14:paraId="51DDF1A6" w14:textId="77777777" w:rsidR="00452BDB" w:rsidRDefault="00452BDB" w:rsidP="00452BDB">
      <w:pPr>
        <w:spacing w:line="240" w:lineRule="auto"/>
        <w:jc w:val="center"/>
        <w:rPr>
          <w:color w:val="000000" w:themeColor="text1"/>
        </w:rPr>
      </w:pPr>
      <w:r w:rsidRPr="005946FC">
        <w:rPr>
          <w:color w:val="000000" w:themeColor="text1"/>
        </w:rPr>
        <w:lastRenderedPageBreak/>
        <w:t>DAFTAR PUSTAKA</w:t>
      </w:r>
    </w:p>
    <w:p w14:paraId="4A8C5B86" w14:textId="77777777" w:rsidR="001D4CBD" w:rsidRDefault="001D4CBD" w:rsidP="00452BDB">
      <w:pPr>
        <w:spacing w:line="240" w:lineRule="auto"/>
        <w:jc w:val="center"/>
        <w:rPr>
          <w:color w:val="000000" w:themeColor="text1"/>
        </w:rPr>
      </w:pPr>
    </w:p>
    <w:p w14:paraId="1A5E6E1B" w14:textId="23D36D60" w:rsidR="00EC042C" w:rsidRPr="00EC042C" w:rsidRDefault="00112D0A" w:rsidP="00EC042C">
      <w:pPr>
        <w:widowControl w:val="0"/>
        <w:autoSpaceDE w:val="0"/>
        <w:autoSpaceDN w:val="0"/>
        <w:adjustRightInd w:val="0"/>
        <w:spacing w:line="240" w:lineRule="auto"/>
        <w:rPr>
          <w:noProof/>
        </w:rPr>
      </w:pPr>
      <w:r>
        <w:rPr>
          <w:color w:val="000000" w:themeColor="text1"/>
        </w:rPr>
        <w:fldChar w:fldCharType="begin" w:fldLock="1"/>
      </w:r>
      <w:r w:rsidR="001D4CBD">
        <w:rPr>
          <w:color w:val="000000" w:themeColor="text1"/>
        </w:rPr>
        <w:instrText xml:space="preserve">ADDIN Mendeley Bibliography CSL_BIBLIOGRAPHY </w:instrText>
      </w:r>
      <w:r>
        <w:rPr>
          <w:color w:val="000000" w:themeColor="text1"/>
        </w:rPr>
        <w:fldChar w:fldCharType="separate"/>
      </w:r>
      <w:r w:rsidR="00EC042C" w:rsidRPr="00EC042C">
        <w:rPr>
          <w:noProof/>
        </w:rPr>
        <w:t xml:space="preserve">Asmy, H. (2016) </w:t>
      </w:r>
      <w:r w:rsidR="00EC042C" w:rsidRPr="00EC042C">
        <w:rPr>
          <w:i/>
          <w:iCs/>
          <w:noProof/>
        </w:rPr>
        <w:t>Alat Bantu Dalam Perancangan Sistem Informasi</w:t>
      </w:r>
      <w:r w:rsidR="00EC042C" w:rsidRPr="00EC042C">
        <w:rPr>
          <w:noProof/>
        </w:rPr>
        <w:t xml:space="preserve">, </w:t>
      </w:r>
      <w:r w:rsidR="00EC042C" w:rsidRPr="00EC042C">
        <w:rPr>
          <w:i/>
          <w:iCs/>
          <w:noProof/>
        </w:rPr>
        <w:t>hidayatullahasmyy.blogspot.com</w:t>
      </w:r>
      <w:r w:rsidR="00EC042C" w:rsidRPr="00EC042C">
        <w:rPr>
          <w:noProof/>
        </w:rPr>
        <w:t>. Available at: http://hidayatullahasmyy.blogspot.com/2016/04/alat-bantu-dalam-perancangan-sistem.html (Accessed: 26 November 2021).</w:t>
      </w:r>
    </w:p>
    <w:p w14:paraId="33B2B80F"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Dermawan, J. and Hartini, S. (2017) ‘IMPLEMENTASI MODEL WATERFALL PADA PENGEMBANGAN SISTEM INFORMASI PERHITUNGAN NILAI MATA PELAJARAN BERBASIS WEB PADA SEKOLAH DASAR AL-AZHAR SYIFA BUDI JATIBENING’, </w:t>
      </w:r>
      <w:r w:rsidRPr="00EC042C">
        <w:rPr>
          <w:i/>
          <w:iCs/>
          <w:noProof/>
        </w:rPr>
        <w:t>Jurnal Paradigma</w:t>
      </w:r>
      <w:r w:rsidRPr="00EC042C">
        <w:rPr>
          <w:noProof/>
        </w:rPr>
        <w:t>, 19(2), p. 37. doi: 10.1093/nq/s5-VII.159.37-a.</w:t>
      </w:r>
    </w:p>
    <w:p w14:paraId="6A4BDE67"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Fadilah, L. (2019) </w:t>
      </w:r>
      <w:r w:rsidRPr="00EC042C">
        <w:rPr>
          <w:i/>
          <w:iCs/>
          <w:noProof/>
        </w:rPr>
        <w:t>Pengertian Android Studio, Fungsi dan Cara Menggunakannya</w:t>
      </w:r>
      <w:r w:rsidRPr="00EC042C">
        <w:rPr>
          <w:noProof/>
        </w:rPr>
        <w:t xml:space="preserve">, </w:t>
      </w:r>
      <w:r w:rsidRPr="00EC042C">
        <w:rPr>
          <w:i/>
          <w:iCs/>
          <w:noProof/>
        </w:rPr>
        <w:t>androbuntu.com</w:t>
      </w:r>
      <w:r w:rsidRPr="00EC042C">
        <w:rPr>
          <w:noProof/>
        </w:rPr>
        <w:t>. Available at: https://androbuntu.com/2019/11/05/android-studio/ (Accessed: 26 November 2020).</w:t>
      </w:r>
    </w:p>
    <w:p w14:paraId="7BA01624"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Nastainullah, R. (2020) </w:t>
      </w:r>
      <w:r w:rsidRPr="00EC042C">
        <w:rPr>
          <w:i/>
          <w:iCs/>
          <w:noProof/>
        </w:rPr>
        <w:t>Apa Itu Adobe XD dan Fiturnya</w:t>
      </w:r>
      <w:r w:rsidRPr="00EC042C">
        <w:rPr>
          <w:noProof/>
        </w:rPr>
        <w:t xml:space="preserve">, </w:t>
      </w:r>
      <w:r w:rsidRPr="00EC042C">
        <w:rPr>
          <w:i/>
          <w:iCs/>
          <w:noProof/>
        </w:rPr>
        <w:t>blogs.masterweb.com</w:t>
      </w:r>
      <w:r w:rsidRPr="00EC042C">
        <w:rPr>
          <w:noProof/>
        </w:rPr>
        <w:t>. Available at: https://blogs.masterweb.com/apa-itu-adobe-xd/#Kesimpulan (Accessed: 26 November 2021).</w:t>
      </w:r>
    </w:p>
    <w:p w14:paraId="477E6587"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Pendidikan, D. 3 (2021) </w:t>
      </w:r>
      <w:r w:rsidRPr="00EC042C">
        <w:rPr>
          <w:i/>
          <w:iCs/>
          <w:noProof/>
        </w:rPr>
        <w:t>Basis Data adalah</w:t>
      </w:r>
      <w:r w:rsidRPr="00EC042C">
        <w:rPr>
          <w:noProof/>
        </w:rPr>
        <w:t xml:space="preserve">, </w:t>
      </w:r>
      <w:r w:rsidRPr="00EC042C">
        <w:rPr>
          <w:i/>
          <w:iCs/>
          <w:noProof/>
        </w:rPr>
        <w:t>dosenpendidikan.co.id</w:t>
      </w:r>
      <w:r w:rsidRPr="00EC042C">
        <w:rPr>
          <w:noProof/>
        </w:rPr>
        <w:t>. Available at: https://www.dosenpendidikan.co.id/basis-data/ (Accessed: 26 November 2021).</w:t>
      </w:r>
    </w:p>
    <w:p w14:paraId="5709CF06"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Sulthon, A. (2021) </w:t>
      </w:r>
      <w:r w:rsidRPr="00EC042C">
        <w:rPr>
          <w:i/>
          <w:iCs/>
          <w:noProof/>
        </w:rPr>
        <w:t>Pengertian ERD Adalah: Contoh, Simbol, dan Penjelasan</w:t>
      </w:r>
      <w:r w:rsidRPr="00EC042C">
        <w:rPr>
          <w:noProof/>
        </w:rPr>
        <w:t xml:space="preserve">, </w:t>
      </w:r>
      <w:r w:rsidRPr="00EC042C">
        <w:rPr>
          <w:i/>
          <w:iCs/>
          <w:noProof/>
        </w:rPr>
        <w:t>DomaiNesia</w:t>
      </w:r>
      <w:r w:rsidRPr="00EC042C">
        <w:rPr>
          <w:noProof/>
        </w:rPr>
        <w:t>. Available at: https://www.domainesia.com/berita/pengertian-erd-adalah/#Pengertian_ERD (Accessed: 26 November 2021).</w:t>
      </w:r>
    </w:p>
    <w:p w14:paraId="2E57F0FF" w14:textId="77777777" w:rsidR="00EC042C" w:rsidRPr="00EC042C" w:rsidRDefault="00EC042C" w:rsidP="00EC042C">
      <w:pPr>
        <w:widowControl w:val="0"/>
        <w:autoSpaceDE w:val="0"/>
        <w:autoSpaceDN w:val="0"/>
        <w:adjustRightInd w:val="0"/>
        <w:spacing w:line="240" w:lineRule="auto"/>
        <w:rPr>
          <w:noProof/>
        </w:rPr>
      </w:pPr>
      <w:r w:rsidRPr="00EC042C">
        <w:rPr>
          <w:noProof/>
        </w:rPr>
        <w:t xml:space="preserve">Tanoto, U. (2021) </w:t>
      </w:r>
      <w:r w:rsidRPr="00EC042C">
        <w:rPr>
          <w:i/>
          <w:iCs/>
          <w:noProof/>
        </w:rPr>
        <w:t>Normalisasi Database: Pengertian, Tujuan dan Cara Melakukannya</w:t>
      </w:r>
      <w:r w:rsidRPr="00EC042C">
        <w:rPr>
          <w:noProof/>
        </w:rPr>
        <w:t xml:space="preserve">, </w:t>
      </w:r>
      <w:r w:rsidRPr="00EC042C">
        <w:rPr>
          <w:i/>
          <w:iCs/>
          <w:noProof/>
        </w:rPr>
        <w:t>jojonomic.com</w:t>
      </w:r>
      <w:r w:rsidRPr="00EC042C">
        <w:rPr>
          <w:noProof/>
        </w:rPr>
        <w:t>. Available at: https://www.jojonomic.com/blog/normalisasi-database/ (Accessed: 26 November 2021).</w:t>
      </w:r>
    </w:p>
    <w:p w14:paraId="66EA3C2F" w14:textId="46411E32" w:rsidR="001D4CBD" w:rsidRPr="005946FC" w:rsidRDefault="00112D0A" w:rsidP="006509E4">
      <w:pPr>
        <w:spacing w:line="240" w:lineRule="auto"/>
        <w:rPr>
          <w:color w:val="000000" w:themeColor="text1"/>
        </w:rPr>
      </w:pPr>
      <w:r>
        <w:rPr>
          <w:color w:val="000000" w:themeColor="text1"/>
        </w:rPr>
        <w:fldChar w:fldCharType="end"/>
      </w:r>
      <w:bookmarkStart w:id="2" w:name="_GoBack"/>
      <w:bookmarkEnd w:id="2"/>
    </w:p>
    <w:sectPr w:rsidR="001D4CBD" w:rsidRPr="005946FC" w:rsidSect="006D523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3207C" w14:textId="77777777" w:rsidR="00AD1FA1" w:rsidRDefault="00AD1FA1" w:rsidP="005946FC">
      <w:pPr>
        <w:spacing w:line="240" w:lineRule="auto"/>
      </w:pPr>
      <w:r>
        <w:separator/>
      </w:r>
    </w:p>
  </w:endnote>
  <w:endnote w:type="continuationSeparator" w:id="0">
    <w:p w14:paraId="07B65C2E" w14:textId="77777777" w:rsidR="00AD1FA1" w:rsidRDefault="00AD1FA1" w:rsidP="005946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1E40F9" w14:textId="77777777" w:rsidR="00AD1FA1" w:rsidRDefault="00AD1FA1" w:rsidP="005946FC">
      <w:pPr>
        <w:spacing w:line="240" w:lineRule="auto"/>
      </w:pPr>
      <w:r>
        <w:separator/>
      </w:r>
    </w:p>
  </w:footnote>
  <w:footnote w:type="continuationSeparator" w:id="0">
    <w:p w14:paraId="3ABEC098" w14:textId="77777777" w:rsidR="00AD1FA1" w:rsidRDefault="00AD1FA1" w:rsidP="005946F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A4989"/>
    <w:multiLevelType w:val="multilevel"/>
    <w:tmpl w:val="89B8BA3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4D758D8"/>
    <w:multiLevelType w:val="hybridMultilevel"/>
    <w:tmpl w:val="4B6CC7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73C3396"/>
    <w:multiLevelType w:val="multilevel"/>
    <w:tmpl w:val="58BED658"/>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81F307B"/>
    <w:multiLevelType w:val="hybridMultilevel"/>
    <w:tmpl w:val="3A52DBB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09761D6D"/>
    <w:multiLevelType w:val="hybridMultilevel"/>
    <w:tmpl w:val="4D288688"/>
    <w:lvl w:ilvl="0" w:tplc="38090011">
      <w:start w:val="1"/>
      <w:numFmt w:val="decimal"/>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5">
    <w:nsid w:val="09EF5543"/>
    <w:multiLevelType w:val="hybridMultilevel"/>
    <w:tmpl w:val="E28838C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ADE1279"/>
    <w:multiLevelType w:val="hybridMultilevel"/>
    <w:tmpl w:val="B71EA42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nsid w:val="0FD05D39"/>
    <w:multiLevelType w:val="hybridMultilevel"/>
    <w:tmpl w:val="851298EE"/>
    <w:lvl w:ilvl="0" w:tplc="38090019">
      <w:start w:val="1"/>
      <w:numFmt w:val="lowerLetter"/>
      <w:lvlText w:val="%1."/>
      <w:lvlJc w:val="left"/>
      <w:pPr>
        <w:ind w:left="199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BE7951"/>
    <w:multiLevelType w:val="hybridMultilevel"/>
    <w:tmpl w:val="93C0C6A2"/>
    <w:lvl w:ilvl="0" w:tplc="E4D2CBF8">
      <w:start w:val="1"/>
      <w:numFmt w:val="low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11547380"/>
    <w:multiLevelType w:val="hybridMultilevel"/>
    <w:tmpl w:val="9F4479A6"/>
    <w:lvl w:ilvl="0" w:tplc="8CAC13E2">
      <w:start w:val="1"/>
      <w:numFmt w:val="decimal"/>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1786568"/>
    <w:multiLevelType w:val="hybridMultilevel"/>
    <w:tmpl w:val="1A3A93B4"/>
    <w:lvl w:ilvl="0" w:tplc="5256072E">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1">
    <w:nsid w:val="132477A4"/>
    <w:multiLevelType w:val="hybridMultilevel"/>
    <w:tmpl w:val="4608FD44"/>
    <w:lvl w:ilvl="0" w:tplc="3809000F">
      <w:start w:val="1"/>
      <w:numFmt w:val="decimal"/>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2">
    <w:nsid w:val="13F96373"/>
    <w:multiLevelType w:val="multilevel"/>
    <w:tmpl w:val="F5987BC8"/>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14292D52"/>
    <w:multiLevelType w:val="hybridMultilevel"/>
    <w:tmpl w:val="D4FA0FC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nsid w:val="15FB7EEA"/>
    <w:multiLevelType w:val="hybridMultilevel"/>
    <w:tmpl w:val="535C45F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16417A04"/>
    <w:multiLevelType w:val="hybridMultilevel"/>
    <w:tmpl w:val="6A12D504"/>
    <w:lvl w:ilvl="0" w:tplc="5256072E">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6">
    <w:nsid w:val="1C9A049C"/>
    <w:multiLevelType w:val="hybridMultilevel"/>
    <w:tmpl w:val="04D6E1B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1D0E69AB"/>
    <w:multiLevelType w:val="hybridMultilevel"/>
    <w:tmpl w:val="37C85634"/>
    <w:lvl w:ilvl="0" w:tplc="483EE5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2110F41"/>
    <w:multiLevelType w:val="hybridMultilevel"/>
    <w:tmpl w:val="A70C106C"/>
    <w:lvl w:ilvl="0" w:tplc="3809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0">
    <w:nsid w:val="24737CD1"/>
    <w:multiLevelType w:val="hybridMultilevel"/>
    <w:tmpl w:val="6ED44EBA"/>
    <w:lvl w:ilvl="0" w:tplc="EC3444A2">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5415E02"/>
    <w:multiLevelType w:val="hybridMultilevel"/>
    <w:tmpl w:val="60C28E06"/>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2">
    <w:nsid w:val="255B596E"/>
    <w:multiLevelType w:val="hybridMultilevel"/>
    <w:tmpl w:val="279632DC"/>
    <w:lvl w:ilvl="0" w:tplc="38090019">
      <w:start w:val="1"/>
      <w:numFmt w:val="lowerLetter"/>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25B3082A"/>
    <w:multiLevelType w:val="hybridMultilevel"/>
    <w:tmpl w:val="D00AA0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2B547D59"/>
    <w:multiLevelType w:val="hybridMultilevel"/>
    <w:tmpl w:val="4650C01A"/>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5">
    <w:nsid w:val="2B757232"/>
    <w:multiLevelType w:val="hybridMultilevel"/>
    <w:tmpl w:val="82BE1F0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2E1F10FF"/>
    <w:multiLevelType w:val="hybridMultilevel"/>
    <w:tmpl w:val="60BC899E"/>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7">
    <w:nsid w:val="300A3680"/>
    <w:multiLevelType w:val="hybridMultilevel"/>
    <w:tmpl w:val="179ACAD2"/>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8">
    <w:nsid w:val="313D2BFF"/>
    <w:multiLevelType w:val="hybridMultilevel"/>
    <w:tmpl w:val="0D945BBC"/>
    <w:lvl w:ilvl="0" w:tplc="5256072E">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9">
    <w:nsid w:val="32EB0E23"/>
    <w:multiLevelType w:val="hybridMultilevel"/>
    <w:tmpl w:val="F8F8C6F6"/>
    <w:lvl w:ilvl="0" w:tplc="F2BCBA58">
      <w:start w:val="1"/>
      <w:numFmt w:val="decimal"/>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nsid w:val="350B13EB"/>
    <w:multiLevelType w:val="hybridMultilevel"/>
    <w:tmpl w:val="3C12D7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nsid w:val="38275E4D"/>
    <w:multiLevelType w:val="hybridMultilevel"/>
    <w:tmpl w:val="516E609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nsid w:val="3F487411"/>
    <w:multiLevelType w:val="hybridMultilevel"/>
    <w:tmpl w:val="108C2888"/>
    <w:lvl w:ilvl="0" w:tplc="94422930">
      <w:start w:val="1"/>
      <w:numFmt w:val="decimal"/>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nsid w:val="45AB0329"/>
    <w:multiLevelType w:val="hybridMultilevel"/>
    <w:tmpl w:val="DC3EE80E"/>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4">
    <w:nsid w:val="46D2371A"/>
    <w:multiLevelType w:val="multilevel"/>
    <w:tmpl w:val="46EAE08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nsid w:val="46F84A57"/>
    <w:multiLevelType w:val="hybridMultilevel"/>
    <w:tmpl w:val="79FE84DA"/>
    <w:lvl w:ilvl="0" w:tplc="C67CF772">
      <w:start w:val="1"/>
      <w:numFmt w:val="decimal"/>
      <w:lvlText w:val="%1."/>
      <w:lvlJc w:val="left"/>
      <w:pPr>
        <w:ind w:left="199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47CC2C02"/>
    <w:multiLevelType w:val="hybridMultilevel"/>
    <w:tmpl w:val="9F9A66D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481F1EDE"/>
    <w:multiLevelType w:val="hybridMultilevel"/>
    <w:tmpl w:val="B35EB0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nsid w:val="485520DB"/>
    <w:multiLevelType w:val="hybridMultilevel"/>
    <w:tmpl w:val="3472613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9">
    <w:nsid w:val="4AFC5F8C"/>
    <w:multiLevelType w:val="hybridMultilevel"/>
    <w:tmpl w:val="9B687526"/>
    <w:lvl w:ilvl="0" w:tplc="5256072E">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40">
    <w:nsid w:val="51CE1A09"/>
    <w:multiLevelType w:val="multilevel"/>
    <w:tmpl w:val="F020C55A"/>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b/>
        <w:bC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nsid w:val="55CB12EF"/>
    <w:multiLevelType w:val="hybridMultilevel"/>
    <w:tmpl w:val="30BCFA42"/>
    <w:lvl w:ilvl="0" w:tplc="5256072E">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42">
    <w:nsid w:val="5906060F"/>
    <w:multiLevelType w:val="hybridMultilevel"/>
    <w:tmpl w:val="F9885DFC"/>
    <w:lvl w:ilvl="0" w:tplc="F26A9318">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nsid w:val="5B8847F9"/>
    <w:multiLevelType w:val="hybridMultilevel"/>
    <w:tmpl w:val="C5DE87FE"/>
    <w:lvl w:ilvl="0" w:tplc="5256072E">
      <w:start w:val="1"/>
      <w:numFmt w:val="decimal"/>
      <w:lvlText w:val="%1."/>
      <w:lvlJc w:val="left"/>
      <w:pPr>
        <w:ind w:left="2421" w:hanging="360"/>
      </w:pPr>
      <w:rPr>
        <w:rFonts w:hint="default"/>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44">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5">
    <w:nsid w:val="6D94176A"/>
    <w:multiLevelType w:val="hybridMultilevel"/>
    <w:tmpl w:val="E532711E"/>
    <w:lvl w:ilvl="0" w:tplc="38090019">
      <w:start w:val="1"/>
      <w:numFmt w:val="lowerLetter"/>
      <w:lvlText w:val="%1."/>
      <w:lvlJc w:val="left"/>
      <w:pPr>
        <w:ind w:left="199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nsid w:val="6DBD34B3"/>
    <w:multiLevelType w:val="hybridMultilevel"/>
    <w:tmpl w:val="DCF43E32"/>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7">
    <w:nsid w:val="745A7902"/>
    <w:multiLevelType w:val="hybridMultilevel"/>
    <w:tmpl w:val="03FC261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nsid w:val="7B8E44AC"/>
    <w:multiLevelType w:val="hybridMultilevel"/>
    <w:tmpl w:val="7646E18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49">
    <w:nsid w:val="7E8635AB"/>
    <w:multiLevelType w:val="hybridMultilevel"/>
    <w:tmpl w:val="2C38C4D6"/>
    <w:lvl w:ilvl="0" w:tplc="9E70C6C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0"/>
  </w:num>
  <w:num w:numId="2">
    <w:abstractNumId w:val="18"/>
  </w:num>
  <w:num w:numId="3">
    <w:abstractNumId w:val="44"/>
  </w:num>
  <w:num w:numId="4">
    <w:abstractNumId w:val="48"/>
  </w:num>
  <w:num w:numId="5">
    <w:abstractNumId w:val="27"/>
  </w:num>
  <w:num w:numId="6">
    <w:abstractNumId w:val="36"/>
  </w:num>
  <w:num w:numId="7">
    <w:abstractNumId w:val="42"/>
  </w:num>
  <w:num w:numId="8">
    <w:abstractNumId w:val="37"/>
  </w:num>
  <w:num w:numId="9">
    <w:abstractNumId w:val="25"/>
  </w:num>
  <w:num w:numId="10">
    <w:abstractNumId w:val="14"/>
  </w:num>
  <w:num w:numId="11">
    <w:abstractNumId w:val="16"/>
  </w:num>
  <w:num w:numId="12">
    <w:abstractNumId w:val="32"/>
  </w:num>
  <w:num w:numId="13">
    <w:abstractNumId w:val="29"/>
  </w:num>
  <w:num w:numId="14">
    <w:abstractNumId w:val="47"/>
  </w:num>
  <w:num w:numId="15">
    <w:abstractNumId w:val="26"/>
  </w:num>
  <w:num w:numId="16">
    <w:abstractNumId w:val="11"/>
  </w:num>
  <w:num w:numId="17">
    <w:abstractNumId w:val="3"/>
  </w:num>
  <w:num w:numId="18">
    <w:abstractNumId w:val="33"/>
  </w:num>
  <w:num w:numId="19">
    <w:abstractNumId w:val="19"/>
  </w:num>
  <w:num w:numId="20">
    <w:abstractNumId w:val="24"/>
  </w:num>
  <w:num w:numId="21">
    <w:abstractNumId w:val="4"/>
  </w:num>
  <w:num w:numId="22">
    <w:abstractNumId w:val="7"/>
  </w:num>
  <w:num w:numId="23">
    <w:abstractNumId w:val="46"/>
  </w:num>
  <w:num w:numId="24">
    <w:abstractNumId w:val="45"/>
  </w:num>
  <w:num w:numId="25">
    <w:abstractNumId w:val="22"/>
  </w:num>
  <w:num w:numId="26">
    <w:abstractNumId w:val="1"/>
  </w:num>
  <w:num w:numId="27">
    <w:abstractNumId w:val="5"/>
  </w:num>
  <w:num w:numId="28">
    <w:abstractNumId w:val="28"/>
  </w:num>
  <w:num w:numId="29">
    <w:abstractNumId w:val="23"/>
  </w:num>
  <w:num w:numId="30">
    <w:abstractNumId w:val="39"/>
  </w:num>
  <w:num w:numId="31">
    <w:abstractNumId w:val="9"/>
  </w:num>
  <w:num w:numId="32">
    <w:abstractNumId w:val="43"/>
  </w:num>
  <w:num w:numId="33">
    <w:abstractNumId w:val="31"/>
  </w:num>
  <w:num w:numId="34">
    <w:abstractNumId w:val="21"/>
  </w:num>
  <w:num w:numId="35">
    <w:abstractNumId w:val="10"/>
  </w:num>
  <w:num w:numId="36">
    <w:abstractNumId w:val="41"/>
  </w:num>
  <w:num w:numId="37">
    <w:abstractNumId w:val="6"/>
  </w:num>
  <w:num w:numId="38">
    <w:abstractNumId w:val="15"/>
  </w:num>
  <w:num w:numId="39">
    <w:abstractNumId w:val="35"/>
  </w:num>
  <w:num w:numId="40">
    <w:abstractNumId w:val="8"/>
  </w:num>
  <w:num w:numId="41">
    <w:abstractNumId w:val="49"/>
  </w:num>
  <w:num w:numId="42">
    <w:abstractNumId w:val="12"/>
  </w:num>
  <w:num w:numId="43">
    <w:abstractNumId w:val="0"/>
  </w:num>
  <w:num w:numId="44">
    <w:abstractNumId w:val="2"/>
  </w:num>
  <w:num w:numId="45">
    <w:abstractNumId w:val="13"/>
  </w:num>
  <w:num w:numId="46">
    <w:abstractNumId w:val="38"/>
  </w:num>
  <w:num w:numId="47">
    <w:abstractNumId w:val="30"/>
  </w:num>
  <w:num w:numId="48">
    <w:abstractNumId w:val="20"/>
  </w:num>
  <w:num w:numId="49">
    <w:abstractNumId w:val="17"/>
  </w:num>
  <w:num w:numId="50">
    <w:abstractNumId w:val="3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6FAC"/>
    <w:rsid w:val="0002688F"/>
    <w:rsid w:val="00043590"/>
    <w:rsid w:val="000512BD"/>
    <w:rsid w:val="000623B4"/>
    <w:rsid w:val="00066FAC"/>
    <w:rsid w:val="000838D4"/>
    <w:rsid w:val="00095EAF"/>
    <w:rsid w:val="000C325D"/>
    <w:rsid w:val="000D42F4"/>
    <w:rsid w:val="000E0840"/>
    <w:rsid w:val="000E1936"/>
    <w:rsid w:val="000F1008"/>
    <w:rsid w:val="000F162B"/>
    <w:rsid w:val="000F507B"/>
    <w:rsid w:val="0010119E"/>
    <w:rsid w:val="00101F6E"/>
    <w:rsid w:val="00112D0A"/>
    <w:rsid w:val="00114416"/>
    <w:rsid w:val="00116D0A"/>
    <w:rsid w:val="0016234A"/>
    <w:rsid w:val="00171671"/>
    <w:rsid w:val="001B182C"/>
    <w:rsid w:val="001C6A1B"/>
    <w:rsid w:val="001D4CBD"/>
    <w:rsid w:val="001D7EC0"/>
    <w:rsid w:val="001E0E98"/>
    <w:rsid w:val="00211BF0"/>
    <w:rsid w:val="00214619"/>
    <w:rsid w:val="00251887"/>
    <w:rsid w:val="00255924"/>
    <w:rsid w:val="00263E55"/>
    <w:rsid w:val="00277AB8"/>
    <w:rsid w:val="002829A4"/>
    <w:rsid w:val="00284F3D"/>
    <w:rsid w:val="0028547B"/>
    <w:rsid w:val="00285885"/>
    <w:rsid w:val="002916B4"/>
    <w:rsid w:val="002962A6"/>
    <w:rsid w:val="002A6ED8"/>
    <w:rsid w:val="002B221E"/>
    <w:rsid w:val="002F4B9B"/>
    <w:rsid w:val="002F6C68"/>
    <w:rsid w:val="00307EF4"/>
    <w:rsid w:val="00314D2D"/>
    <w:rsid w:val="00327D42"/>
    <w:rsid w:val="00347F51"/>
    <w:rsid w:val="00352840"/>
    <w:rsid w:val="003659F8"/>
    <w:rsid w:val="00372CF5"/>
    <w:rsid w:val="00380851"/>
    <w:rsid w:val="003A4C3D"/>
    <w:rsid w:val="003B510F"/>
    <w:rsid w:val="003B56D1"/>
    <w:rsid w:val="003E0D6E"/>
    <w:rsid w:val="003E5923"/>
    <w:rsid w:val="00425A3A"/>
    <w:rsid w:val="00431D35"/>
    <w:rsid w:val="004345F3"/>
    <w:rsid w:val="00450B61"/>
    <w:rsid w:val="00451867"/>
    <w:rsid w:val="00452BDB"/>
    <w:rsid w:val="00453210"/>
    <w:rsid w:val="00465391"/>
    <w:rsid w:val="00476FAA"/>
    <w:rsid w:val="00493F13"/>
    <w:rsid w:val="004D500A"/>
    <w:rsid w:val="004E66F5"/>
    <w:rsid w:val="00501586"/>
    <w:rsid w:val="00546D65"/>
    <w:rsid w:val="00562A16"/>
    <w:rsid w:val="00582D0C"/>
    <w:rsid w:val="005946FC"/>
    <w:rsid w:val="005A3809"/>
    <w:rsid w:val="005A3946"/>
    <w:rsid w:val="005A4198"/>
    <w:rsid w:val="005A4AE3"/>
    <w:rsid w:val="005D255B"/>
    <w:rsid w:val="005E0055"/>
    <w:rsid w:val="005E5204"/>
    <w:rsid w:val="00646D30"/>
    <w:rsid w:val="006509E4"/>
    <w:rsid w:val="0066156D"/>
    <w:rsid w:val="00673950"/>
    <w:rsid w:val="00686EB9"/>
    <w:rsid w:val="006D5232"/>
    <w:rsid w:val="006D5637"/>
    <w:rsid w:val="006E0523"/>
    <w:rsid w:val="00701600"/>
    <w:rsid w:val="00714C8E"/>
    <w:rsid w:val="00727D73"/>
    <w:rsid w:val="00731BB8"/>
    <w:rsid w:val="007473EA"/>
    <w:rsid w:val="007747F4"/>
    <w:rsid w:val="00781857"/>
    <w:rsid w:val="00793E79"/>
    <w:rsid w:val="007B5C93"/>
    <w:rsid w:val="007E1AB5"/>
    <w:rsid w:val="0080160A"/>
    <w:rsid w:val="00811B66"/>
    <w:rsid w:val="00825014"/>
    <w:rsid w:val="00846585"/>
    <w:rsid w:val="0085033E"/>
    <w:rsid w:val="0086224A"/>
    <w:rsid w:val="008732C8"/>
    <w:rsid w:val="00895DE9"/>
    <w:rsid w:val="008C6075"/>
    <w:rsid w:val="008D07EB"/>
    <w:rsid w:val="008D1C4C"/>
    <w:rsid w:val="008E4F3C"/>
    <w:rsid w:val="00900E98"/>
    <w:rsid w:val="009134B9"/>
    <w:rsid w:val="00921A1A"/>
    <w:rsid w:val="00922939"/>
    <w:rsid w:val="00926214"/>
    <w:rsid w:val="0094086D"/>
    <w:rsid w:val="00970145"/>
    <w:rsid w:val="00971F0E"/>
    <w:rsid w:val="00985AEB"/>
    <w:rsid w:val="009960F8"/>
    <w:rsid w:val="00996D27"/>
    <w:rsid w:val="009A459B"/>
    <w:rsid w:val="009C16A1"/>
    <w:rsid w:val="009E1CBE"/>
    <w:rsid w:val="009E3DAB"/>
    <w:rsid w:val="009F72DC"/>
    <w:rsid w:val="009F733B"/>
    <w:rsid w:val="00A06B80"/>
    <w:rsid w:val="00A0715D"/>
    <w:rsid w:val="00A2356C"/>
    <w:rsid w:val="00A27490"/>
    <w:rsid w:val="00A30451"/>
    <w:rsid w:val="00A31660"/>
    <w:rsid w:val="00A42D26"/>
    <w:rsid w:val="00A556B8"/>
    <w:rsid w:val="00A723CE"/>
    <w:rsid w:val="00A81BC9"/>
    <w:rsid w:val="00A85EFF"/>
    <w:rsid w:val="00A863F4"/>
    <w:rsid w:val="00A9093F"/>
    <w:rsid w:val="00AA3B99"/>
    <w:rsid w:val="00AB68EA"/>
    <w:rsid w:val="00AC659F"/>
    <w:rsid w:val="00AD1FA1"/>
    <w:rsid w:val="00AE2753"/>
    <w:rsid w:val="00B25419"/>
    <w:rsid w:val="00B3326A"/>
    <w:rsid w:val="00B70DBC"/>
    <w:rsid w:val="00B97E2F"/>
    <w:rsid w:val="00BB1396"/>
    <w:rsid w:val="00BE70DE"/>
    <w:rsid w:val="00BF2AE1"/>
    <w:rsid w:val="00C00AD6"/>
    <w:rsid w:val="00C24A30"/>
    <w:rsid w:val="00C26AD9"/>
    <w:rsid w:val="00C31915"/>
    <w:rsid w:val="00C33F65"/>
    <w:rsid w:val="00C34EED"/>
    <w:rsid w:val="00C40C7C"/>
    <w:rsid w:val="00C55175"/>
    <w:rsid w:val="00C55268"/>
    <w:rsid w:val="00C573EC"/>
    <w:rsid w:val="00CA68F1"/>
    <w:rsid w:val="00CB63DC"/>
    <w:rsid w:val="00CC522B"/>
    <w:rsid w:val="00CC64F7"/>
    <w:rsid w:val="00CD0F41"/>
    <w:rsid w:val="00CE011F"/>
    <w:rsid w:val="00CE1427"/>
    <w:rsid w:val="00CF71BE"/>
    <w:rsid w:val="00D11246"/>
    <w:rsid w:val="00D15D2E"/>
    <w:rsid w:val="00D219D2"/>
    <w:rsid w:val="00D25735"/>
    <w:rsid w:val="00D3741A"/>
    <w:rsid w:val="00D4745B"/>
    <w:rsid w:val="00D5244A"/>
    <w:rsid w:val="00D540B0"/>
    <w:rsid w:val="00D5750C"/>
    <w:rsid w:val="00D67FCD"/>
    <w:rsid w:val="00D7086D"/>
    <w:rsid w:val="00D92678"/>
    <w:rsid w:val="00D9558A"/>
    <w:rsid w:val="00D97E8C"/>
    <w:rsid w:val="00DA40DA"/>
    <w:rsid w:val="00DC0E88"/>
    <w:rsid w:val="00DC7068"/>
    <w:rsid w:val="00DE4607"/>
    <w:rsid w:val="00DF4DFD"/>
    <w:rsid w:val="00E22ECE"/>
    <w:rsid w:val="00E35B9E"/>
    <w:rsid w:val="00E40400"/>
    <w:rsid w:val="00E405A2"/>
    <w:rsid w:val="00E51A3D"/>
    <w:rsid w:val="00E67192"/>
    <w:rsid w:val="00E6736F"/>
    <w:rsid w:val="00E707D6"/>
    <w:rsid w:val="00E70AC2"/>
    <w:rsid w:val="00E74657"/>
    <w:rsid w:val="00E96151"/>
    <w:rsid w:val="00EA1AD0"/>
    <w:rsid w:val="00EA795C"/>
    <w:rsid w:val="00EB4D40"/>
    <w:rsid w:val="00EC042C"/>
    <w:rsid w:val="00ED2F14"/>
    <w:rsid w:val="00F12B61"/>
    <w:rsid w:val="00F34DD4"/>
    <w:rsid w:val="00F46575"/>
    <w:rsid w:val="00F5468C"/>
    <w:rsid w:val="00F566EB"/>
    <w:rsid w:val="00F5671B"/>
    <w:rsid w:val="00F73D66"/>
    <w:rsid w:val="00F758BD"/>
    <w:rsid w:val="00F854E2"/>
    <w:rsid w:val="00F92D14"/>
    <w:rsid w:val="00FB772F"/>
    <w:rsid w:val="00FF38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8A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customStyle="1" w:styleId="UnresolvedMention">
    <w:name w:val="Unresolved Mention"/>
    <w:basedOn w:val="DefaultParagraphFont"/>
    <w:uiPriority w:val="99"/>
    <w:semiHidden/>
    <w:unhideWhenUsed/>
    <w:rsid w:val="003659F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customStyle="1" w:styleId="UnresolvedMention">
    <w:name w:val="Unresolved Mention"/>
    <w:basedOn w:val="DefaultParagraphFont"/>
    <w:uiPriority w:val="99"/>
    <w:semiHidden/>
    <w:unhideWhenUsed/>
    <w:rsid w:val="003659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5280">
      <w:bodyDiv w:val="1"/>
      <w:marLeft w:val="0"/>
      <w:marRight w:val="0"/>
      <w:marTop w:val="0"/>
      <w:marBottom w:val="0"/>
      <w:divBdr>
        <w:top w:val="none" w:sz="0" w:space="0" w:color="auto"/>
        <w:left w:val="none" w:sz="0" w:space="0" w:color="auto"/>
        <w:bottom w:val="none" w:sz="0" w:space="0" w:color="auto"/>
        <w:right w:val="none" w:sz="0" w:space="0" w:color="auto"/>
      </w:divBdr>
    </w:div>
    <w:div w:id="50076580">
      <w:bodyDiv w:val="1"/>
      <w:marLeft w:val="0"/>
      <w:marRight w:val="0"/>
      <w:marTop w:val="0"/>
      <w:marBottom w:val="0"/>
      <w:divBdr>
        <w:top w:val="none" w:sz="0" w:space="0" w:color="auto"/>
        <w:left w:val="none" w:sz="0" w:space="0" w:color="auto"/>
        <w:bottom w:val="none" w:sz="0" w:space="0" w:color="auto"/>
        <w:right w:val="none" w:sz="0" w:space="0" w:color="auto"/>
      </w:divBdr>
    </w:div>
    <w:div w:id="56974802">
      <w:bodyDiv w:val="1"/>
      <w:marLeft w:val="0"/>
      <w:marRight w:val="0"/>
      <w:marTop w:val="0"/>
      <w:marBottom w:val="0"/>
      <w:divBdr>
        <w:top w:val="none" w:sz="0" w:space="0" w:color="auto"/>
        <w:left w:val="none" w:sz="0" w:space="0" w:color="auto"/>
        <w:bottom w:val="none" w:sz="0" w:space="0" w:color="auto"/>
        <w:right w:val="none" w:sz="0" w:space="0" w:color="auto"/>
      </w:divBdr>
    </w:div>
    <w:div w:id="63842164">
      <w:bodyDiv w:val="1"/>
      <w:marLeft w:val="0"/>
      <w:marRight w:val="0"/>
      <w:marTop w:val="0"/>
      <w:marBottom w:val="0"/>
      <w:divBdr>
        <w:top w:val="none" w:sz="0" w:space="0" w:color="auto"/>
        <w:left w:val="none" w:sz="0" w:space="0" w:color="auto"/>
        <w:bottom w:val="none" w:sz="0" w:space="0" w:color="auto"/>
        <w:right w:val="none" w:sz="0" w:space="0" w:color="auto"/>
      </w:divBdr>
    </w:div>
    <w:div w:id="85269641">
      <w:bodyDiv w:val="1"/>
      <w:marLeft w:val="0"/>
      <w:marRight w:val="0"/>
      <w:marTop w:val="0"/>
      <w:marBottom w:val="0"/>
      <w:divBdr>
        <w:top w:val="none" w:sz="0" w:space="0" w:color="auto"/>
        <w:left w:val="none" w:sz="0" w:space="0" w:color="auto"/>
        <w:bottom w:val="none" w:sz="0" w:space="0" w:color="auto"/>
        <w:right w:val="none" w:sz="0" w:space="0" w:color="auto"/>
      </w:divBdr>
    </w:div>
    <w:div w:id="119347101">
      <w:bodyDiv w:val="1"/>
      <w:marLeft w:val="0"/>
      <w:marRight w:val="0"/>
      <w:marTop w:val="0"/>
      <w:marBottom w:val="0"/>
      <w:divBdr>
        <w:top w:val="none" w:sz="0" w:space="0" w:color="auto"/>
        <w:left w:val="none" w:sz="0" w:space="0" w:color="auto"/>
        <w:bottom w:val="none" w:sz="0" w:space="0" w:color="auto"/>
        <w:right w:val="none" w:sz="0" w:space="0" w:color="auto"/>
      </w:divBdr>
    </w:div>
    <w:div w:id="133570681">
      <w:bodyDiv w:val="1"/>
      <w:marLeft w:val="0"/>
      <w:marRight w:val="0"/>
      <w:marTop w:val="0"/>
      <w:marBottom w:val="0"/>
      <w:divBdr>
        <w:top w:val="none" w:sz="0" w:space="0" w:color="auto"/>
        <w:left w:val="none" w:sz="0" w:space="0" w:color="auto"/>
        <w:bottom w:val="none" w:sz="0" w:space="0" w:color="auto"/>
        <w:right w:val="none" w:sz="0" w:space="0" w:color="auto"/>
      </w:divBdr>
    </w:div>
    <w:div w:id="137189004">
      <w:bodyDiv w:val="1"/>
      <w:marLeft w:val="0"/>
      <w:marRight w:val="0"/>
      <w:marTop w:val="0"/>
      <w:marBottom w:val="0"/>
      <w:divBdr>
        <w:top w:val="none" w:sz="0" w:space="0" w:color="auto"/>
        <w:left w:val="none" w:sz="0" w:space="0" w:color="auto"/>
        <w:bottom w:val="none" w:sz="0" w:space="0" w:color="auto"/>
        <w:right w:val="none" w:sz="0" w:space="0" w:color="auto"/>
      </w:divBdr>
    </w:div>
    <w:div w:id="147211180">
      <w:bodyDiv w:val="1"/>
      <w:marLeft w:val="0"/>
      <w:marRight w:val="0"/>
      <w:marTop w:val="0"/>
      <w:marBottom w:val="0"/>
      <w:divBdr>
        <w:top w:val="none" w:sz="0" w:space="0" w:color="auto"/>
        <w:left w:val="none" w:sz="0" w:space="0" w:color="auto"/>
        <w:bottom w:val="none" w:sz="0" w:space="0" w:color="auto"/>
        <w:right w:val="none" w:sz="0" w:space="0" w:color="auto"/>
      </w:divBdr>
    </w:div>
    <w:div w:id="195898282">
      <w:bodyDiv w:val="1"/>
      <w:marLeft w:val="0"/>
      <w:marRight w:val="0"/>
      <w:marTop w:val="0"/>
      <w:marBottom w:val="0"/>
      <w:divBdr>
        <w:top w:val="none" w:sz="0" w:space="0" w:color="auto"/>
        <w:left w:val="none" w:sz="0" w:space="0" w:color="auto"/>
        <w:bottom w:val="none" w:sz="0" w:space="0" w:color="auto"/>
        <w:right w:val="none" w:sz="0" w:space="0" w:color="auto"/>
      </w:divBdr>
    </w:div>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202134849">
      <w:bodyDiv w:val="1"/>
      <w:marLeft w:val="0"/>
      <w:marRight w:val="0"/>
      <w:marTop w:val="0"/>
      <w:marBottom w:val="0"/>
      <w:divBdr>
        <w:top w:val="none" w:sz="0" w:space="0" w:color="auto"/>
        <w:left w:val="none" w:sz="0" w:space="0" w:color="auto"/>
        <w:bottom w:val="none" w:sz="0" w:space="0" w:color="auto"/>
        <w:right w:val="none" w:sz="0" w:space="0" w:color="auto"/>
      </w:divBdr>
    </w:div>
    <w:div w:id="205217435">
      <w:bodyDiv w:val="1"/>
      <w:marLeft w:val="0"/>
      <w:marRight w:val="0"/>
      <w:marTop w:val="0"/>
      <w:marBottom w:val="0"/>
      <w:divBdr>
        <w:top w:val="none" w:sz="0" w:space="0" w:color="auto"/>
        <w:left w:val="none" w:sz="0" w:space="0" w:color="auto"/>
        <w:bottom w:val="none" w:sz="0" w:space="0" w:color="auto"/>
        <w:right w:val="none" w:sz="0" w:space="0" w:color="auto"/>
      </w:divBdr>
    </w:div>
    <w:div w:id="330521855">
      <w:bodyDiv w:val="1"/>
      <w:marLeft w:val="0"/>
      <w:marRight w:val="0"/>
      <w:marTop w:val="0"/>
      <w:marBottom w:val="0"/>
      <w:divBdr>
        <w:top w:val="none" w:sz="0" w:space="0" w:color="auto"/>
        <w:left w:val="none" w:sz="0" w:space="0" w:color="auto"/>
        <w:bottom w:val="none" w:sz="0" w:space="0" w:color="auto"/>
        <w:right w:val="none" w:sz="0" w:space="0" w:color="auto"/>
      </w:divBdr>
    </w:div>
    <w:div w:id="374698714">
      <w:bodyDiv w:val="1"/>
      <w:marLeft w:val="0"/>
      <w:marRight w:val="0"/>
      <w:marTop w:val="0"/>
      <w:marBottom w:val="0"/>
      <w:divBdr>
        <w:top w:val="none" w:sz="0" w:space="0" w:color="auto"/>
        <w:left w:val="none" w:sz="0" w:space="0" w:color="auto"/>
        <w:bottom w:val="none" w:sz="0" w:space="0" w:color="auto"/>
        <w:right w:val="none" w:sz="0" w:space="0" w:color="auto"/>
      </w:divBdr>
    </w:div>
    <w:div w:id="417949120">
      <w:bodyDiv w:val="1"/>
      <w:marLeft w:val="0"/>
      <w:marRight w:val="0"/>
      <w:marTop w:val="0"/>
      <w:marBottom w:val="0"/>
      <w:divBdr>
        <w:top w:val="none" w:sz="0" w:space="0" w:color="auto"/>
        <w:left w:val="none" w:sz="0" w:space="0" w:color="auto"/>
        <w:bottom w:val="none" w:sz="0" w:space="0" w:color="auto"/>
        <w:right w:val="none" w:sz="0" w:space="0" w:color="auto"/>
      </w:divBdr>
    </w:div>
    <w:div w:id="449784861">
      <w:bodyDiv w:val="1"/>
      <w:marLeft w:val="0"/>
      <w:marRight w:val="0"/>
      <w:marTop w:val="0"/>
      <w:marBottom w:val="0"/>
      <w:divBdr>
        <w:top w:val="none" w:sz="0" w:space="0" w:color="auto"/>
        <w:left w:val="none" w:sz="0" w:space="0" w:color="auto"/>
        <w:bottom w:val="none" w:sz="0" w:space="0" w:color="auto"/>
        <w:right w:val="none" w:sz="0" w:space="0" w:color="auto"/>
      </w:divBdr>
    </w:div>
    <w:div w:id="450629955">
      <w:bodyDiv w:val="1"/>
      <w:marLeft w:val="0"/>
      <w:marRight w:val="0"/>
      <w:marTop w:val="0"/>
      <w:marBottom w:val="0"/>
      <w:divBdr>
        <w:top w:val="none" w:sz="0" w:space="0" w:color="auto"/>
        <w:left w:val="none" w:sz="0" w:space="0" w:color="auto"/>
        <w:bottom w:val="none" w:sz="0" w:space="0" w:color="auto"/>
        <w:right w:val="none" w:sz="0" w:space="0" w:color="auto"/>
      </w:divBdr>
    </w:div>
    <w:div w:id="481771193">
      <w:bodyDiv w:val="1"/>
      <w:marLeft w:val="0"/>
      <w:marRight w:val="0"/>
      <w:marTop w:val="0"/>
      <w:marBottom w:val="0"/>
      <w:divBdr>
        <w:top w:val="none" w:sz="0" w:space="0" w:color="auto"/>
        <w:left w:val="none" w:sz="0" w:space="0" w:color="auto"/>
        <w:bottom w:val="none" w:sz="0" w:space="0" w:color="auto"/>
        <w:right w:val="none" w:sz="0" w:space="0" w:color="auto"/>
      </w:divBdr>
    </w:div>
    <w:div w:id="511072544">
      <w:bodyDiv w:val="1"/>
      <w:marLeft w:val="0"/>
      <w:marRight w:val="0"/>
      <w:marTop w:val="0"/>
      <w:marBottom w:val="0"/>
      <w:divBdr>
        <w:top w:val="none" w:sz="0" w:space="0" w:color="auto"/>
        <w:left w:val="none" w:sz="0" w:space="0" w:color="auto"/>
        <w:bottom w:val="none" w:sz="0" w:space="0" w:color="auto"/>
        <w:right w:val="none" w:sz="0" w:space="0" w:color="auto"/>
      </w:divBdr>
    </w:div>
    <w:div w:id="566577770">
      <w:bodyDiv w:val="1"/>
      <w:marLeft w:val="0"/>
      <w:marRight w:val="0"/>
      <w:marTop w:val="0"/>
      <w:marBottom w:val="0"/>
      <w:divBdr>
        <w:top w:val="none" w:sz="0" w:space="0" w:color="auto"/>
        <w:left w:val="none" w:sz="0" w:space="0" w:color="auto"/>
        <w:bottom w:val="none" w:sz="0" w:space="0" w:color="auto"/>
        <w:right w:val="none" w:sz="0" w:space="0" w:color="auto"/>
      </w:divBdr>
    </w:div>
    <w:div w:id="661470810">
      <w:bodyDiv w:val="1"/>
      <w:marLeft w:val="0"/>
      <w:marRight w:val="0"/>
      <w:marTop w:val="0"/>
      <w:marBottom w:val="0"/>
      <w:divBdr>
        <w:top w:val="none" w:sz="0" w:space="0" w:color="auto"/>
        <w:left w:val="none" w:sz="0" w:space="0" w:color="auto"/>
        <w:bottom w:val="none" w:sz="0" w:space="0" w:color="auto"/>
        <w:right w:val="none" w:sz="0" w:space="0" w:color="auto"/>
      </w:divBdr>
    </w:div>
    <w:div w:id="677390791">
      <w:bodyDiv w:val="1"/>
      <w:marLeft w:val="0"/>
      <w:marRight w:val="0"/>
      <w:marTop w:val="0"/>
      <w:marBottom w:val="0"/>
      <w:divBdr>
        <w:top w:val="none" w:sz="0" w:space="0" w:color="auto"/>
        <w:left w:val="none" w:sz="0" w:space="0" w:color="auto"/>
        <w:bottom w:val="none" w:sz="0" w:space="0" w:color="auto"/>
        <w:right w:val="none" w:sz="0" w:space="0" w:color="auto"/>
      </w:divBdr>
    </w:div>
    <w:div w:id="679700917">
      <w:bodyDiv w:val="1"/>
      <w:marLeft w:val="0"/>
      <w:marRight w:val="0"/>
      <w:marTop w:val="0"/>
      <w:marBottom w:val="0"/>
      <w:divBdr>
        <w:top w:val="none" w:sz="0" w:space="0" w:color="auto"/>
        <w:left w:val="none" w:sz="0" w:space="0" w:color="auto"/>
        <w:bottom w:val="none" w:sz="0" w:space="0" w:color="auto"/>
        <w:right w:val="none" w:sz="0" w:space="0" w:color="auto"/>
      </w:divBdr>
    </w:div>
    <w:div w:id="713845858">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46652450">
      <w:bodyDiv w:val="1"/>
      <w:marLeft w:val="0"/>
      <w:marRight w:val="0"/>
      <w:marTop w:val="0"/>
      <w:marBottom w:val="0"/>
      <w:divBdr>
        <w:top w:val="none" w:sz="0" w:space="0" w:color="auto"/>
        <w:left w:val="none" w:sz="0" w:space="0" w:color="auto"/>
        <w:bottom w:val="none" w:sz="0" w:space="0" w:color="auto"/>
        <w:right w:val="none" w:sz="0" w:space="0" w:color="auto"/>
      </w:divBdr>
    </w:div>
    <w:div w:id="780956830">
      <w:bodyDiv w:val="1"/>
      <w:marLeft w:val="0"/>
      <w:marRight w:val="0"/>
      <w:marTop w:val="0"/>
      <w:marBottom w:val="0"/>
      <w:divBdr>
        <w:top w:val="none" w:sz="0" w:space="0" w:color="auto"/>
        <w:left w:val="none" w:sz="0" w:space="0" w:color="auto"/>
        <w:bottom w:val="none" w:sz="0" w:space="0" w:color="auto"/>
        <w:right w:val="none" w:sz="0" w:space="0" w:color="auto"/>
      </w:divBdr>
    </w:div>
    <w:div w:id="809060238">
      <w:bodyDiv w:val="1"/>
      <w:marLeft w:val="0"/>
      <w:marRight w:val="0"/>
      <w:marTop w:val="0"/>
      <w:marBottom w:val="0"/>
      <w:divBdr>
        <w:top w:val="none" w:sz="0" w:space="0" w:color="auto"/>
        <w:left w:val="none" w:sz="0" w:space="0" w:color="auto"/>
        <w:bottom w:val="none" w:sz="0" w:space="0" w:color="auto"/>
        <w:right w:val="none" w:sz="0" w:space="0" w:color="auto"/>
      </w:divBdr>
    </w:div>
    <w:div w:id="817301264">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925504882">
      <w:bodyDiv w:val="1"/>
      <w:marLeft w:val="0"/>
      <w:marRight w:val="0"/>
      <w:marTop w:val="0"/>
      <w:marBottom w:val="0"/>
      <w:divBdr>
        <w:top w:val="none" w:sz="0" w:space="0" w:color="auto"/>
        <w:left w:val="none" w:sz="0" w:space="0" w:color="auto"/>
        <w:bottom w:val="none" w:sz="0" w:space="0" w:color="auto"/>
        <w:right w:val="none" w:sz="0" w:space="0" w:color="auto"/>
      </w:divBdr>
    </w:div>
    <w:div w:id="930506529">
      <w:bodyDiv w:val="1"/>
      <w:marLeft w:val="0"/>
      <w:marRight w:val="0"/>
      <w:marTop w:val="0"/>
      <w:marBottom w:val="0"/>
      <w:divBdr>
        <w:top w:val="none" w:sz="0" w:space="0" w:color="auto"/>
        <w:left w:val="none" w:sz="0" w:space="0" w:color="auto"/>
        <w:bottom w:val="none" w:sz="0" w:space="0" w:color="auto"/>
        <w:right w:val="none" w:sz="0" w:space="0" w:color="auto"/>
      </w:divBdr>
    </w:div>
    <w:div w:id="950941367">
      <w:bodyDiv w:val="1"/>
      <w:marLeft w:val="0"/>
      <w:marRight w:val="0"/>
      <w:marTop w:val="0"/>
      <w:marBottom w:val="0"/>
      <w:divBdr>
        <w:top w:val="none" w:sz="0" w:space="0" w:color="auto"/>
        <w:left w:val="none" w:sz="0" w:space="0" w:color="auto"/>
        <w:bottom w:val="none" w:sz="0" w:space="0" w:color="auto"/>
        <w:right w:val="none" w:sz="0" w:space="0" w:color="auto"/>
      </w:divBdr>
    </w:div>
    <w:div w:id="955410894">
      <w:bodyDiv w:val="1"/>
      <w:marLeft w:val="0"/>
      <w:marRight w:val="0"/>
      <w:marTop w:val="0"/>
      <w:marBottom w:val="0"/>
      <w:divBdr>
        <w:top w:val="none" w:sz="0" w:space="0" w:color="auto"/>
        <w:left w:val="none" w:sz="0" w:space="0" w:color="auto"/>
        <w:bottom w:val="none" w:sz="0" w:space="0" w:color="auto"/>
        <w:right w:val="none" w:sz="0" w:space="0" w:color="auto"/>
      </w:divBdr>
    </w:div>
    <w:div w:id="976910627">
      <w:bodyDiv w:val="1"/>
      <w:marLeft w:val="0"/>
      <w:marRight w:val="0"/>
      <w:marTop w:val="0"/>
      <w:marBottom w:val="0"/>
      <w:divBdr>
        <w:top w:val="none" w:sz="0" w:space="0" w:color="auto"/>
        <w:left w:val="none" w:sz="0" w:space="0" w:color="auto"/>
        <w:bottom w:val="none" w:sz="0" w:space="0" w:color="auto"/>
        <w:right w:val="none" w:sz="0" w:space="0" w:color="auto"/>
      </w:divBdr>
    </w:div>
    <w:div w:id="994652069">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008216140">
      <w:bodyDiv w:val="1"/>
      <w:marLeft w:val="0"/>
      <w:marRight w:val="0"/>
      <w:marTop w:val="0"/>
      <w:marBottom w:val="0"/>
      <w:divBdr>
        <w:top w:val="none" w:sz="0" w:space="0" w:color="auto"/>
        <w:left w:val="none" w:sz="0" w:space="0" w:color="auto"/>
        <w:bottom w:val="none" w:sz="0" w:space="0" w:color="auto"/>
        <w:right w:val="none" w:sz="0" w:space="0" w:color="auto"/>
      </w:divBdr>
    </w:div>
    <w:div w:id="1055347524">
      <w:bodyDiv w:val="1"/>
      <w:marLeft w:val="0"/>
      <w:marRight w:val="0"/>
      <w:marTop w:val="0"/>
      <w:marBottom w:val="0"/>
      <w:divBdr>
        <w:top w:val="none" w:sz="0" w:space="0" w:color="auto"/>
        <w:left w:val="none" w:sz="0" w:space="0" w:color="auto"/>
        <w:bottom w:val="none" w:sz="0" w:space="0" w:color="auto"/>
        <w:right w:val="none" w:sz="0" w:space="0" w:color="auto"/>
      </w:divBdr>
    </w:div>
    <w:div w:id="1065226028">
      <w:bodyDiv w:val="1"/>
      <w:marLeft w:val="0"/>
      <w:marRight w:val="0"/>
      <w:marTop w:val="0"/>
      <w:marBottom w:val="0"/>
      <w:divBdr>
        <w:top w:val="none" w:sz="0" w:space="0" w:color="auto"/>
        <w:left w:val="none" w:sz="0" w:space="0" w:color="auto"/>
        <w:bottom w:val="none" w:sz="0" w:space="0" w:color="auto"/>
        <w:right w:val="none" w:sz="0" w:space="0" w:color="auto"/>
      </w:divBdr>
    </w:div>
    <w:div w:id="1100369983">
      <w:bodyDiv w:val="1"/>
      <w:marLeft w:val="0"/>
      <w:marRight w:val="0"/>
      <w:marTop w:val="0"/>
      <w:marBottom w:val="0"/>
      <w:divBdr>
        <w:top w:val="none" w:sz="0" w:space="0" w:color="auto"/>
        <w:left w:val="none" w:sz="0" w:space="0" w:color="auto"/>
        <w:bottom w:val="none" w:sz="0" w:space="0" w:color="auto"/>
        <w:right w:val="none" w:sz="0" w:space="0" w:color="auto"/>
      </w:divBdr>
    </w:div>
    <w:div w:id="1103302613">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9107281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202287257">
      <w:bodyDiv w:val="1"/>
      <w:marLeft w:val="0"/>
      <w:marRight w:val="0"/>
      <w:marTop w:val="0"/>
      <w:marBottom w:val="0"/>
      <w:divBdr>
        <w:top w:val="none" w:sz="0" w:space="0" w:color="auto"/>
        <w:left w:val="none" w:sz="0" w:space="0" w:color="auto"/>
        <w:bottom w:val="none" w:sz="0" w:space="0" w:color="auto"/>
        <w:right w:val="none" w:sz="0" w:space="0" w:color="auto"/>
      </w:divBdr>
    </w:div>
    <w:div w:id="1266423008">
      <w:bodyDiv w:val="1"/>
      <w:marLeft w:val="0"/>
      <w:marRight w:val="0"/>
      <w:marTop w:val="0"/>
      <w:marBottom w:val="0"/>
      <w:divBdr>
        <w:top w:val="none" w:sz="0" w:space="0" w:color="auto"/>
        <w:left w:val="none" w:sz="0" w:space="0" w:color="auto"/>
        <w:bottom w:val="none" w:sz="0" w:space="0" w:color="auto"/>
        <w:right w:val="none" w:sz="0" w:space="0" w:color="auto"/>
      </w:divBdr>
    </w:div>
    <w:div w:id="1272781037">
      <w:bodyDiv w:val="1"/>
      <w:marLeft w:val="0"/>
      <w:marRight w:val="0"/>
      <w:marTop w:val="0"/>
      <w:marBottom w:val="0"/>
      <w:divBdr>
        <w:top w:val="none" w:sz="0" w:space="0" w:color="auto"/>
        <w:left w:val="none" w:sz="0" w:space="0" w:color="auto"/>
        <w:bottom w:val="none" w:sz="0" w:space="0" w:color="auto"/>
        <w:right w:val="none" w:sz="0" w:space="0" w:color="auto"/>
      </w:divBdr>
    </w:div>
    <w:div w:id="1283732621">
      <w:bodyDiv w:val="1"/>
      <w:marLeft w:val="0"/>
      <w:marRight w:val="0"/>
      <w:marTop w:val="0"/>
      <w:marBottom w:val="0"/>
      <w:divBdr>
        <w:top w:val="none" w:sz="0" w:space="0" w:color="auto"/>
        <w:left w:val="none" w:sz="0" w:space="0" w:color="auto"/>
        <w:bottom w:val="none" w:sz="0" w:space="0" w:color="auto"/>
        <w:right w:val="none" w:sz="0" w:space="0" w:color="auto"/>
      </w:divBdr>
    </w:div>
    <w:div w:id="1293360674">
      <w:bodyDiv w:val="1"/>
      <w:marLeft w:val="0"/>
      <w:marRight w:val="0"/>
      <w:marTop w:val="0"/>
      <w:marBottom w:val="0"/>
      <w:divBdr>
        <w:top w:val="none" w:sz="0" w:space="0" w:color="auto"/>
        <w:left w:val="none" w:sz="0" w:space="0" w:color="auto"/>
        <w:bottom w:val="none" w:sz="0" w:space="0" w:color="auto"/>
        <w:right w:val="none" w:sz="0" w:space="0" w:color="auto"/>
      </w:divBdr>
    </w:div>
    <w:div w:id="1306620371">
      <w:bodyDiv w:val="1"/>
      <w:marLeft w:val="0"/>
      <w:marRight w:val="0"/>
      <w:marTop w:val="0"/>
      <w:marBottom w:val="0"/>
      <w:divBdr>
        <w:top w:val="none" w:sz="0" w:space="0" w:color="auto"/>
        <w:left w:val="none" w:sz="0" w:space="0" w:color="auto"/>
        <w:bottom w:val="none" w:sz="0" w:space="0" w:color="auto"/>
        <w:right w:val="none" w:sz="0" w:space="0" w:color="auto"/>
      </w:divBdr>
    </w:div>
    <w:div w:id="1316104493">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 w:id="1342930276">
      <w:bodyDiv w:val="1"/>
      <w:marLeft w:val="0"/>
      <w:marRight w:val="0"/>
      <w:marTop w:val="0"/>
      <w:marBottom w:val="0"/>
      <w:divBdr>
        <w:top w:val="none" w:sz="0" w:space="0" w:color="auto"/>
        <w:left w:val="none" w:sz="0" w:space="0" w:color="auto"/>
        <w:bottom w:val="none" w:sz="0" w:space="0" w:color="auto"/>
        <w:right w:val="none" w:sz="0" w:space="0" w:color="auto"/>
      </w:divBdr>
    </w:div>
    <w:div w:id="1432316418">
      <w:bodyDiv w:val="1"/>
      <w:marLeft w:val="0"/>
      <w:marRight w:val="0"/>
      <w:marTop w:val="0"/>
      <w:marBottom w:val="0"/>
      <w:divBdr>
        <w:top w:val="none" w:sz="0" w:space="0" w:color="auto"/>
        <w:left w:val="none" w:sz="0" w:space="0" w:color="auto"/>
        <w:bottom w:val="none" w:sz="0" w:space="0" w:color="auto"/>
        <w:right w:val="none" w:sz="0" w:space="0" w:color="auto"/>
      </w:divBdr>
      <w:divsChild>
        <w:div w:id="2064789660">
          <w:marLeft w:val="0"/>
          <w:marRight w:val="0"/>
          <w:marTop w:val="0"/>
          <w:marBottom w:val="0"/>
          <w:divBdr>
            <w:top w:val="none" w:sz="0" w:space="0" w:color="auto"/>
            <w:left w:val="none" w:sz="0" w:space="0" w:color="auto"/>
            <w:bottom w:val="none" w:sz="0" w:space="0" w:color="auto"/>
            <w:right w:val="none" w:sz="0" w:space="0" w:color="auto"/>
          </w:divBdr>
        </w:div>
      </w:divsChild>
    </w:div>
    <w:div w:id="1440445903">
      <w:bodyDiv w:val="1"/>
      <w:marLeft w:val="0"/>
      <w:marRight w:val="0"/>
      <w:marTop w:val="0"/>
      <w:marBottom w:val="0"/>
      <w:divBdr>
        <w:top w:val="none" w:sz="0" w:space="0" w:color="auto"/>
        <w:left w:val="none" w:sz="0" w:space="0" w:color="auto"/>
        <w:bottom w:val="none" w:sz="0" w:space="0" w:color="auto"/>
        <w:right w:val="none" w:sz="0" w:space="0" w:color="auto"/>
      </w:divBdr>
      <w:divsChild>
        <w:div w:id="570775490">
          <w:marLeft w:val="0"/>
          <w:marRight w:val="0"/>
          <w:marTop w:val="0"/>
          <w:marBottom w:val="0"/>
          <w:divBdr>
            <w:top w:val="none" w:sz="0" w:space="0" w:color="auto"/>
            <w:left w:val="none" w:sz="0" w:space="0" w:color="auto"/>
            <w:bottom w:val="none" w:sz="0" w:space="0" w:color="auto"/>
            <w:right w:val="none" w:sz="0" w:space="0" w:color="auto"/>
          </w:divBdr>
        </w:div>
      </w:divsChild>
    </w:div>
    <w:div w:id="1461074965">
      <w:bodyDiv w:val="1"/>
      <w:marLeft w:val="0"/>
      <w:marRight w:val="0"/>
      <w:marTop w:val="0"/>
      <w:marBottom w:val="0"/>
      <w:divBdr>
        <w:top w:val="none" w:sz="0" w:space="0" w:color="auto"/>
        <w:left w:val="none" w:sz="0" w:space="0" w:color="auto"/>
        <w:bottom w:val="none" w:sz="0" w:space="0" w:color="auto"/>
        <w:right w:val="none" w:sz="0" w:space="0" w:color="auto"/>
      </w:divBdr>
    </w:div>
    <w:div w:id="1480728793">
      <w:bodyDiv w:val="1"/>
      <w:marLeft w:val="0"/>
      <w:marRight w:val="0"/>
      <w:marTop w:val="0"/>
      <w:marBottom w:val="0"/>
      <w:divBdr>
        <w:top w:val="none" w:sz="0" w:space="0" w:color="auto"/>
        <w:left w:val="none" w:sz="0" w:space="0" w:color="auto"/>
        <w:bottom w:val="none" w:sz="0" w:space="0" w:color="auto"/>
        <w:right w:val="none" w:sz="0" w:space="0" w:color="auto"/>
      </w:divBdr>
    </w:div>
    <w:div w:id="1483153600">
      <w:bodyDiv w:val="1"/>
      <w:marLeft w:val="0"/>
      <w:marRight w:val="0"/>
      <w:marTop w:val="0"/>
      <w:marBottom w:val="0"/>
      <w:divBdr>
        <w:top w:val="none" w:sz="0" w:space="0" w:color="auto"/>
        <w:left w:val="none" w:sz="0" w:space="0" w:color="auto"/>
        <w:bottom w:val="none" w:sz="0" w:space="0" w:color="auto"/>
        <w:right w:val="none" w:sz="0" w:space="0" w:color="auto"/>
      </w:divBdr>
    </w:div>
    <w:div w:id="1512065648">
      <w:bodyDiv w:val="1"/>
      <w:marLeft w:val="0"/>
      <w:marRight w:val="0"/>
      <w:marTop w:val="0"/>
      <w:marBottom w:val="0"/>
      <w:divBdr>
        <w:top w:val="none" w:sz="0" w:space="0" w:color="auto"/>
        <w:left w:val="none" w:sz="0" w:space="0" w:color="auto"/>
        <w:bottom w:val="none" w:sz="0" w:space="0" w:color="auto"/>
        <w:right w:val="none" w:sz="0" w:space="0" w:color="auto"/>
      </w:divBdr>
    </w:div>
    <w:div w:id="1647079744">
      <w:bodyDiv w:val="1"/>
      <w:marLeft w:val="0"/>
      <w:marRight w:val="0"/>
      <w:marTop w:val="0"/>
      <w:marBottom w:val="0"/>
      <w:divBdr>
        <w:top w:val="none" w:sz="0" w:space="0" w:color="auto"/>
        <w:left w:val="none" w:sz="0" w:space="0" w:color="auto"/>
        <w:bottom w:val="none" w:sz="0" w:space="0" w:color="auto"/>
        <w:right w:val="none" w:sz="0" w:space="0" w:color="auto"/>
      </w:divBdr>
    </w:div>
    <w:div w:id="1675300085">
      <w:bodyDiv w:val="1"/>
      <w:marLeft w:val="0"/>
      <w:marRight w:val="0"/>
      <w:marTop w:val="0"/>
      <w:marBottom w:val="0"/>
      <w:divBdr>
        <w:top w:val="none" w:sz="0" w:space="0" w:color="auto"/>
        <w:left w:val="none" w:sz="0" w:space="0" w:color="auto"/>
        <w:bottom w:val="none" w:sz="0" w:space="0" w:color="auto"/>
        <w:right w:val="none" w:sz="0" w:space="0" w:color="auto"/>
      </w:divBdr>
    </w:div>
    <w:div w:id="1676150487">
      <w:bodyDiv w:val="1"/>
      <w:marLeft w:val="0"/>
      <w:marRight w:val="0"/>
      <w:marTop w:val="0"/>
      <w:marBottom w:val="0"/>
      <w:divBdr>
        <w:top w:val="none" w:sz="0" w:space="0" w:color="auto"/>
        <w:left w:val="none" w:sz="0" w:space="0" w:color="auto"/>
        <w:bottom w:val="none" w:sz="0" w:space="0" w:color="auto"/>
        <w:right w:val="none" w:sz="0" w:space="0" w:color="auto"/>
      </w:divBdr>
    </w:div>
    <w:div w:id="1735272042">
      <w:bodyDiv w:val="1"/>
      <w:marLeft w:val="0"/>
      <w:marRight w:val="0"/>
      <w:marTop w:val="0"/>
      <w:marBottom w:val="0"/>
      <w:divBdr>
        <w:top w:val="none" w:sz="0" w:space="0" w:color="auto"/>
        <w:left w:val="none" w:sz="0" w:space="0" w:color="auto"/>
        <w:bottom w:val="none" w:sz="0" w:space="0" w:color="auto"/>
        <w:right w:val="none" w:sz="0" w:space="0" w:color="auto"/>
      </w:divBdr>
    </w:div>
    <w:div w:id="1816607393">
      <w:bodyDiv w:val="1"/>
      <w:marLeft w:val="0"/>
      <w:marRight w:val="0"/>
      <w:marTop w:val="0"/>
      <w:marBottom w:val="0"/>
      <w:divBdr>
        <w:top w:val="none" w:sz="0" w:space="0" w:color="auto"/>
        <w:left w:val="none" w:sz="0" w:space="0" w:color="auto"/>
        <w:bottom w:val="none" w:sz="0" w:space="0" w:color="auto"/>
        <w:right w:val="none" w:sz="0" w:space="0" w:color="auto"/>
      </w:divBdr>
    </w:div>
    <w:div w:id="1840584213">
      <w:bodyDiv w:val="1"/>
      <w:marLeft w:val="0"/>
      <w:marRight w:val="0"/>
      <w:marTop w:val="0"/>
      <w:marBottom w:val="0"/>
      <w:divBdr>
        <w:top w:val="none" w:sz="0" w:space="0" w:color="auto"/>
        <w:left w:val="none" w:sz="0" w:space="0" w:color="auto"/>
        <w:bottom w:val="none" w:sz="0" w:space="0" w:color="auto"/>
        <w:right w:val="none" w:sz="0" w:space="0" w:color="auto"/>
      </w:divBdr>
    </w:div>
    <w:div w:id="1933003282">
      <w:bodyDiv w:val="1"/>
      <w:marLeft w:val="0"/>
      <w:marRight w:val="0"/>
      <w:marTop w:val="0"/>
      <w:marBottom w:val="0"/>
      <w:divBdr>
        <w:top w:val="none" w:sz="0" w:space="0" w:color="auto"/>
        <w:left w:val="none" w:sz="0" w:space="0" w:color="auto"/>
        <w:bottom w:val="none" w:sz="0" w:space="0" w:color="auto"/>
        <w:right w:val="none" w:sz="0" w:space="0" w:color="auto"/>
      </w:divBdr>
    </w:div>
    <w:div w:id="1984431252">
      <w:bodyDiv w:val="1"/>
      <w:marLeft w:val="0"/>
      <w:marRight w:val="0"/>
      <w:marTop w:val="0"/>
      <w:marBottom w:val="0"/>
      <w:divBdr>
        <w:top w:val="none" w:sz="0" w:space="0" w:color="auto"/>
        <w:left w:val="none" w:sz="0" w:space="0" w:color="auto"/>
        <w:bottom w:val="none" w:sz="0" w:space="0" w:color="auto"/>
        <w:right w:val="none" w:sz="0" w:space="0" w:color="auto"/>
      </w:divBdr>
    </w:div>
    <w:div w:id="1999848275">
      <w:bodyDiv w:val="1"/>
      <w:marLeft w:val="0"/>
      <w:marRight w:val="0"/>
      <w:marTop w:val="0"/>
      <w:marBottom w:val="0"/>
      <w:divBdr>
        <w:top w:val="none" w:sz="0" w:space="0" w:color="auto"/>
        <w:left w:val="none" w:sz="0" w:space="0" w:color="auto"/>
        <w:bottom w:val="none" w:sz="0" w:space="0" w:color="auto"/>
        <w:right w:val="none" w:sz="0" w:space="0" w:color="auto"/>
      </w:divBdr>
    </w:div>
    <w:div w:id="2009866327">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4.bp.blogspot.com/-tYPWQbltreo/VwUBYnY2oGI/AAAAAAAAA5o/nGJMLSPKgpAaawh7v9BbYXGw64IBAWZkw/s1600/5.png" TargetMode="External"/><Relationship Id="rId26" Type="http://schemas.openxmlformats.org/officeDocument/2006/relationships/image" Target="media/image1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8.jpeg"/><Relationship Id="rId7" Type="http://schemas.openxmlformats.org/officeDocument/2006/relationships/footnotes" Target="footnotes.xml"/><Relationship Id="rId12" Type="http://schemas.openxmlformats.org/officeDocument/2006/relationships/hyperlink" Target="https://2.bp.blogspot.com/-kT-Ko7rv9rY/VwT_x7TXgpI/AAAAAAAAA5M/HD9SddUETZIdeVa9oEYOb_7EQN_qhCiyA/s1600/2.png" TargetMode="Externa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yperlink" Target="https://2.bp.blogspot.com/-KKVmuy0mb5c/VwUAZm7Q1TI/AAAAAAAAA5Y/fc5Lt7pL0T0prd2YMO-dzuZUzbqPZxzug/s1600/4.png" TargetMode="External"/><Relationship Id="rId20" Type="http://schemas.openxmlformats.org/officeDocument/2006/relationships/hyperlink" Target="https://4.bp.blogspot.com/-F_AvxOpQKFk/VwUB9M72Z0I/AAAAAAAAA5w/3lTpYmjRdQQCdGmMyco4Wol8YZPDWgzjA/s1600/6.png"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www.dosenpendidikan.co.id/wp-content/uploads/2019/09/Basis-Data-Bentuk-Skema.png" TargetMode="Externa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8.jpeg"/><Relationship Id="rId28" Type="http://schemas.openxmlformats.org/officeDocument/2006/relationships/image" Target="media/image12.jpeg"/><Relationship Id="rId36" Type="http://schemas.openxmlformats.org/officeDocument/2006/relationships/image" Target="media/image20.jpeg"/><Relationship Id="rId10" Type="http://schemas.openxmlformats.org/officeDocument/2006/relationships/hyperlink" Target="https://4.bp.blogspot.com/-tVauFJCVWgs/VwT_etOFdLI/AAAAAAAAA5I/SA7JsSR-wjEIXw3GtAG8xxR3qt0DJ9tTw/s1600/1.png" TargetMode="External"/><Relationship Id="rId19" Type="http://schemas.openxmlformats.org/officeDocument/2006/relationships/image" Target="media/image6.png"/><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4.bp.blogspot.com/-YWw0Tnqd5zg/VwT_-Nx2ooI/AAAAAAAAA5Q/cyneg1hWQ7YJP6czsQTb_s5q_VAPanCZw/s1600/3.png" TargetMode="External"/><Relationship Id="rId22" Type="http://schemas.openxmlformats.org/officeDocument/2006/relationships/hyperlink" Target="https://www.dosenpendidikan.co.id/wp-content/uploads/2019/09/Contoh-Basis-Data.jpg" TargetMode="External"/><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69BFA-6D25-4C2E-A7DF-4706A1E06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9</Pages>
  <Words>8477</Words>
  <Characters>4832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yame</dc:creator>
  <cp:lastModifiedBy>ASUS</cp:lastModifiedBy>
  <cp:revision>2</cp:revision>
  <dcterms:created xsi:type="dcterms:W3CDTF">2021-11-26T20:06:00Z</dcterms:created>
  <dcterms:modified xsi:type="dcterms:W3CDTF">2021-11-2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